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F158AF">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58639986"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3D3F9C66" w14:textId="0D27AF80" w:rsidR="00DB6092"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58639986" w:history="1">
            <w:r w:rsidR="00DB6092" w:rsidRPr="000E2F90">
              <w:rPr>
                <w:rStyle w:val="Hyperlink"/>
                <w:noProof/>
              </w:rPr>
              <w:t>Table of Contents</w:t>
            </w:r>
            <w:r w:rsidR="00DB6092">
              <w:rPr>
                <w:noProof/>
                <w:webHidden/>
              </w:rPr>
              <w:tab/>
            </w:r>
            <w:r w:rsidR="00DB6092">
              <w:rPr>
                <w:noProof/>
                <w:webHidden/>
              </w:rPr>
              <w:fldChar w:fldCharType="begin"/>
            </w:r>
            <w:r w:rsidR="00DB6092">
              <w:rPr>
                <w:noProof/>
                <w:webHidden/>
              </w:rPr>
              <w:instrText xml:space="preserve"> PAGEREF _Toc158639986 \h </w:instrText>
            </w:r>
            <w:r w:rsidR="00DB6092">
              <w:rPr>
                <w:noProof/>
                <w:webHidden/>
              </w:rPr>
            </w:r>
            <w:r w:rsidR="00DB6092">
              <w:rPr>
                <w:noProof/>
                <w:webHidden/>
              </w:rPr>
              <w:fldChar w:fldCharType="separate"/>
            </w:r>
            <w:r w:rsidR="00431BCA">
              <w:rPr>
                <w:noProof/>
                <w:webHidden/>
              </w:rPr>
              <w:t>i</w:t>
            </w:r>
            <w:r w:rsidR="00DB6092">
              <w:rPr>
                <w:noProof/>
                <w:webHidden/>
              </w:rPr>
              <w:fldChar w:fldCharType="end"/>
            </w:r>
          </w:hyperlink>
        </w:p>
        <w:p w14:paraId="4C5FD75C" w14:textId="3FA64062" w:rsidR="00DB6092" w:rsidRDefault="00DB6092">
          <w:pPr>
            <w:pStyle w:val="TOC1"/>
            <w:tabs>
              <w:tab w:val="right" w:leader="dot" w:pos="9350"/>
            </w:tabs>
            <w:rPr>
              <w:rFonts w:eastAsiaTheme="minorEastAsia" w:cstheme="minorBidi"/>
              <w:b w:val="0"/>
              <w:bCs w:val="0"/>
              <w:i w:val="0"/>
              <w:iCs w:val="0"/>
              <w:noProof/>
              <w:kern w:val="2"/>
              <w14:ligatures w14:val="standardContextual"/>
            </w:rPr>
          </w:pPr>
          <w:hyperlink w:anchor="_Toc158639987" w:history="1">
            <w:r w:rsidRPr="000E2F90">
              <w:rPr>
                <w:rStyle w:val="Hyperlink"/>
                <w:noProof/>
              </w:rPr>
              <w:t>Chapter 1 Introduction</w:t>
            </w:r>
            <w:r>
              <w:rPr>
                <w:noProof/>
                <w:webHidden/>
              </w:rPr>
              <w:tab/>
            </w:r>
            <w:r>
              <w:rPr>
                <w:noProof/>
                <w:webHidden/>
              </w:rPr>
              <w:fldChar w:fldCharType="begin"/>
            </w:r>
            <w:r>
              <w:rPr>
                <w:noProof/>
                <w:webHidden/>
              </w:rPr>
              <w:instrText xml:space="preserve"> PAGEREF _Toc158639987 \h </w:instrText>
            </w:r>
            <w:r>
              <w:rPr>
                <w:noProof/>
                <w:webHidden/>
              </w:rPr>
            </w:r>
            <w:r>
              <w:rPr>
                <w:noProof/>
                <w:webHidden/>
              </w:rPr>
              <w:fldChar w:fldCharType="separate"/>
            </w:r>
            <w:r w:rsidR="00431BCA">
              <w:rPr>
                <w:noProof/>
                <w:webHidden/>
              </w:rPr>
              <w:t>1</w:t>
            </w:r>
            <w:r>
              <w:rPr>
                <w:noProof/>
                <w:webHidden/>
              </w:rPr>
              <w:fldChar w:fldCharType="end"/>
            </w:r>
          </w:hyperlink>
        </w:p>
        <w:p w14:paraId="13D5CA41" w14:textId="004590D9"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88" w:history="1">
            <w:r w:rsidRPr="000E2F90">
              <w:rPr>
                <w:rStyle w:val="Hyperlink"/>
                <w:noProof/>
              </w:rPr>
              <w:t>1.1 How to be Successful with MOSAICS</w:t>
            </w:r>
            <w:r>
              <w:rPr>
                <w:noProof/>
                <w:webHidden/>
              </w:rPr>
              <w:tab/>
            </w:r>
            <w:r>
              <w:rPr>
                <w:noProof/>
                <w:webHidden/>
              </w:rPr>
              <w:fldChar w:fldCharType="begin"/>
            </w:r>
            <w:r>
              <w:rPr>
                <w:noProof/>
                <w:webHidden/>
              </w:rPr>
              <w:instrText xml:space="preserve"> PAGEREF _Toc158639988 \h </w:instrText>
            </w:r>
            <w:r>
              <w:rPr>
                <w:noProof/>
                <w:webHidden/>
              </w:rPr>
            </w:r>
            <w:r>
              <w:rPr>
                <w:noProof/>
                <w:webHidden/>
              </w:rPr>
              <w:fldChar w:fldCharType="separate"/>
            </w:r>
            <w:r w:rsidR="00431BCA">
              <w:rPr>
                <w:noProof/>
                <w:webHidden/>
              </w:rPr>
              <w:t>1</w:t>
            </w:r>
            <w:r>
              <w:rPr>
                <w:noProof/>
                <w:webHidden/>
              </w:rPr>
              <w:fldChar w:fldCharType="end"/>
            </w:r>
          </w:hyperlink>
        </w:p>
        <w:p w14:paraId="0BBCCD53" w14:textId="3411815F"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89" w:history="1">
            <w:r w:rsidRPr="000E2F90">
              <w:rPr>
                <w:rStyle w:val="Hyperlink"/>
                <w:noProof/>
              </w:rPr>
              <w:t>1.2 About MOSAICS</w:t>
            </w:r>
            <w:r>
              <w:rPr>
                <w:noProof/>
                <w:webHidden/>
              </w:rPr>
              <w:tab/>
            </w:r>
            <w:r>
              <w:rPr>
                <w:noProof/>
                <w:webHidden/>
              </w:rPr>
              <w:fldChar w:fldCharType="begin"/>
            </w:r>
            <w:r>
              <w:rPr>
                <w:noProof/>
                <w:webHidden/>
              </w:rPr>
              <w:instrText xml:space="preserve"> PAGEREF _Toc158639989 \h </w:instrText>
            </w:r>
            <w:r>
              <w:rPr>
                <w:noProof/>
                <w:webHidden/>
              </w:rPr>
            </w:r>
            <w:r>
              <w:rPr>
                <w:noProof/>
                <w:webHidden/>
              </w:rPr>
              <w:fldChar w:fldCharType="separate"/>
            </w:r>
            <w:r w:rsidR="00431BCA">
              <w:rPr>
                <w:noProof/>
                <w:webHidden/>
              </w:rPr>
              <w:t>1</w:t>
            </w:r>
            <w:r>
              <w:rPr>
                <w:noProof/>
                <w:webHidden/>
              </w:rPr>
              <w:fldChar w:fldCharType="end"/>
            </w:r>
          </w:hyperlink>
        </w:p>
        <w:p w14:paraId="651D94FC" w14:textId="05A07FDD"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0" w:history="1">
            <w:r w:rsidRPr="000E2F90">
              <w:rPr>
                <w:rStyle w:val="Hyperlink"/>
                <w:noProof/>
              </w:rPr>
              <w:t>1.3 Installation Instructions</w:t>
            </w:r>
            <w:r>
              <w:rPr>
                <w:noProof/>
                <w:webHidden/>
              </w:rPr>
              <w:tab/>
            </w:r>
            <w:r>
              <w:rPr>
                <w:noProof/>
                <w:webHidden/>
              </w:rPr>
              <w:fldChar w:fldCharType="begin"/>
            </w:r>
            <w:r>
              <w:rPr>
                <w:noProof/>
                <w:webHidden/>
              </w:rPr>
              <w:instrText xml:space="preserve"> PAGEREF _Toc158639990 \h </w:instrText>
            </w:r>
            <w:r>
              <w:rPr>
                <w:noProof/>
                <w:webHidden/>
              </w:rPr>
            </w:r>
            <w:r>
              <w:rPr>
                <w:noProof/>
                <w:webHidden/>
              </w:rPr>
              <w:fldChar w:fldCharType="separate"/>
            </w:r>
            <w:r w:rsidR="00431BCA">
              <w:rPr>
                <w:noProof/>
                <w:webHidden/>
              </w:rPr>
              <w:t>2</w:t>
            </w:r>
            <w:r>
              <w:rPr>
                <w:noProof/>
                <w:webHidden/>
              </w:rPr>
              <w:fldChar w:fldCharType="end"/>
            </w:r>
          </w:hyperlink>
        </w:p>
        <w:p w14:paraId="3AE96B5A" w14:textId="7101E56E"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1" w:history="1">
            <w:r w:rsidRPr="000E2F90">
              <w:rPr>
                <w:rStyle w:val="Hyperlink"/>
                <w:noProof/>
              </w:rPr>
              <w:t>1.4 The Trajectory Reader/writer MosAT</w:t>
            </w:r>
            <w:r>
              <w:rPr>
                <w:noProof/>
                <w:webHidden/>
              </w:rPr>
              <w:tab/>
            </w:r>
            <w:r>
              <w:rPr>
                <w:noProof/>
                <w:webHidden/>
              </w:rPr>
              <w:fldChar w:fldCharType="begin"/>
            </w:r>
            <w:r>
              <w:rPr>
                <w:noProof/>
                <w:webHidden/>
              </w:rPr>
              <w:instrText xml:space="preserve"> PAGEREF _Toc158639991 \h </w:instrText>
            </w:r>
            <w:r>
              <w:rPr>
                <w:noProof/>
                <w:webHidden/>
              </w:rPr>
            </w:r>
            <w:r>
              <w:rPr>
                <w:noProof/>
                <w:webHidden/>
              </w:rPr>
              <w:fldChar w:fldCharType="separate"/>
            </w:r>
            <w:r w:rsidR="00431BCA">
              <w:rPr>
                <w:noProof/>
                <w:webHidden/>
              </w:rPr>
              <w:t>3</w:t>
            </w:r>
            <w:r>
              <w:rPr>
                <w:noProof/>
                <w:webHidden/>
              </w:rPr>
              <w:fldChar w:fldCharType="end"/>
            </w:r>
          </w:hyperlink>
        </w:p>
        <w:p w14:paraId="27C83370" w14:textId="4C5DE871"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2" w:history="1">
            <w:r w:rsidRPr="000E2F90">
              <w:rPr>
                <w:rStyle w:val="Hyperlink"/>
                <w:noProof/>
              </w:rPr>
              <w:t>1.5 Command Line Arguments</w:t>
            </w:r>
            <w:r>
              <w:rPr>
                <w:noProof/>
                <w:webHidden/>
              </w:rPr>
              <w:tab/>
            </w:r>
            <w:r>
              <w:rPr>
                <w:noProof/>
                <w:webHidden/>
              </w:rPr>
              <w:fldChar w:fldCharType="begin"/>
            </w:r>
            <w:r>
              <w:rPr>
                <w:noProof/>
                <w:webHidden/>
              </w:rPr>
              <w:instrText xml:space="preserve"> PAGEREF _Toc158639992 \h </w:instrText>
            </w:r>
            <w:r>
              <w:rPr>
                <w:noProof/>
                <w:webHidden/>
              </w:rPr>
            </w:r>
            <w:r>
              <w:rPr>
                <w:noProof/>
                <w:webHidden/>
              </w:rPr>
              <w:fldChar w:fldCharType="separate"/>
            </w:r>
            <w:r w:rsidR="00431BCA">
              <w:rPr>
                <w:noProof/>
                <w:webHidden/>
              </w:rPr>
              <w:t>6</w:t>
            </w:r>
            <w:r>
              <w:rPr>
                <w:noProof/>
                <w:webHidden/>
              </w:rPr>
              <w:fldChar w:fldCharType="end"/>
            </w:r>
          </w:hyperlink>
        </w:p>
        <w:p w14:paraId="466A1E10" w14:textId="4315881A"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3" w:history="1">
            <w:r w:rsidRPr="000E2F90">
              <w:rPr>
                <w:rStyle w:val="Hyperlink"/>
                <w:noProof/>
              </w:rPr>
              <w:t>1.6 Least Squares Fitting</w:t>
            </w:r>
            <w:r>
              <w:rPr>
                <w:noProof/>
                <w:webHidden/>
              </w:rPr>
              <w:tab/>
            </w:r>
            <w:r>
              <w:rPr>
                <w:noProof/>
                <w:webHidden/>
              </w:rPr>
              <w:fldChar w:fldCharType="begin"/>
            </w:r>
            <w:r>
              <w:rPr>
                <w:noProof/>
                <w:webHidden/>
              </w:rPr>
              <w:instrText xml:space="preserve"> PAGEREF _Toc158639993 \h </w:instrText>
            </w:r>
            <w:r>
              <w:rPr>
                <w:noProof/>
                <w:webHidden/>
              </w:rPr>
            </w:r>
            <w:r>
              <w:rPr>
                <w:noProof/>
                <w:webHidden/>
              </w:rPr>
              <w:fldChar w:fldCharType="separate"/>
            </w:r>
            <w:r w:rsidR="00431BCA">
              <w:rPr>
                <w:noProof/>
                <w:webHidden/>
              </w:rPr>
              <w:t>7</w:t>
            </w:r>
            <w:r>
              <w:rPr>
                <w:noProof/>
                <w:webHidden/>
              </w:rPr>
              <w:fldChar w:fldCharType="end"/>
            </w:r>
          </w:hyperlink>
        </w:p>
        <w:p w14:paraId="70102580" w14:textId="77C556F2"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4" w:history="1">
            <w:r w:rsidRPr="000E2F90">
              <w:rPr>
                <w:rStyle w:val="Hyperlink"/>
                <w:noProof/>
              </w:rPr>
              <w:t>1.7 Selection Cards</w:t>
            </w:r>
            <w:r>
              <w:rPr>
                <w:noProof/>
                <w:webHidden/>
              </w:rPr>
              <w:tab/>
            </w:r>
            <w:r>
              <w:rPr>
                <w:noProof/>
                <w:webHidden/>
              </w:rPr>
              <w:fldChar w:fldCharType="begin"/>
            </w:r>
            <w:r>
              <w:rPr>
                <w:noProof/>
                <w:webHidden/>
              </w:rPr>
              <w:instrText xml:space="preserve"> PAGEREF _Toc158639994 \h </w:instrText>
            </w:r>
            <w:r>
              <w:rPr>
                <w:noProof/>
                <w:webHidden/>
              </w:rPr>
            </w:r>
            <w:r>
              <w:rPr>
                <w:noProof/>
                <w:webHidden/>
              </w:rPr>
              <w:fldChar w:fldCharType="separate"/>
            </w:r>
            <w:r w:rsidR="00431BCA">
              <w:rPr>
                <w:noProof/>
                <w:webHidden/>
              </w:rPr>
              <w:t>9</w:t>
            </w:r>
            <w:r>
              <w:rPr>
                <w:noProof/>
                <w:webHidden/>
              </w:rPr>
              <w:fldChar w:fldCharType="end"/>
            </w:r>
          </w:hyperlink>
        </w:p>
        <w:p w14:paraId="367B8999" w14:textId="2DAEEAFA"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5" w:history="1">
            <w:r w:rsidRPr="000E2F90">
              <w:rPr>
                <w:rStyle w:val="Hyperlink"/>
                <w:noProof/>
              </w:rPr>
              <w:t>1.8 Atom Selection Language</w:t>
            </w:r>
            <w:r>
              <w:rPr>
                <w:noProof/>
                <w:webHidden/>
              </w:rPr>
              <w:tab/>
            </w:r>
            <w:r>
              <w:rPr>
                <w:noProof/>
                <w:webHidden/>
              </w:rPr>
              <w:fldChar w:fldCharType="begin"/>
            </w:r>
            <w:r>
              <w:rPr>
                <w:noProof/>
                <w:webHidden/>
              </w:rPr>
              <w:instrText xml:space="preserve"> PAGEREF _Toc158639995 \h </w:instrText>
            </w:r>
            <w:r>
              <w:rPr>
                <w:noProof/>
                <w:webHidden/>
              </w:rPr>
            </w:r>
            <w:r>
              <w:rPr>
                <w:noProof/>
                <w:webHidden/>
              </w:rPr>
              <w:fldChar w:fldCharType="separate"/>
            </w:r>
            <w:r w:rsidR="00431BCA">
              <w:rPr>
                <w:noProof/>
                <w:webHidden/>
              </w:rPr>
              <w:t>10</w:t>
            </w:r>
            <w:r>
              <w:rPr>
                <w:noProof/>
                <w:webHidden/>
              </w:rPr>
              <w:fldChar w:fldCharType="end"/>
            </w:r>
          </w:hyperlink>
        </w:p>
        <w:p w14:paraId="3C5A9437" w14:textId="0B8A4D63"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6" w:history="1">
            <w:r w:rsidRPr="000E2F90">
              <w:rPr>
                <w:rStyle w:val="Hyperlink"/>
                <w:noProof/>
              </w:rPr>
              <w:t>1.9 Leaflet Finder</w:t>
            </w:r>
            <w:r>
              <w:rPr>
                <w:noProof/>
                <w:webHidden/>
              </w:rPr>
              <w:tab/>
            </w:r>
            <w:r>
              <w:rPr>
                <w:noProof/>
                <w:webHidden/>
              </w:rPr>
              <w:fldChar w:fldCharType="begin"/>
            </w:r>
            <w:r>
              <w:rPr>
                <w:noProof/>
                <w:webHidden/>
              </w:rPr>
              <w:instrText xml:space="preserve"> PAGEREF _Toc158639996 \h </w:instrText>
            </w:r>
            <w:r>
              <w:rPr>
                <w:noProof/>
                <w:webHidden/>
              </w:rPr>
            </w:r>
            <w:r>
              <w:rPr>
                <w:noProof/>
                <w:webHidden/>
              </w:rPr>
              <w:fldChar w:fldCharType="separate"/>
            </w:r>
            <w:r w:rsidR="00431BCA">
              <w:rPr>
                <w:noProof/>
                <w:webHidden/>
              </w:rPr>
              <w:t>13</w:t>
            </w:r>
            <w:r>
              <w:rPr>
                <w:noProof/>
                <w:webHidden/>
              </w:rPr>
              <w:fldChar w:fldCharType="end"/>
            </w:r>
          </w:hyperlink>
        </w:p>
        <w:p w14:paraId="79F4CF74" w14:textId="2B4AF38A"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7" w:history="1">
            <w:r w:rsidRPr="000E2F90">
              <w:rPr>
                <w:rStyle w:val="Hyperlink"/>
                <w:noProof/>
              </w:rPr>
              <w:t>1.10 Protein Finder</w:t>
            </w:r>
            <w:r>
              <w:rPr>
                <w:noProof/>
                <w:webHidden/>
              </w:rPr>
              <w:tab/>
            </w:r>
            <w:r>
              <w:rPr>
                <w:noProof/>
                <w:webHidden/>
              </w:rPr>
              <w:fldChar w:fldCharType="begin"/>
            </w:r>
            <w:r>
              <w:rPr>
                <w:noProof/>
                <w:webHidden/>
              </w:rPr>
              <w:instrText xml:space="preserve"> PAGEREF _Toc158639997 \h </w:instrText>
            </w:r>
            <w:r>
              <w:rPr>
                <w:noProof/>
                <w:webHidden/>
              </w:rPr>
            </w:r>
            <w:r>
              <w:rPr>
                <w:noProof/>
                <w:webHidden/>
              </w:rPr>
              <w:fldChar w:fldCharType="separate"/>
            </w:r>
            <w:r w:rsidR="00431BCA">
              <w:rPr>
                <w:noProof/>
                <w:webHidden/>
              </w:rPr>
              <w:t>16</w:t>
            </w:r>
            <w:r>
              <w:rPr>
                <w:noProof/>
                <w:webHidden/>
              </w:rPr>
              <w:fldChar w:fldCharType="end"/>
            </w:r>
          </w:hyperlink>
        </w:p>
        <w:p w14:paraId="3FC78E4D" w14:textId="0D70FD40"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8" w:history="1">
            <w:r w:rsidRPr="000E2F90">
              <w:rPr>
                <w:rStyle w:val="Hyperlink"/>
                <w:noProof/>
              </w:rPr>
              <w:t>1.11 Solvent Finder</w:t>
            </w:r>
            <w:r>
              <w:rPr>
                <w:noProof/>
                <w:webHidden/>
              </w:rPr>
              <w:tab/>
            </w:r>
            <w:r>
              <w:rPr>
                <w:noProof/>
                <w:webHidden/>
              </w:rPr>
              <w:fldChar w:fldCharType="begin"/>
            </w:r>
            <w:r>
              <w:rPr>
                <w:noProof/>
                <w:webHidden/>
              </w:rPr>
              <w:instrText xml:space="preserve"> PAGEREF _Toc158639998 \h </w:instrText>
            </w:r>
            <w:r>
              <w:rPr>
                <w:noProof/>
                <w:webHidden/>
              </w:rPr>
            </w:r>
            <w:r>
              <w:rPr>
                <w:noProof/>
                <w:webHidden/>
              </w:rPr>
              <w:fldChar w:fldCharType="separate"/>
            </w:r>
            <w:r w:rsidR="00431BCA">
              <w:rPr>
                <w:noProof/>
                <w:webHidden/>
              </w:rPr>
              <w:t>17</w:t>
            </w:r>
            <w:r>
              <w:rPr>
                <w:noProof/>
                <w:webHidden/>
              </w:rPr>
              <w:fldChar w:fldCharType="end"/>
            </w:r>
          </w:hyperlink>
        </w:p>
        <w:p w14:paraId="65AAEEDF" w14:textId="7BB4C423"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39999" w:history="1">
            <w:r w:rsidRPr="000E2F90">
              <w:rPr>
                <w:rStyle w:val="Hyperlink"/>
                <w:noProof/>
              </w:rPr>
              <w:t>1.12 Computing Averages using Grid Interpolation</w:t>
            </w:r>
            <w:r>
              <w:rPr>
                <w:noProof/>
                <w:webHidden/>
              </w:rPr>
              <w:tab/>
            </w:r>
            <w:r>
              <w:rPr>
                <w:noProof/>
                <w:webHidden/>
              </w:rPr>
              <w:fldChar w:fldCharType="begin"/>
            </w:r>
            <w:r>
              <w:rPr>
                <w:noProof/>
                <w:webHidden/>
              </w:rPr>
              <w:instrText xml:space="preserve"> PAGEREF _Toc158639999 \h </w:instrText>
            </w:r>
            <w:r>
              <w:rPr>
                <w:noProof/>
                <w:webHidden/>
              </w:rPr>
            </w:r>
            <w:r>
              <w:rPr>
                <w:noProof/>
                <w:webHidden/>
              </w:rPr>
              <w:fldChar w:fldCharType="separate"/>
            </w:r>
            <w:r w:rsidR="00431BCA">
              <w:rPr>
                <w:noProof/>
                <w:webHidden/>
              </w:rPr>
              <w:t>18</w:t>
            </w:r>
            <w:r>
              <w:rPr>
                <w:noProof/>
                <w:webHidden/>
              </w:rPr>
              <w:fldChar w:fldCharType="end"/>
            </w:r>
          </w:hyperlink>
        </w:p>
        <w:p w14:paraId="699AC51D" w14:textId="76E8BBA6"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00" w:history="1">
            <w:r w:rsidRPr="000E2F90">
              <w:rPr>
                <w:rStyle w:val="Hyperlink"/>
                <w:noProof/>
              </w:rPr>
              <w:t>1.13 Plotting Grid Data</w:t>
            </w:r>
            <w:r>
              <w:rPr>
                <w:noProof/>
                <w:webHidden/>
              </w:rPr>
              <w:tab/>
            </w:r>
            <w:r>
              <w:rPr>
                <w:noProof/>
                <w:webHidden/>
              </w:rPr>
              <w:fldChar w:fldCharType="begin"/>
            </w:r>
            <w:r>
              <w:rPr>
                <w:noProof/>
                <w:webHidden/>
              </w:rPr>
              <w:instrText xml:space="preserve"> PAGEREF _Toc158640000 \h </w:instrText>
            </w:r>
            <w:r>
              <w:rPr>
                <w:noProof/>
                <w:webHidden/>
              </w:rPr>
            </w:r>
            <w:r>
              <w:rPr>
                <w:noProof/>
                <w:webHidden/>
              </w:rPr>
              <w:fldChar w:fldCharType="separate"/>
            </w:r>
            <w:r w:rsidR="00431BCA">
              <w:rPr>
                <w:noProof/>
                <w:webHidden/>
              </w:rPr>
              <w:t>24</w:t>
            </w:r>
            <w:r>
              <w:rPr>
                <w:noProof/>
                <w:webHidden/>
              </w:rPr>
              <w:fldChar w:fldCharType="end"/>
            </w:r>
          </w:hyperlink>
        </w:p>
        <w:p w14:paraId="7188DD26" w14:textId="4C6ACEB3"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01" w:history="1">
            <w:r w:rsidRPr="000E2F90">
              <w:rPr>
                <w:rStyle w:val="Hyperlink"/>
                <w:noProof/>
              </w:rPr>
              <w:t>1.14 Extended Analysis of Grid Data</w:t>
            </w:r>
            <w:r>
              <w:rPr>
                <w:noProof/>
                <w:webHidden/>
              </w:rPr>
              <w:tab/>
            </w:r>
            <w:r>
              <w:rPr>
                <w:noProof/>
                <w:webHidden/>
              </w:rPr>
              <w:fldChar w:fldCharType="begin"/>
            </w:r>
            <w:r>
              <w:rPr>
                <w:noProof/>
                <w:webHidden/>
              </w:rPr>
              <w:instrText xml:space="preserve"> PAGEREF _Toc158640001 \h </w:instrText>
            </w:r>
            <w:r>
              <w:rPr>
                <w:noProof/>
                <w:webHidden/>
              </w:rPr>
            </w:r>
            <w:r>
              <w:rPr>
                <w:noProof/>
                <w:webHidden/>
              </w:rPr>
              <w:fldChar w:fldCharType="separate"/>
            </w:r>
            <w:r w:rsidR="00431BCA">
              <w:rPr>
                <w:noProof/>
                <w:webHidden/>
              </w:rPr>
              <w:t>24</w:t>
            </w:r>
            <w:r>
              <w:rPr>
                <w:noProof/>
                <w:webHidden/>
              </w:rPr>
              <w:fldChar w:fldCharType="end"/>
            </w:r>
          </w:hyperlink>
        </w:p>
        <w:p w14:paraId="2A98DF0F" w14:textId="6659841B"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02" w:history="1">
            <w:r w:rsidRPr="000E2F90">
              <w:rPr>
                <w:rStyle w:val="Hyperlink"/>
                <w:noProof/>
              </w:rPr>
              <w:t>1.15 File Naming Conventions</w:t>
            </w:r>
            <w:r>
              <w:rPr>
                <w:noProof/>
                <w:webHidden/>
              </w:rPr>
              <w:tab/>
            </w:r>
            <w:r>
              <w:rPr>
                <w:noProof/>
                <w:webHidden/>
              </w:rPr>
              <w:fldChar w:fldCharType="begin"/>
            </w:r>
            <w:r>
              <w:rPr>
                <w:noProof/>
                <w:webHidden/>
              </w:rPr>
              <w:instrText xml:space="preserve"> PAGEREF _Toc158640002 \h </w:instrText>
            </w:r>
            <w:r>
              <w:rPr>
                <w:noProof/>
                <w:webHidden/>
              </w:rPr>
            </w:r>
            <w:r>
              <w:rPr>
                <w:noProof/>
                <w:webHidden/>
              </w:rPr>
              <w:fldChar w:fldCharType="separate"/>
            </w:r>
            <w:r w:rsidR="00431BCA">
              <w:rPr>
                <w:noProof/>
                <w:webHidden/>
              </w:rPr>
              <w:t>32</w:t>
            </w:r>
            <w:r>
              <w:rPr>
                <w:noProof/>
                <w:webHidden/>
              </w:rPr>
              <w:fldChar w:fldCharType="end"/>
            </w:r>
          </w:hyperlink>
        </w:p>
        <w:p w14:paraId="45B21DC9" w14:textId="63734AE9"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03" w:history="1">
            <w:r w:rsidRPr="000E2F90">
              <w:rPr>
                <w:rStyle w:val="Hyperlink"/>
                <w:noProof/>
              </w:rPr>
              <w:t>1.16 Rectangular Selections and Masking Files</w:t>
            </w:r>
            <w:r>
              <w:rPr>
                <w:noProof/>
                <w:webHidden/>
              </w:rPr>
              <w:tab/>
            </w:r>
            <w:r>
              <w:rPr>
                <w:noProof/>
                <w:webHidden/>
              </w:rPr>
              <w:fldChar w:fldCharType="begin"/>
            </w:r>
            <w:r>
              <w:rPr>
                <w:noProof/>
                <w:webHidden/>
              </w:rPr>
              <w:instrText xml:space="preserve"> PAGEREF _Toc158640003 \h </w:instrText>
            </w:r>
            <w:r>
              <w:rPr>
                <w:noProof/>
                <w:webHidden/>
              </w:rPr>
            </w:r>
            <w:r>
              <w:rPr>
                <w:noProof/>
                <w:webHidden/>
              </w:rPr>
              <w:fldChar w:fldCharType="separate"/>
            </w:r>
            <w:r w:rsidR="00431BCA">
              <w:rPr>
                <w:noProof/>
                <w:webHidden/>
              </w:rPr>
              <w:t>32</w:t>
            </w:r>
            <w:r>
              <w:rPr>
                <w:noProof/>
                <w:webHidden/>
              </w:rPr>
              <w:fldChar w:fldCharType="end"/>
            </w:r>
          </w:hyperlink>
        </w:p>
        <w:p w14:paraId="5D2D91F7" w14:textId="7F9E27D7"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04" w:history="1">
            <w:r w:rsidRPr="000E2F90">
              <w:rPr>
                <w:rStyle w:val="Hyperlink"/>
                <w:noProof/>
              </w:rPr>
              <w:t>1.17 Noise Filters</w:t>
            </w:r>
            <w:r>
              <w:rPr>
                <w:noProof/>
                <w:webHidden/>
              </w:rPr>
              <w:tab/>
            </w:r>
            <w:r>
              <w:rPr>
                <w:noProof/>
                <w:webHidden/>
              </w:rPr>
              <w:fldChar w:fldCharType="begin"/>
            </w:r>
            <w:r>
              <w:rPr>
                <w:noProof/>
                <w:webHidden/>
              </w:rPr>
              <w:instrText xml:space="preserve"> PAGEREF _Toc158640004 \h </w:instrText>
            </w:r>
            <w:r>
              <w:rPr>
                <w:noProof/>
                <w:webHidden/>
              </w:rPr>
            </w:r>
            <w:r>
              <w:rPr>
                <w:noProof/>
                <w:webHidden/>
              </w:rPr>
              <w:fldChar w:fldCharType="separate"/>
            </w:r>
            <w:r w:rsidR="00431BCA">
              <w:rPr>
                <w:noProof/>
                <w:webHidden/>
              </w:rPr>
              <w:t>33</w:t>
            </w:r>
            <w:r>
              <w:rPr>
                <w:noProof/>
                <w:webHidden/>
              </w:rPr>
              <w:fldChar w:fldCharType="end"/>
            </w:r>
          </w:hyperlink>
        </w:p>
        <w:p w14:paraId="3845AACA" w14:textId="3E271262"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05" w:history="1">
            <w:r w:rsidRPr="000E2F90">
              <w:rPr>
                <w:rStyle w:val="Hyperlink"/>
                <w:noProof/>
              </w:rPr>
              <w:t>1.18 Discretized Voronoi Diagrams</w:t>
            </w:r>
            <w:r>
              <w:rPr>
                <w:noProof/>
                <w:webHidden/>
              </w:rPr>
              <w:tab/>
            </w:r>
            <w:r>
              <w:rPr>
                <w:noProof/>
                <w:webHidden/>
              </w:rPr>
              <w:fldChar w:fldCharType="begin"/>
            </w:r>
            <w:r>
              <w:rPr>
                <w:noProof/>
                <w:webHidden/>
              </w:rPr>
              <w:instrText xml:space="preserve"> PAGEREF _Toc158640005 \h </w:instrText>
            </w:r>
            <w:r>
              <w:rPr>
                <w:noProof/>
                <w:webHidden/>
              </w:rPr>
            </w:r>
            <w:r>
              <w:rPr>
                <w:noProof/>
                <w:webHidden/>
              </w:rPr>
              <w:fldChar w:fldCharType="separate"/>
            </w:r>
            <w:r w:rsidR="00431BCA">
              <w:rPr>
                <w:noProof/>
                <w:webHidden/>
              </w:rPr>
              <w:t>34</w:t>
            </w:r>
            <w:r>
              <w:rPr>
                <w:noProof/>
                <w:webHidden/>
              </w:rPr>
              <w:fldChar w:fldCharType="end"/>
            </w:r>
          </w:hyperlink>
        </w:p>
        <w:p w14:paraId="63B5DD19" w14:textId="1C29B636"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06" w:history="1">
            <w:r w:rsidRPr="000E2F90">
              <w:rPr>
                <w:rStyle w:val="Hyperlink"/>
                <w:noProof/>
              </w:rPr>
              <w:t>1.19 Contact Screening</w:t>
            </w:r>
            <w:r>
              <w:rPr>
                <w:noProof/>
                <w:webHidden/>
              </w:rPr>
              <w:tab/>
            </w:r>
            <w:r>
              <w:rPr>
                <w:noProof/>
                <w:webHidden/>
              </w:rPr>
              <w:fldChar w:fldCharType="begin"/>
            </w:r>
            <w:r>
              <w:rPr>
                <w:noProof/>
                <w:webHidden/>
              </w:rPr>
              <w:instrText xml:space="preserve"> PAGEREF _Toc158640006 \h </w:instrText>
            </w:r>
            <w:r>
              <w:rPr>
                <w:noProof/>
                <w:webHidden/>
              </w:rPr>
            </w:r>
            <w:r>
              <w:rPr>
                <w:noProof/>
                <w:webHidden/>
              </w:rPr>
              <w:fldChar w:fldCharType="separate"/>
            </w:r>
            <w:r w:rsidR="00431BCA">
              <w:rPr>
                <w:noProof/>
                <w:webHidden/>
              </w:rPr>
              <w:t>36</w:t>
            </w:r>
            <w:r>
              <w:rPr>
                <w:noProof/>
                <w:webHidden/>
              </w:rPr>
              <w:fldChar w:fldCharType="end"/>
            </w:r>
          </w:hyperlink>
        </w:p>
        <w:p w14:paraId="52F0007E" w14:textId="3A008DD7" w:rsidR="00DB6092" w:rsidRDefault="00DB6092">
          <w:pPr>
            <w:pStyle w:val="TOC1"/>
            <w:tabs>
              <w:tab w:val="right" w:leader="dot" w:pos="9350"/>
            </w:tabs>
            <w:rPr>
              <w:rFonts w:eastAsiaTheme="minorEastAsia" w:cstheme="minorBidi"/>
              <w:b w:val="0"/>
              <w:bCs w:val="0"/>
              <w:i w:val="0"/>
              <w:iCs w:val="0"/>
              <w:noProof/>
              <w:kern w:val="2"/>
              <w14:ligatures w14:val="standardContextual"/>
            </w:rPr>
          </w:pPr>
          <w:hyperlink w:anchor="_Toc158640007" w:history="1">
            <w:r w:rsidRPr="000E2F90">
              <w:rPr>
                <w:rStyle w:val="Hyperlink"/>
                <w:noProof/>
              </w:rPr>
              <w:t>Chapter 2 System Preparation</w:t>
            </w:r>
            <w:r>
              <w:rPr>
                <w:noProof/>
                <w:webHidden/>
              </w:rPr>
              <w:tab/>
            </w:r>
            <w:r>
              <w:rPr>
                <w:noProof/>
                <w:webHidden/>
              </w:rPr>
              <w:fldChar w:fldCharType="begin"/>
            </w:r>
            <w:r>
              <w:rPr>
                <w:noProof/>
                <w:webHidden/>
              </w:rPr>
              <w:instrText xml:space="preserve"> PAGEREF _Toc158640007 \h </w:instrText>
            </w:r>
            <w:r>
              <w:rPr>
                <w:noProof/>
                <w:webHidden/>
              </w:rPr>
            </w:r>
            <w:r>
              <w:rPr>
                <w:noProof/>
                <w:webHidden/>
              </w:rPr>
              <w:fldChar w:fldCharType="separate"/>
            </w:r>
            <w:r w:rsidR="00431BCA">
              <w:rPr>
                <w:noProof/>
                <w:webHidden/>
              </w:rPr>
              <w:t>38</w:t>
            </w:r>
            <w:r>
              <w:rPr>
                <w:noProof/>
                <w:webHidden/>
              </w:rPr>
              <w:fldChar w:fldCharType="end"/>
            </w:r>
          </w:hyperlink>
        </w:p>
        <w:p w14:paraId="5C4FB7A4" w14:textId="4EE34B80"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08" w:history="1">
            <w:r w:rsidRPr="000E2F90">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58640008 \h </w:instrText>
            </w:r>
            <w:r>
              <w:rPr>
                <w:noProof/>
                <w:webHidden/>
              </w:rPr>
            </w:r>
            <w:r>
              <w:rPr>
                <w:noProof/>
                <w:webHidden/>
              </w:rPr>
              <w:fldChar w:fldCharType="separate"/>
            </w:r>
            <w:r w:rsidR="00431BCA">
              <w:rPr>
                <w:noProof/>
                <w:webHidden/>
              </w:rPr>
              <w:t>38</w:t>
            </w:r>
            <w:r>
              <w:rPr>
                <w:noProof/>
                <w:webHidden/>
              </w:rPr>
              <w:fldChar w:fldCharType="end"/>
            </w:r>
          </w:hyperlink>
        </w:p>
        <w:p w14:paraId="7944EE8F" w14:textId="6DCF8319"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09" w:history="1">
            <w:r w:rsidRPr="000E2F90">
              <w:rPr>
                <w:rStyle w:val="Hyperlink"/>
                <w:noProof/>
              </w:rPr>
              <w:t>2.2 Simulations with Constrained Motions</w:t>
            </w:r>
            <w:r>
              <w:rPr>
                <w:noProof/>
                <w:webHidden/>
              </w:rPr>
              <w:tab/>
            </w:r>
            <w:r>
              <w:rPr>
                <w:noProof/>
                <w:webHidden/>
              </w:rPr>
              <w:fldChar w:fldCharType="begin"/>
            </w:r>
            <w:r>
              <w:rPr>
                <w:noProof/>
                <w:webHidden/>
              </w:rPr>
              <w:instrText xml:space="preserve"> PAGEREF _Toc158640009 \h </w:instrText>
            </w:r>
            <w:r>
              <w:rPr>
                <w:noProof/>
                <w:webHidden/>
              </w:rPr>
            </w:r>
            <w:r>
              <w:rPr>
                <w:noProof/>
                <w:webHidden/>
              </w:rPr>
              <w:fldChar w:fldCharType="separate"/>
            </w:r>
            <w:r w:rsidR="00431BCA">
              <w:rPr>
                <w:noProof/>
                <w:webHidden/>
              </w:rPr>
              <w:t>41</w:t>
            </w:r>
            <w:r>
              <w:rPr>
                <w:noProof/>
                <w:webHidden/>
              </w:rPr>
              <w:fldChar w:fldCharType="end"/>
            </w:r>
          </w:hyperlink>
        </w:p>
        <w:p w14:paraId="6480D7F0" w14:textId="13D8DB12"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0" w:history="1">
            <w:r w:rsidRPr="000E2F90">
              <w:rPr>
                <w:rStyle w:val="Hyperlink"/>
                <w:noProof/>
              </w:rPr>
              <w:t>2.3 Bilayer Simulations</w:t>
            </w:r>
            <w:r>
              <w:rPr>
                <w:noProof/>
                <w:webHidden/>
              </w:rPr>
              <w:tab/>
            </w:r>
            <w:r>
              <w:rPr>
                <w:noProof/>
                <w:webHidden/>
              </w:rPr>
              <w:fldChar w:fldCharType="begin"/>
            </w:r>
            <w:r>
              <w:rPr>
                <w:noProof/>
                <w:webHidden/>
              </w:rPr>
              <w:instrText xml:space="preserve"> PAGEREF _Toc158640010 \h </w:instrText>
            </w:r>
            <w:r>
              <w:rPr>
                <w:noProof/>
                <w:webHidden/>
              </w:rPr>
            </w:r>
            <w:r>
              <w:rPr>
                <w:noProof/>
                <w:webHidden/>
              </w:rPr>
              <w:fldChar w:fldCharType="separate"/>
            </w:r>
            <w:r w:rsidR="00431BCA">
              <w:rPr>
                <w:noProof/>
                <w:webHidden/>
              </w:rPr>
              <w:t>43</w:t>
            </w:r>
            <w:r>
              <w:rPr>
                <w:noProof/>
                <w:webHidden/>
              </w:rPr>
              <w:fldChar w:fldCharType="end"/>
            </w:r>
          </w:hyperlink>
        </w:p>
        <w:p w14:paraId="3DE8F2EC" w14:textId="4BB11827"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1" w:history="1">
            <w:r w:rsidRPr="000E2F90">
              <w:rPr>
                <w:rStyle w:val="Hyperlink"/>
                <w:noProof/>
              </w:rPr>
              <w:t>2.4 Fixing Periodic Boundary Conditions in Z</w:t>
            </w:r>
            <w:r>
              <w:rPr>
                <w:noProof/>
                <w:webHidden/>
              </w:rPr>
              <w:tab/>
            </w:r>
            <w:r>
              <w:rPr>
                <w:noProof/>
                <w:webHidden/>
              </w:rPr>
              <w:fldChar w:fldCharType="begin"/>
            </w:r>
            <w:r>
              <w:rPr>
                <w:noProof/>
                <w:webHidden/>
              </w:rPr>
              <w:instrText xml:space="preserve"> PAGEREF _Toc158640011 \h </w:instrText>
            </w:r>
            <w:r>
              <w:rPr>
                <w:noProof/>
                <w:webHidden/>
              </w:rPr>
            </w:r>
            <w:r>
              <w:rPr>
                <w:noProof/>
                <w:webHidden/>
              </w:rPr>
              <w:fldChar w:fldCharType="separate"/>
            </w:r>
            <w:r w:rsidR="00431BCA">
              <w:rPr>
                <w:noProof/>
                <w:webHidden/>
              </w:rPr>
              <w:t>44</w:t>
            </w:r>
            <w:r>
              <w:rPr>
                <w:noProof/>
                <w:webHidden/>
              </w:rPr>
              <w:fldChar w:fldCharType="end"/>
            </w:r>
          </w:hyperlink>
        </w:p>
        <w:p w14:paraId="2CBC0E51" w14:textId="4BE80D49"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2" w:history="1">
            <w:r w:rsidRPr="000E2F90">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58640012 \h </w:instrText>
            </w:r>
            <w:r>
              <w:rPr>
                <w:noProof/>
                <w:webHidden/>
              </w:rPr>
            </w:r>
            <w:r>
              <w:rPr>
                <w:noProof/>
                <w:webHidden/>
              </w:rPr>
              <w:fldChar w:fldCharType="separate"/>
            </w:r>
            <w:r w:rsidR="00431BCA">
              <w:rPr>
                <w:noProof/>
                <w:webHidden/>
              </w:rPr>
              <w:t>46</w:t>
            </w:r>
            <w:r>
              <w:rPr>
                <w:noProof/>
                <w:webHidden/>
              </w:rPr>
              <w:fldChar w:fldCharType="end"/>
            </w:r>
          </w:hyperlink>
        </w:p>
        <w:p w14:paraId="457E1750" w14:textId="184CB4AF"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3" w:history="1">
            <w:r w:rsidRPr="000E2F90">
              <w:rPr>
                <w:rStyle w:val="Hyperlink"/>
                <w:noProof/>
              </w:rPr>
              <w:t>2.6 Checking for Broken Molecules</w:t>
            </w:r>
            <w:r>
              <w:rPr>
                <w:noProof/>
                <w:webHidden/>
              </w:rPr>
              <w:tab/>
            </w:r>
            <w:r>
              <w:rPr>
                <w:noProof/>
                <w:webHidden/>
              </w:rPr>
              <w:fldChar w:fldCharType="begin"/>
            </w:r>
            <w:r>
              <w:rPr>
                <w:noProof/>
                <w:webHidden/>
              </w:rPr>
              <w:instrText xml:space="preserve"> PAGEREF _Toc158640013 \h </w:instrText>
            </w:r>
            <w:r>
              <w:rPr>
                <w:noProof/>
                <w:webHidden/>
              </w:rPr>
            </w:r>
            <w:r>
              <w:rPr>
                <w:noProof/>
                <w:webHidden/>
              </w:rPr>
              <w:fldChar w:fldCharType="separate"/>
            </w:r>
            <w:r w:rsidR="00431BCA">
              <w:rPr>
                <w:noProof/>
                <w:webHidden/>
              </w:rPr>
              <w:t>47</w:t>
            </w:r>
            <w:r>
              <w:rPr>
                <w:noProof/>
                <w:webHidden/>
              </w:rPr>
              <w:fldChar w:fldCharType="end"/>
            </w:r>
          </w:hyperlink>
        </w:p>
        <w:p w14:paraId="11512265" w14:textId="41476858"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4" w:history="1">
            <w:r w:rsidRPr="000E2F90">
              <w:rPr>
                <w:rStyle w:val="Hyperlink"/>
                <w:noProof/>
              </w:rPr>
              <w:t>2.7 Comparing Multiple Simulations</w:t>
            </w:r>
            <w:r>
              <w:rPr>
                <w:noProof/>
                <w:webHidden/>
              </w:rPr>
              <w:tab/>
            </w:r>
            <w:r>
              <w:rPr>
                <w:noProof/>
                <w:webHidden/>
              </w:rPr>
              <w:fldChar w:fldCharType="begin"/>
            </w:r>
            <w:r>
              <w:rPr>
                <w:noProof/>
                <w:webHidden/>
              </w:rPr>
              <w:instrText xml:space="preserve"> PAGEREF _Toc158640014 \h </w:instrText>
            </w:r>
            <w:r>
              <w:rPr>
                <w:noProof/>
                <w:webHidden/>
              </w:rPr>
            </w:r>
            <w:r>
              <w:rPr>
                <w:noProof/>
                <w:webHidden/>
              </w:rPr>
              <w:fldChar w:fldCharType="separate"/>
            </w:r>
            <w:r w:rsidR="00431BCA">
              <w:rPr>
                <w:noProof/>
                <w:webHidden/>
              </w:rPr>
              <w:t>48</w:t>
            </w:r>
            <w:r>
              <w:rPr>
                <w:noProof/>
                <w:webHidden/>
              </w:rPr>
              <w:fldChar w:fldCharType="end"/>
            </w:r>
          </w:hyperlink>
        </w:p>
        <w:p w14:paraId="70A1375C" w14:textId="5EC1E70C"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5" w:history="1">
            <w:r w:rsidRPr="000E2F90">
              <w:rPr>
                <w:rStyle w:val="Hyperlink"/>
                <w:noProof/>
              </w:rPr>
              <w:t>2.8 Fixing Mistakes in the Trajectory Time</w:t>
            </w:r>
            <w:r>
              <w:rPr>
                <w:noProof/>
                <w:webHidden/>
              </w:rPr>
              <w:tab/>
            </w:r>
            <w:r>
              <w:rPr>
                <w:noProof/>
                <w:webHidden/>
              </w:rPr>
              <w:fldChar w:fldCharType="begin"/>
            </w:r>
            <w:r>
              <w:rPr>
                <w:noProof/>
                <w:webHidden/>
              </w:rPr>
              <w:instrText xml:space="preserve"> PAGEREF _Toc158640015 \h </w:instrText>
            </w:r>
            <w:r>
              <w:rPr>
                <w:noProof/>
                <w:webHidden/>
              </w:rPr>
            </w:r>
            <w:r>
              <w:rPr>
                <w:noProof/>
                <w:webHidden/>
              </w:rPr>
              <w:fldChar w:fldCharType="separate"/>
            </w:r>
            <w:r w:rsidR="00431BCA">
              <w:rPr>
                <w:noProof/>
                <w:webHidden/>
              </w:rPr>
              <w:t>49</w:t>
            </w:r>
            <w:r>
              <w:rPr>
                <w:noProof/>
                <w:webHidden/>
              </w:rPr>
              <w:fldChar w:fldCharType="end"/>
            </w:r>
          </w:hyperlink>
        </w:p>
        <w:p w14:paraId="73D5A6E0" w14:textId="040A953C"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6" w:history="1">
            <w:r w:rsidRPr="000E2F90">
              <w:rPr>
                <w:rStyle w:val="Hyperlink"/>
                <w:noProof/>
              </w:rPr>
              <w:t>2.9 PBC Gen</w:t>
            </w:r>
            <w:r>
              <w:rPr>
                <w:noProof/>
                <w:webHidden/>
              </w:rPr>
              <w:tab/>
            </w:r>
            <w:r>
              <w:rPr>
                <w:noProof/>
                <w:webHidden/>
              </w:rPr>
              <w:fldChar w:fldCharType="begin"/>
            </w:r>
            <w:r>
              <w:rPr>
                <w:noProof/>
                <w:webHidden/>
              </w:rPr>
              <w:instrText xml:space="preserve"> PAGEREF _Toc158640016 \h </w:instrText>
            </w:r>
            <w:r>
              <w:rPr>
                <w:noProof/>
                <w:webHidden/>
              </w:rPr>
            </w:r>
            <w:r>
              <w:rPr>
                <w:noProof/>
                <w:webHidden/>
              </w:rPr>
              <w:fldChar w:fldCharType="separate"/>
            </w:r>
            <w:r w:rsidR="00431BCA">
              <w:rPr>
                <w:noProof/>
                <w:webHidden/>
              </w:rPr>
              <w:t>50</w:t>
            </w:r>
            <w:r>
              <w:rPr>
                <w:noProof/>
                <w:webHidden/>
              </w:rPr>
              <w:fldChar w:fldCharType="end"/>
            </w:r>
          </w:hyperlink>
        </w:p>
        <w:p w14:paraId="666FD349" w14:textId="53C7BF7E"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7" w:history="1">
            <w:r w:rsidRPr="000E2F90">
              <w:rPr>
                <w:rStyle w:val="Hyperlink"/>
                <w:noProof/>
              </w:rPr>
              <w:t>2.10 Finding a Structure for Back Mapping</w:t>
            </w:r>
            <w:r>
              <w:rPr>
                <w:noProof/>
                <w:webHidden/>
              </w:rPr>
              <w:tab/>
            </w:r>
            <w:r>
              <w:rPr>
                <w:noProof/>
                <w:webHidden/>
              </w:rPr>
              <w:fldChar w:fldCharType="begin"/>
            </w:r>
            <w:r>
              <w:rPr>
                <w:noProof/>
                <w:webHidden/>
              </w:rPr>
              <w:instrText xml:space="preserve"> PAGEREF _Toc158640017 \h </w:instrText>
            </w:r>
            <w:r>
              <w:rPr>
                <w:noProof/>
                <w:webHidden/>
              </w:rPr>
            </w:r>
            <w:r>
              <w:rPr>
                <w:noProof/>
                <w:webHidden/>
              </w:rPr>
              <w:fldChar w:fldCharType="separate"/>
            </w:r>
            <w:r w:rsidR="00431BCA">
              <w:rPr>
                <w:noProof/>
                <w:webHidden/>
              </w:rPr>
              <w:t>50</w:t>
            </w:r>
            <w:r>
              <w:rPr>
                <w:noProof/>
                <w:webHidden/>
              </w:rPr>
              <w:fldChar w:fldCharType="end"/>
            </w:r>
          </w:hyperlink>
        </w:p>
        <w:p w14:paraId="6B0997B8" w14:textId="70670F1D"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8" w:history="1">
            <w:r w:rsidRPr="000E2F90">
              <w:rPr>
                <w:rStyle w:val="Hyperlink"/>
                <w:noProof/>
              </w:rPr>
              <w:t>2.11 Getting Good Performance When Prepping Your System</w:t>
            </w:r>
            <w:r>
              <w:rPr>
                <w:noProof/>
                <w:webHidden/>
              </w:rPr>
              <w:tab/>
            </w:r>
            <w:r>
              <w:rPr>
                <w:noProof/>
                <w:webHidden/>
              </w:rPr>
              <w:fldChar w:fldCharType="begin"/>
            </w:r>
            <w:r>
              <w:rPr>
                <w:noProof/>
                <w:webHidden/>
              </w:rPr>
              <w:instrText xml:space="preserve"> PAGEREF _Toc158640018 \h </w:instrText>
            </w:r>
            <w:r>
              <w:rPr>
                <w:noProof/>
                <w:webHidden/>
              </w:rPr>
            </w:r>
            <w:r>
              <w:rPr>
                <w:noProof/>
                <w:webHidden/>
              </w:rPr>
              <w:fldChar w:fldCharType="separate"/>
            </w:r>
            <w:r w:rsidR="00431BCA">
              <w:rPr>
                <w:noProof/>
                <w:webHidden/>
              </w:rPr>
              <w:t>52</w:t>
            </w:r>
            <w:r>
              <w:rPr>
                <w:noProof/>
                <w:webHidden/>
              </w:rPr>
              <w:fldChar w:fldCharType="end"/>
            </w:r>
          </w:hyperlink>
        </w:p>
        <w:p w14:paraId="6A0E65E0" w14:textId="0864C75D"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19" w:history="1">
            <w:r w:rsidRPr="000E2F90">
              <w:rPr>
                <w:rStyle w:val="Hyperlink"/>
                <w:noProof/>
              </w:rPr>
              <w:t>2.12 Generating a Bonds List</w:t>
            </w:r>
            <w:r>
              <w:rPr>
                <w:noProof/>
                <w:webHidden/>
              </w:rPr>
              <w:tab/>
            </w:r>
            <w:r>
              <w:rPr>
                <w:noProof/>
                <w:webHidden/>
              </w:rPr>
              <w:fldChar w:fldCharType="begin"/>
            </w:r>
            <w:r>
              <w:rPr>
                <w:noProof/>
                <w:webHidden/>
              </w:rPr>
              <w:instrText xml:space="preserve"> PAGEREF _Toc158640019 \h </w:instrText>
            </w:r>
            <w:r>
              <w:rPr>
                <w:noProof/>
                <w:webHidden/>
              </w:rPr>
            </w:r>
            <w:r>
              <w:rPr>
                <w:noProof/>
                <w:webHidden/>
              </w:rPr>
              <w:fldChar w:fldCharType="separate"/>
            </w:r>
            <w:r w:rsidR="00431BCA">
              <w:rPr>
                <w:noProof/>
                <w:webHidden/>
              </w:rPr>
              <w:t>58</w:t>
            </w:r>
            <w:r>
              <w:rPr>
                <w:noProof/>
                <w:webHidden/>
              </w:rPr>
              <w:fldChar w:fldCharType="end"/>
            </w:r>
          </w:hyperlink>
        </w:p>
        <w:p w14:paraId="45674247" w14:textId="5F322FD0" w:rsidR="00DB6092" w:rsidRDefault="00DB6092">
          <w:pPr>
            <w:pStyle w:val="TOC1"/>
            <w:tabs>
              <w:tab w:val="right" w:leader="dot" w:pos="9350"/>
            </w:tabs>
            <w:rPr>
              <w:rFonts w:eastAsiaTheme="minorEastAsia" w:cstheme="minorBidi"/>
              <w:b w:val="0"/>
              <w:bCs w:val="0"/>
              <w:i w:val="0"/>
              <w:iCs w:val="0"/>
              <w:noProof/>
              <w:kern w:val="2"/>
              <w14:ligatures w14:val="standardContextual"/>
            </w:rPr>
          </w:pPr>
          <w:hyperlink w:anchor="_Toc158640020" w:history="1">
            <w:r w:rsidRPr="000E2F90">
              <w:rPr>
                <w:rStyle w:val="Hyperlink"/>
                <w:noProof/>
              </w:rPr>
              <w:t>Chapter 3 Analysis of Lipid Structure</w:t>
            </w:r>
            <w:r>
              <w:rPr>
                <w:noProof/>
                <w:webHidden/>
              </w:rPr>
              <w:tab/>
            </w:r>
            <w:r>
              <w:rPr>
                <w:noProof/>
                <w:webHidden/>
              </w:rPr>
              <w:fldChar w:fldCharType="begin"/>
            </w:r>
            <w:r>
              <w:rPr>
                <w:noProof/>
                <w:webHidden/>
              </w:rPr>
              <w:instrText xml:space="preserve"> PAGEREF _Toc158640020 \h </w:instrText>
            </w:r>
            <w:r>
              <w:rPr>
                <w:noProof/>
                <w:webHidden/>
              </w:rPr>
            </w:r>
            <w:r>
              <w:rPr>
                <w:noProof/>
                <w:webHidden/>
              </w:rPr>
              <w:fldChar w:fldCharType="separate"/>
            </w:r>
            <w:r w:rsidR="00431BCA">
              <w:rPr>
                <w:noProof/>
                <w:webHidden/>
              </w:rPr>
              <w:t>60</w:t>
            </w:r>
            <w:r>
              <w:rPr>
                <w:noProof/>
                <w:webHidden/>
              </w:rPr>
              <w:fldChar w:fldCharType="end"/>
            </w:r>
          </w:hyperlink>
        </w:p>
        <w:p w14:paraId="256679F5" w14:textId="5FE08E5B"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21" w:history="1">
            <w:r w:rsidRPr="000E2F90">
              <w:rPr>
                <w:rStyle w:val="Hyperlink"/>
                <w:noProof/>
              </w:rPr>
              <w:t>3.1 Membrane Curvature and Thickness</w:t>
            </w:r>
            <w:r>
              <w:rPr>
                <w:noProof/>
                <w:webHidden/>
              </w:rPr>
              <w:tab/>
            </w:r>
            <w:r>
              <w:rPr>
                <w:noProof/>
                <w:webHidden/>
              </w:rPr>
              <w:fldChar w:fldCharType="begin"/>
            </w:r>
            <w:r>
              <w:rPr>
                <w:noProof/>
                <w:webHidden/>
              </w:rPr>
              <w:instrText xml:space="preserve"> PAGEREF _Toc158640021 \h </w:instrText>
            </w:r>
            <w:r>
              <w:rPr>
                <w:noProof/>
                <w:webHidden/>
              </w:rPr>
            </w:r>
            <w:r>
              <w:rPr>
                <w:noProof/>
                <w:webHidden/>
              </w:rPr>
              <w:fldChar w:fldCharType="separate"/>
            </w:r>
            <w:r w:rsidR="00431BCA">
              <w:rPr>
                <w:noProof/>
                <w:webHidden/>
              </w:rPr>
              <w:t>60</w:t>
            </w:r>
            <w:r>
              <w:rPr>
                <w:noProof/>
                <w:webHidden/>
              </w:rPr>
              <w:fldChar w:fldCharType="end"/>
            </w:r>
          </w:hyperlink>
        </w:p>
        <w:p w14:paraId="67616F83" w14:textId="64C62E71"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22" w:history="1">
            <w:r w:rsidRPr="000E2F90">
              <w:rPr>
                <w:rStyle w:val="Hyperlink"/>
                <w:noProof/>
              </w:rPr>
              <w:t>3.2 Normalized Lipid Density</w:t>
            </w:r>
            <w:r>
              <w:rPr>
                <w:noProof/>
                <w:webHidden/>
              </w:rPr>
              <w:tab/>
            </w:r>
            <w:r>
              <w:rPr>
                <w:noProof/>
                <w:webHidden/>
              </w:rPr>
              <w:fldChar w:fldCharType="begin"/>
            </w:r>
            <w:r>
              <w:rPr>
                <w:noProof/>
                <w:webHidden/>
              </w:rPr>
              <w:instrText xml:space="preserve"> PAGEREF _Toc158640022 \h </w:instrText>
            </w:r>
            <w:r>
              <w:rPr>
                <w:noProof/>
                <w:webHidden/>
              </w:rPr>
            </w:r>
            <w:r>
              <w:rPr>
                <w:noProof/>
                <w:webHidden/>
              </w:rPr>
              <w:fldChar w:fldCharType="separate"/>
            </w:r>
            <w:r w:rsidR="00431BCA">
              <w:rPr>
                <w:noProof/>
                <w:webHidden/>
              </w:rPr>
              <w:t>67</w:t>
            </w:r>
            <w:r>
              <w:rPr>
                <w:noProof/>
                <w:webHidden/>
              </w:rPr>
              <w:fldChar w:fldCharType="end"/>
            </w:r>
          </w:hyperlink>
        </w:p>
        <w:p w14:paraId="1FFFE7AF" w14:textId="2254E199"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23" w:history="1">
            <w:r w:rsidRPr="000E2F90">
              <w:rPr>
                <w:rStyle w:val="Hyperlink"/>
                <w:noProof/>
              </w:rPr>
              <w:t>3.3 The Rank 2 Order Parameter</w:t>
            </w:r>
            <w:r>
              <w:rPr>
                <w:noProof/>
                <w:webHidden/>
              </w:rPr>
              <w:tab/>
            </w:r>
            <w:r>
              <w:rPr>
                <w:noProof/>
                <w:webHidden/>
              </w:rPr>
              <w:fldChar w:fldCharType="begin"/>
            </w:r>
            <w:r>
              <w:rPr>
                <w:noProof/>
                <w:webHidden/>
              </w:rPr>
              <w:instrText xml:space="preserve"> PAGEREF _Toc158640023 \h </w:instrText>
            </w:r>
            <w:r>
              <w:rPr>
                <w:noProof/>
                <w:webHidden/>
              </w:rPr>
            </w:r>
            <w:r>
              <w:rPr>
                <w:noProof/>
                <w:webHidden/>
              </w:rPr>
              <w:fldChar w:fldCharType="separate"/>
            </w:r>
            <w:r w:rsidR="00431BCA">
              <w:rPr>
                <w:noProof/>
                <w:webHidden/>
              </w:rPr>
              <w:t>68</w:t>
            </w:r>
            <w:r>
              <w:rPr>
                <w:noProof/>
                <w:webHidden/>
              </w:rPr>
              <w:fldChar w:fldCharType="end"/>
            </w:r>
          </w:hyperlink>
        </w:p>
        <w:p w14:paraId="3767D80D" w14:textId="40040779"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24" w:history="1">
            <w:r w:rsidRPr="000E2F90">
              <w:rPr>
                <w:rStyle w:val="Hyperlink"/>
                <w:noProof/>
              </w:rPr>
              <w:t>3.4 Internal Lipid Distances</w:t>
            </w:r>
            <w:r>
              <w:rPr>
                <w:noProof/>
                <w:webHidden/>
              </w:rPr>
              <w:tab/>
            </w:r>
            <w:r>
              <w:rPr>
                <w:noProof/>
                <w:webHidden/>
              </w:rPr>
              <w:fldChar w:fldCharType="begin"/>
            </w:r>
            <w:r>
              <w:rPr>
                <w:noProof/>
                <w:webHidden/>
              </w:rPr>
              <w:instrText xml:space="preserve"> PAGEREF _Toc158640024 \h </w:instrText>
            </w:r>
            <w:r>
              <w:rPr>
                <w:noProof/>
                <w:webHidden/>
              </w:rPr>
            </w:r>
            <w:r>
              <w:rPr>
                <w:noProof/>
                <w:webHidden/>
              </w:rPr>
              <w:fldChar w:fldCharType="separate"/>
            </w:r>
            <w:r w:rsidR="00431BCA">
              <w:rPr>
                <w:noProof/>
                <w:webHidden/>
              </w:rPr>
              <w:t>70</w:t>
            </w:r>
            <w:r>
              <w:rPr>
                <w:noProof/>
                <w:webHidden/>
              </w:rPr>
              <w:fldChar w:fldCharType="end"/>
            </w:r>
          </w:hyperlink>
        </w:p>
        <w:p w14:paraId="25D83C65" w14:textId="03F4B26F"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25" w:history="1">
            <w:r w:rsidRPr="000E2F90">
              <w:rPr>
                <w:rStyle w:val="Hyperlink"/>
                <w:noProof/>
              </w:rPr>
              <w:t>3.5 The Lipid Tilt Angle</w:t>
            </w:r>
            <w:r>
              <w:rPr>
                <w:noProof/>
                <w:webHidden/>
              </w:rPr>
              <w:tab/>
            </w:r>
            <w:r>
              <w:rPr>
                <w:noProof/>
                <w:webHidden/>
              </w:rPr>
              <w:fldChar w:fldCharType="begin"/>
            </w:r>
            <w:r>
              <w:rPr>
                <w:noProof/>
                <w:webHidden/>
              </w:rPr>
              <w:instrText xml:space="preserve"> PAGEREF _Toc158640025 \h </w:instrText>
            </w:r>
            <w:r>
              <w:rPr>
                <w:noProof/>
                <w:webHidden/>
              </w:rPr>
            </w:r>
            <w:r>
              <w:rPr>
                <w:noProof/>
                <w:webHidden/>
              </w:rPr>
              <w:fldChar w:fldCharType="separate"/>
            </w:r>
            <w:r w:rsidR="00431BCA">
              <w:rPr>
                <w:noProof/>
                <w:webHidden/>
              </w:rPr>
              <w:t>72</w:t>
            </w:r>
            <w:r>
              <w:rPr>
                <w:noProof/>
                <w:webHidden/>
              </w:rPr>
              <w:fldChar w:fldCharType="end"/>
            </w:r>
          </w:hyperlink>
        </w:p>
        <w:p w14:paraId="7391C814" w14:textId="5D438C71"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26" w:history="1">
            <w:r w:rsidRPr="000E2F90">
              <w:rPr>
                <w:rStyle w:val="Hyperlink"/>
                <w:noProof/>
              </w:rPr>
              <w:t>3.6 Leaflet Interdigitation</w:t>
            </w:r>
            <w:r>
              <w:rPr>
                <w:noProof/>
                <w:webHidden/>
              </w:rPr>
              <w:tab/>
            </w:r>
            <w:r>
              <w:rPr>
                <w:noProof/>
                <w:webHidden/>
              </w:rPr>
              <w:fldChar w:fldCharType="begin"/>
            </w:r>
            <w:r>
              <w:rPr>
                <w:noProof/>
                <w:webHidden/>
              </w:rPr>
              <w:instrText xml:space="preserve"> PAGEREF _Toc158640026 \h </w:instrText>
            </w:r>
            <w:r>
              <w:rPr>
                <w:noProof/>
                <w:webHidden/>
              </w:rPr>
            </w:r>
            <w:r>
              <w:rPr>
                <w:noProof/>
                <w:webHidden/>
              </w:rPr>
              <w:fldChar w:fldCharType="separate"/>
            </w:r>
            <w:r w:rsidR="00431BCA">
              <w:rPr>
                <w:noProof/>
                <w:webHidden/>
              </w:rPr>
              <w:t>74</w:t>
            </w:r>
            <w:r>
              <w:rPr>
                <w:noProof/>
                <w:webHidden/>
              </w:rPr>
              <w:fldChar w:fldCharType="end"/>
            </w:r>
          </w:hyperlink>
        </w:p>
        <w:p w14:paraId="3AB59BDB" w14:textId="6CFE9188"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27" w:history="1">
            <w:r w:rsidRPr="000E2F90">
              <w:rPr>
                <w:rStyle w:val="Hyperlink"/>
                <w:noProof/>
              </w:rPr>
              <w:t>3.7 Lipid Packing Density</w:t>
            </w:r>
            <w:r>
              <w:rPr>
                <w:noProof/>
                <w:webHidden/>
              </w:rPr>
              <w:tab/>
            </w:r>
            <w:r>
              <w:rPr>
                <w:noProof/>
                <w:webHidden/>
              </w:rPr>
              <w:fldChar w:fldCharType="begin"/>
            </w:r>
            <w:r>
              <w:rPr>
                <w:noProof/>
                <w:webHidden/>
              </w:rPr>
              <w:instrText xml:space="preserve"> PAGEREF _Toc158640027 \h </w:instrText>
            </w:r>
            <w:r>
              <w:rPr>
                <w:noProof/>
                <w:webHidden/>
              </w:rPr>
            </w:r>
            <w:r>
              <w:rPr>
                <w:noProof/>
                <w:webHidden/>
              </w:rPr>
              <w:fldChar w:fldCharType="separate"/>
            </w:r>
            <w:r w:rsidR="00431BCA">
              <w:rPr>
                <w:noProof/>
                <w:webHidden/>
              </w:rPr>
              <w:t>81</w:t>
            </w:r>
            <w:r>
              <w:rPr>
                <w:noProof/>
                <w:webHidden/>
              </w:rPr>
              <w:fldChar w:fldCharType="end"/>
            </w:r>
          </w:hyperlink>
        </w:p>
        <w:p w14:paraId="6428EC4F" w14:textId="1DB71282"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28" w:history="1">
            <w:r w:rsidRPr="000E2F90">
              <w:rPr>
                <w:rStyle w:val="Hyperlink"/>
                <w:noProof/>
              </w:rPr>
              <w:t>3.8 Contacts Between Lipids and Other Molecules</w:t>
            </w:r>
            <w:r>
              <w:rPr>
                <w:noProof/>
                <w:webHidden/>
              </w:rPr>
              <w:tab/>
            </w:r>
            <w:r>
              <w:rPr>
                <w:noProof/>
                <w:webHidden/>
              </w:rPr>
              <w:fldChar w:fldCharType="begin"/>
            </w:r>
            <w:r>
              <w:rPr>
                <w:noProof/>
                <w:webHidden/>
              </w:rPr>
              <w:instrText xml:space="preserve"> PAGEREF _Toc158640028 \h </w:instrText>
            </w:r>
            <w:r>
              <w:rPr>
                <w:noProof/>
                <w:webHidden/>
              </w:rPr>
            </w:r>
            <w:r>
              <w:rPr>
                <w:noProof/>
                <w:webHidden/>
              </w:rPr>
              <w:fldChar w:fldCharType="separate"/>
            </w:r>
            <w:r w:rsidR="00431BCA">
              <w:rPr>
                <w:noProof/>
                <w:webHidden/>
              </w:rPr>
              <w:t>86</w:t>
            </w:r>
            <w:r>
              <w:rPr>
                <w:noProof/>
                <w:webHidden/>
              </w:rPr>
              <w:fldChar w:fldCharType="end"/>
            </w:r>
          </w:hyperlink>
        </w:p>
        <w:p w14:paraId="10FE850B" w14:textId="2ADE3E98"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29" w:history="1">
            <w:r w:rsidRPr="000E2F90">
              <w:rPr>
                <w:rStyle w:val="Hyperlink"/>
                <w:noProof/>
              </w:rPr>
              <w:t>3.9 Lipid Gyration</w:t>
            </w:r>
            <w:r>
              <w:rPr>
                <w:noProof/>
                <w:webHidden/>
              </w:rPr>
              <w:tab/>
            </w:r>
            <w:r>
              <w:rPr>
                <w:noProof/>
                <w:webHidden/>
              </w:rPr>
              <w:fldChar w:fldCharType="begin"/>
            </w:r>
            <w:r>
              <w:rPr>
                <w:noProof/>
                <w:webHidden/>
              </w:rPr>
              <w:instrText xml:space="preserve"> PAGEREF _Toc158640029 \h </w:instrText>
            </w:r>
            <w:r>
              <w:rPr>
                <w:noProof/>
                <w:webHidden/>
              </w:rPr>
            </w:r>
            <w:r>
              <w:rPr>
                <w:noProof/>
                <w:webHidden/>
              </w:rPr>
              <w:fldChar w:fldCharType="separate"/>
            </w:r>
            <w:r w:rsidR="00431BCA">
              <w:rPr>
                <w:noProof/>
                <w:webHidden/>
              </w:rPr>
              <w:t>92</w:t>
            </w:r>
            <w:r>
              <w:rPr>
                <w:noProof/>
                <w:webHidden/>
              </w:rPr>
              <w:fldChar w:fldCharType="end"/>
            </w:r>
          </w:hyperlink>
        </w:p>
        <w:p w14:paraId="0F42B185" w14:textId="3D6AD04C"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30" w:history="1">
            <w:r w:rsidRPr="000E2F90">
              <w:rPr>
                <w:rStyle w:val="Hyperlink"/>
                <w:noProof/>
              </w:rPr>
              <w:t>3.10 Lipid Enrichment</w:t>
            </w:r>
            <w:r>
              <w:rPr>
                <w:noProof/>
                <w:webHidden/>
              </w:rPr>
              <w:tab/>
            </w:r>
            <w:r>
              <w:rPr>
                <w:noProof/>
                <w:webHidden/>
              </w:rPr>
              <w:fldChar w:fldCharType="begin"/>
            </w:r>
            <w:r>
              <w:rPr>
                <w:noProof/>
                <w:webHidden/>
              </w:rPr>
              <w:instrText xml:space="preserve"> PAGEREF _Toc158640030 \h </w:instrText>
            </w:r>
            <w:r>
              <w:rPr>
                <w:noProof/>
                <w:webHidden/>
              </w:rPr>
            </w:r>
            <w:r>
              <w:rPr>
                <w:noProof/>
                <w:webHidden/>
              </w:rPr>
              <w:fldChar w:fldCharType="separate"/>
            </w:r>
            <w:r w:rsidR="00431BCA">
              <w:rPr>
                <w:noProof/>
                <w:webHidden/>
              </w:rPr>
              <w:t>94</w:t>
            </w:r>
            <w:r>
              <w:rPr>
                <w:noProof/>
                <w:webHidden/>
              </w:rPr>
              <w:fldChar w:fldCharType="end"/>
            </w:r>
          </w:hyperlink>
        </w:p>
        <w:p w14:paraId="0CA0E97A" w14:textId="4EF1D743"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31" w:history="1">
            <w:r w:rsidRPr="000E2F90">
              <w:rPr>
                <w:rStyle w:val="Hyperlink"/>
                <w:noProof/>
              </w:rPr>
              <w:t>3.11 Lipid Exposed Surface Atoms</w:t>
            </w:r>
            <w:r>
              <w:rPr>
                <w:noProof/>
                <w:webHidden/>
              </w:rPr>
              <w:tab/>
            </w:r>
            <w:r>
              <w:rPr>
                <w:noProof/>
                <w:webHidden/>
              </w:rPr>
              <w:fldChar w:fldCharType="begin"/>
            </w:r>
            <w:r>
              <w:rPr>
                <w:noProof/>
                <w:webHidden/>
              </w:rPr>
              <w:instrText xml:space="preserve"> PAGEREF _Toc158640031 \h </w:instrText>
            </w:r>
            <w:r>
              <w:rPr>
                <w:noProof/>
                <w:webHidden/>
              </w:rPr>
            </w:r>
            <w:r>
              <w:rPr>
                <w:noProof/>
                <w:webHidden/>
              </w:rPr>
              <w:fldChar w:fldCharType="separate"/>
            </w:r>
            <w:r w:rsidR="00431BCA">
              <w:rPr>
                <w:noProof/>
                <w:webHidden/>
              </w:rPr>
              <w:t>99</w:t>
            </w:r>
            <w:r>
              <w:rPr>
                <w:noProof/>
                <w:webHidden/>
              </w:rPr>
              <w:fldChar w:fldCharType="end"/>
            </w:r>
          </w:hyperlink>
        </w:p>
        <w:p w14:paraId="14299C9A" w14:textId="48945C7D"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32" w:history="1">
            <w:r w:rsidRPr="000E2F90">
              <w:rPr>
                <w:rStyle w:val="Hyperlink"/>
                <w:noProof/>
              </w:rPr>
              <w:t>3.12 Mean Atomic Coordinates</w:t>
            </w:r>
            <w:r>
              <w:rPr>
                <w:noProof/>
                <w:webHidden/>
              </w:rPr>
              <w:tab/>
            </w:r>
            <w:r>
              <w:rPr>
                <w:noProof/>
                <w:webHidden/>
              </w:rPr>
              <w:fldChar w:fldCharType="begin"/>
            </w:r>
            <w:r>
              <w:rPr>
                <w:noProof/>
                <w:webHidden/>
              </w:rPr>
              <w:instrText xml:space="preserve"> PAGEREF _Toc158640032 \h </w:instrText>
            </w:r>
            <w:r>
              <w:rPr>
                <w:noProof/>
                <w:webHidden/>
              </w:rPr>
            </w:r>
            <w:r>
              <w:rPr>
                <w:noProof/>
                <w:webHidden/>
              </w:rPr>
              <w:fldChar w:fldCharType="separate"/>
            </w:r>
            <w:r w:rsidR="00431BCA">
              <w:rPr>
                <w:noProof/>
                <w:webHidden/>
              </w:rPr>
              <w:t>101</w:t>
            </w:r>
            <w:r>
              <w:rPr>
                <w:noProof/>
                <w:webHidden/>
              </w:rPr>
              <w:fldChar w:fldCharType="end"/>
            </w:r>
          </w:hyperlink>
        </w:p>
        <w:p w14:paraId="1B698B07" w14:textId="4B97A2A2"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33" w:history="1">
            <w:r w:rsidRPr="000E2F90">
              <w:rPr>
                <w:rStyle w:val="Hyperlink"/>
                <w:noProof/>
              </w:rPr>
              <w:t>3.13 The Protein Tilt Angle</w:t>
            </w:r>
            <w:r>
              <w:rPr>
                <w:noProof/>
                <w:webHidden/>
              </w:rPr>
              <w:tab/>
            </w:r>
            <w:r>
              <w:rPr>
                <w:noProof/>
                <w:webHidden/>
              </w:rPr>
              <w:fldChar w:fldCharType="begin"/>
            </w:r>
            <w:r>
              <w:rPr>
                <w:noProof/>
                <w:webHidden/>
              </w:rPr>
              <w:instrText xml:space="preserve"> PAGEREF _Toc158640033 \h </w:instrText>
            </w:r>
            <w:r>
              <w:rPr>
                <w:noProof/>
                <w:webHidden/>
              </w:rPr>
            </w:r>
            <w:r>
              <w:rPr>
                <w:noProof/>
                <w:webHidden/>
              </w:rPr>
              <w:fldChar w:fldCharType="separate"/>
            </w:r>
            <w:r w:rsidR="00431BCA">
              <w:rPr>
                <w:noProof/>
                <w:webHidden/>
              </w:rPr>
              <w:t>108</w:t>
            </w:r>
            <w:r>
              <w:rPr>
                <w:noProof/>
                <w:webHidden/>
              </w:rPr>
              <w:fldChar w:fldCharType="end"/>
            </w:r>
          </w:hyperlink>
        </w:p>
        <w:p w14:paraId="3B073F2B" w14:textId="241AB4D7"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34" w:history="1">
            <w:r w:rsidRPr="000E2F90">
              <w:rPr>
                <w:rStyle w:val="Hyperlink"/>
                <w:noProof/>
              </w:rPr>
              <w:t>3.14 Lipid Hydrogen Bonding and Salt Bridges</w:t>
            </w:r>
            <w:r>
              <w:rPr>
                <w:noProof/>
                <w:webHidden/>
              </w:rPr>
              <w:tab/>
            </w:r>
            <w:r>
              <w:rPr>
                <w:noProof/>
                <w:webHidden/>
              </w:rPr>
              <w:fldChar w:fldCharType="begin"/>
            </w:r>
            <w:r>
              <w:rPr>
                <w:noProof/>
                <w:webHidden/>
              </w:rPr>
              <w:instrText xml:space="preserve"> PAGEREF _Toc158640034 \h </w:instrText>
            </w:r>
            <w:r>
              <w:rPr>
                <w:noProof/>
                <w:webHidden/>
              </w:rPr>
            </w:r>
            <w:r>
              <w:rPr>
                <w:noProof/>
                <w:webHidden/>
              </w:rPr>
              <w:fldChar w:fldCharType="separate"/>
            </w:r>
            <w:r w:rsidR="00431BCA">
              <w:rPr>
                <w:noProof/>
                <w:webHidden/>
              </w:rPr>
              <w:t>112</w:t>
            </w:r>
            <w:r>
              <w:rPr>
                <w:noProof/>
                <w:webHidden/>
              </w:rPr>
              <w:fldChar w:fldCharType="end"/>
            </w:r>
          </w:hyperlink>
        </w:p>
        <w:p w14:paraId="200F343B" w14:textId="01431807"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35" w:history="1">
            <w:r w:rsidRPr="000E2F90">
              <w:rPr>
                <w:rStyle w:val="Hyperlink"/>
                <w:noProof/>
              </w:rPr>
              <w:t>3.15 Lipid Flip-flop</w:t>
            </w:r>
            <w:r>
              <w:rPr>
                <w:noProof/>
                <w:webHidden/>
              </w:rPr>
              <w:tab/>
            </w:r>
            <w:r>
              <w:rPr>
                <w:noProof/>
                <w:webHidden/>
              </w:rPr>
              <w:fldChar w:fldCharType="begin"/>
            </w:r>
            <w:r>
              <w:rPr>
                <w:noProof/>
                <w:webHidden/>
              </w:rPr>
              <w:instrText xml:space="preserve"> PAGEREF _Toc158640035 \h </w:instrText>
            </w:r>
            <w:r>
              <w:rPr>
                <w:noProof/>
                <w:webHidden/>
              </w:rPr>
            </w:r>
            <w:r>
              <w:rPr>
                <w:noProof/>
                <w:webHidden/>
              </w:rPr>
              <w:fldChar w:fldCharType="separate"/>
            </w:r>
            <w:r w:rsidR="00431BCA">
              <w:rPr>
                <w:noProof/>
                <w:webHidden/>
              </w:rPr>
              <w:t>124</w:t>
            </w:r>
            <w:r>
              <w:rPr>
                <w:noProof/>
                <w:webHidden/>
              </w:rPr>
              <w:fldChar w:fldCharType="end"/>
            </w:r>
          </w:hyperlink>
        </w:p>
        <w:p w14:paraId="02538C96" w14:textId="69EC12BA"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36" w:history="1">
            <w:r w:rsidRPr="000E2F90">
              <w:rPr>
                <w:rStyle w:val="Hyperlink"/>
                <w:noProof/>
              </w:rPr>
              <w:t>3.16 3-Dimensional Analysis</w:t>
            </w:r>
            <w:r>
              <w:rPr>
                <w:noProof/>
                <w:webHidden/>
              </w:rPr>
              <w:tab/>
            </w:r>
            <w:r>
              <w:rPr>
                <w:noProof/>
                <w:webHidden/>
              </w:rPr>
              <w:fldChar w:fldCharType="begin"/>
            </w:r>
            <w:r>
              <w:rPr>
                <w:noProof/>
                <w:webHidden/>
              </w:rPr>
              <w:instrText xml:space="preserve"> PAGEREF _Toc158640036 \h </w:instrText>
            </w:r>
            <w:r>
              <w:rPr>
                <w:noProof/>
                <w:webHidden/>
              </w:rPr>
            </w:r>
            <w:r>
              <w:rPr>
                <w:noProof/>
                <w:webHidden/>
              </w:rPr>
              <w:fldChar w:fldCharType="separate"/>
            </w:r>
            <w:r w:rsidR="00431BCA">
              <w:rPr>
                <w:noProof/>
                <w:webHidden/>
              </w:rPr>
              <w:t>126</w:t>
            </w:r>
            <w:r>
              <w:rPr>
                <w:noProof/>
                <w:webHidden/>
              </w:rPr>
              <w:fldChar w:fldCharType="end"/>
            </w:r>
          </w:hyperlink>
        </w:p>
        <w:p w14:paraId="5A44FF1A" w14:textId="6833AD90"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37" w:history="1">
            <w:r w:rsidRPr="000E2F90">
              <w:rPr>
                <w:rStyle w:val="Hyperlink"/>
                <w:noProof/>
              </w:rPr>
              <w:t>3.17 Lipid Density 3D</w:t>
            </w:r>
            <w:r>
              <w:rPr>
                <w:noProof/>
                <w:webHidden/>
              </w:rPr>
              <w:tab/>
            </w:r>
            <w:r>
              <w:rPr>
                <w:noProof/>
                <w:webHidden/>
              </w:rPr>
              <w:fldChar w:fldCharType="begin"/>
            </w:r>
            <w:r>
              <w:rPr>
                <w:noProof/>
                <w:webHidden/>
              </w:rPr>
              <w:instrText xml:space="preserve"> PAGEREF _Toc158640037 \h </w:instrText>
            </w:r>
            <w:r>
              <w:rPr>
                <w:noProof/>
                <w:webHidden/>
              </w:rPr>
            </w:r>
            <w:r>
              <w:rPr>
                <w:noProof/>
                <w:webHidden/>
              </w:rPr>
              <w:fldChar w:fldCharType="separate"/>
            </w:r>
            <w:r w:rsidR="00431BCA">
              <w:rPr>
                <w:noProof/>
                <w:webHidden/>
              </w:rPr>
              <w:t>128</w:t>
            </w:r>
            <w:r>
              <w:rPr>
                <w:noProof/>
                <w:webHidden/>
              </w:rPr>
              <w:fldChar w:fldCharType="end"/>
            </w:r>
          </w:hyperlink>
        </w:p>
        <w:p w14:paraId="23FB7386" w14:textId="205F105F" w:rsidR="00DB6092" w:rsidRDefault="00DB6092">
          <w:pPr>
            <w:pStyle w:val="TOC1"/>
            <w:tabs>
              <w:tab w:val="right" w:leader="dot" w:pos="9350"/>
            </w:tabs>
            <w:rPr>
              <w:rFonts w:eastAsiaTheme="minorEastAsia" w:cstheme="minorBidi"/>
              <w:b w:val="0"/>
              <w:bCs w:val="0"/>
              <w:i w:val="0"/>
              <w:iCs w:val="0"/>
              <w:noProof/>
              <w:kern w:val="2"/>
              <w14:ligatures w14:val="standardContextual"/>
            </w:rPr>
          </w:pPr>
          <w:hyperlink w:anchor="_Toc158640038" w:history="1">
            <w:r w:rsidRPr="000E2F90">
              <w:rPr>
                <w:rStyle w:val="Hyperlink"/>
                <w:noProof/>
              </w:rPr>
              <w:t>Chapter 4 Analysis of Lipid Dynamics</w:t>
            </w:r>
            <w:r>
              <w:rPr>
                <w:noProof/>
                <w:webHidden/>
              </w:rPr>
              <w:tab/>
            </w:r>
            <w:r>
              <w:rPr>
                <w:noProof/>
                <w:webHidden/>
              </w:rPr>
              <w:fldChar w:fldCharType="begin"/>
            </w:r>
            <w:r>
              <w:rPr>
                <w:noProof/>
                <w:webHidden/>
              </w:rPr>
              <w:instrText xml:space="preserve"> PAGEREF _Toc158640038 \h </w:instrText>
            </w:r>
            <w:r>
              <w:rPr>
                <w:noProof/>
                <w:webHidden/>
              </w:rPr>
            </w:r>
            <w:r>
              <w:rPr>
                <w:noProof/>
                <w:webHidden/>
              </w:rPr>
              <w:fldChar w:fldCharType="separate"/>
            </w:r>
            <w:r w:rsidR="00431BCA">
              <w:rPr>
                <w:noProof/>
                <w:webHidden/>
              </w:rPr>
              <w:t>130</w:t>
            </w:r>
            <w:r>
              <w:rPr>
                <w:noProof/>
                <w:webHidden/>
              </w:rPr>
              <w:fldChar w:fldCharType="end"/>
            </w:r>
          </w:hyperlink>
        </w:p>
        <w:p w14:paraId="008B9574" w14:textId="00E8708C"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39" w:history="1">
            <w:r w:rsidRPr="000E2F90">
              <w:rPr>
                <w:rStyle w:val="Hyperlink"/>
                <w:noProof/>
              </w:rPr>
              <w:t>4.1 Lipid Mixing</w:t>
            </w:r>
            <w:r>
              <w:rPr>
                <w:noProof/>
                <w:webHidden/>
              </w:rPr>
              <w:tab/>
            </w:r>
            <w:r>
              <w:rPr>
                <w:noProof/>
                <w:webHidden/>
              </w:rPr>
              <w:fldChar w:fldCharType="begin"/>
            </w:r>
            <w:r>
              <w:rPr>
                <w:noProof/>
                <w:webHidden/>
              </w:rPr>
              <w:instrText xml:space="preserve"> PAGEREF _Toc158640039 \h </w:instrText>
            </w:r>
            <w:r>
              <w:rPr>
                <w:noProof/>
                <w:webHidden/>
              </w:rPr>
            </w:r>
            <w:r>
              <w:rPr>
                <w:noProof/>
                <w:webHidden/>
              </w:rPr>
              <w:fldChar w:fldCharType="separate"/>
            </w:r>
            <w:r w:rsidR="00431BCA">
              <w:rPr>
                <w:noProof/>
                <w:webHidden/>
              </w:rPr>
              <w:t>130</w:t>
            </w:r>
            <w:r>
              <w:rPr>
                <w:noProof/>
                <w:webHidden/>
              </w:rPr>
              <w:fldChar w:fldCharType="end"/>
            </w:r>
          </w:hyperlink>
        </w:p>
        <w:p w14:paraId="05F13858" w14:textId="55E9EB78"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40" w:history="1">
            <w:r w:rsidRPr="000E2F90">
              <w:rPr>
                <w:rStyle w:val="Hyperlink"/>
                <w:noProof/>
              </w:rPr>
              <w:t>4.2 The Diffusion Coefficient</w:t>
            </w:r>
            <w:r>
              <w:rPr>
                <w:noProof/>
                <w:webHidden/>
              </w:rPr>
              <w:tab/>
            </w:r>
            <w:r>
              <w:rPr>
                <w:noProof/>
                <w:webHidden/>
              </w:rPr>
              <w:fldChar w:fldCharType="begin"/>
            </w:r>
            <w:r>
              <w:rPr>
                <w:noProof/>
                <w:webHidden/>
              </w:rPr>
              <w:instrText xml:space="preserve"> PAGEREF _Toc158640040 \h </w:instrText>
            </w:r>
            <w:r>
              <w:rPr>
                <w:noProof/>
                <w:webHidden/>
              </w:rPr>
            </w:r>
            <w:r>
              <w:rPr>
                <w:noProof/>
                <w:webHidden/>
              </w:rPr>
              <w:fldChar w:fldCharType="separate"/>
            </w:r>
            <w:r w:rsidR="00431BCA">
              <w:rPr>
                <w:noProof/>
                <w:webHidden/>
              </w:rPr>
              <w:t>134</w:t>
            </w:r>
            <w:r>
              <w:rPr>
                <w:noProof/>
                <w:webHidden/>
              </w:rPr>
              <w:fldChar w:fldCharType="end"/>
            </w:r>
          </w:hyperlink>
        </w:p>
        <w:p w14:paraId="120B3A1A" w14:textId="0550D56A"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41" w:history="1">
            <w:r w:rsidRPr="000E2F90">
              <w:rPr>
                <w:rStyle w:val="Hyperlink"/>
                <w:noProof/>
              </w:rPr>
              <w:t>4.3 The Lipid Residence Time</w:t>
            </w:r>
            <w:r>
              <w:rPr>
                <w:noProof/>
                <w:webHidden/>
              </w:rPr>
              <w:tab/>
            </w:r>
            <w:r>
              <w:rPr>
                <w:noProof/>
                <w:webHidden/>
              </w:rPr>
              <w:fldChar w:fldCharType="begin"/>
            </w:r>
            <w:r>
              <w:rPr>
                <w:noProof/>
                <w:webHidden/>
              </w:rPr>
              <w:instrText xml:space="preserve"> PAGEREF _Toc158640041 \h </w:instrText>
            </w:r>
            <w:r>
              <w:rPr>
                <w:noProof/>
                <w:webHidden/>
              </w:rPr>
            </w:r>
            <w:r>
              <w:rPr>
                <w:noProof/>
                <w:webHidden/>
              </w:rPr>
              <w:fldChar w:fldCharType="separate"/>
            </w:r>
            <w:r w:rsidR="00431BCA">
              <w:rPr>
                <w:noProof/>
                <w:webHidden/>
              </w:rPr>
              <w:t>136</w:t>
            </w:r>
            <w:r>
              <w:rPr>
                <w:noProof/>
                <w:webHidden/>
              </w:rPr>
              <w:fldChar w:fldCharType="end"/>
            </w:r>
          </w:hyperlink>
        </w:p>
        <w:p w14:paraId="53C0A3E9" w14:textId="767F3DD2"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42" w:history="1">
            <w:r w:rsidRPr="000E2F90">
              <w:rPr>
                <w:rStyle w:val="Hyperlink"/>
                <w:noProof/>
              </w:rPr>
              <w:t>4.4 Solvation Shell Dynamics</w:t>
            </w:r>
            <w:r>
              <w:rPr>
                <w:noProof/>
                <w:webHidden/>
              </w:rPr>
              <w:tab/>
            </w:r>
            <w:r>
              <w:rPr>
                <w:noProof/>
                <w:webHidden/>
              </w:rPr>
              <w:fldChar w:fldCharType="begin"/>
            </w:r>
            <w:r>
              <w:rPr>
                <w:noProof/>
                <w:webHidden/>
              </w:rPr>
              <w:instrText xml:space="preserve"> PAGEREF _Toc158640042 \h </w:instrText>
            </w:r>
            <w:r>
              <w:rPr>
                <w:noProof/>
                <w:webHidden/>
              </w:rPr>
            </w:r>
            <w:r>
              <w:rPr>
                <w:noProof/>
                <w:webHidden/>
              </w:rPr>
              <w:fldChar w:fldCharType="separate"/>
            </w:r>
            <w:r w:rsidR="00431BCA">
              <w:rPr>
                <w:noProof/>
                <w:webHidden/>
              </w:rPr>
              <w:t>136</w:t>
            </w:r>
            <w:r>
              <w:rPr>
                <w:noProof/>
                <w:webHidden/>
              </w:rPr>
              <w:fldChar w:fldCharType="end"/>
            </w:r>
          </w:hyperlink>
        </w:p>
        <w:p w14:paraId="205CFF83" w14:textId="0FDC3DF9"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43" w:history="1">
            <w:r w:rsidRPr="000E2F90">
              <w:rPr>
                <w:rStyle w:val="Hyperlink"/>
                <w:noProof/>
              </w:rPr>
              <w:t>4.5 Characterizations of Bound Lipids</w:t>
            </w:r>
            <w:r>
              <w:rPr>
                <w:noProof/>
                <w:webHidden/>
              </w:rPr>
              <w:tab/>
            </w:r>
            <w:r>
              <w:rPr>
                <w:noProof/>
                <w:webHidden/>
              </w:rPr>
              <w:fldChar w:fldCharType="begin"/>
            </w:r>
            <w:r>
              <w:rPr>
                <w:noProof/>
                <w:webHidden/>
              </w:rPr>
              <w:instrText xml:space="preserve"> PAGEREF _Toc158640043 \h </w:instrText>
            </w:r>
            <w:r>
              <w:rPr>
                <w:noProof/>
                <w:webHidden/>
              </w:rPr>
            </w:r>
            <w:r>
              <w:rPr>
                <w:noProof/>
                <w:webHidden/>
              </w:rPr>
              <w:fldChar w:fldCharType="separate"/>
            </w:r>
            <w:r w:rsidR="00431BCA">
              <w:rPr>
                <w:noProof/>
                <w:webHidden/>
              </w:rPr>
              <w:t>136</w:t>
            </w:r>
            <w:r>
              <w:rPr>
                <w:noProof/>
                <w:webHidden/>
              </w:rPr>
              <w:fldChar w:fldCharType="end"/>
            </w:r>
          </w:hyperlink>
        </w:p>
        <w:p w14:paraId="2AC316CA" w14:textId="7AB9A7DC" w:rsidR="00DB6092" w:rsidRDefault="00DB6092">
          <w:pPr>
            <w:pStyle w:val="TOC1"/>
            <w:tabs>
              <w:tab w:val="right" w:leader="dot" w:pos="9350"/>
            </w:tabs>
            <w:rPr>
              <w:rFonts w:eastAsiaTheme="minorEastAsia" w:cstheme="minorBidi"/>
              <w:b w:val="0"/>
              <w:bCs w:val="0"/>
              <w:i w:val="0"/>
              <w:iCs w:val="0"/>
              <w:noProof/>
              <w:kern w:val="2"/>
              <w14:ligatures w14:val="standardContextual"/>
            </w:rPr>
          </w:pPr>
          <w:hyperlink w:anchor="_Toc158640044" w:history="1">
            <w:r w:rsidRPr="000E2F90">
              <w:rPr>
                <w:rStyle w:val="Hyperlink"/>
                <w:noProof/>
              </w:rPr>
              <w:t>Chapter 5 General Tools</w:t>
            </w:r>
            <w:r>
              <w:rPr>
                <w:noProof/>
                <w:webHidden/>
              </w:rPr>
              <w:tab/>
            </w:r>
            <w:r>
              <w:rPr>
                <w:noProof/>
                <w:webHidden/>
              </w:rPr>
              <w:fldChar w:fldCharType="begin"/>
            </w:r>
            <w:r>
              <w:rPr>
                <w:noProof/>
                <w:webHidden/>
              </w:rPr>
              <w:instrText xml:space="preserve"> PAGEREF _Toc158640044 \h </w:instrText>
            </w:r>
            <w:r>
              <w:rPr>
                <w:noProof/>
                <w:webHidden/>
              </w:rPr>
            </w:r>
            <w:r>
              <w:rPr>
                <w:noProof/>
                <w:webHidden/>
              </w:rPr>
              <w:fldChar w:fldCharType="separate"/>
            </w:r>
            <w:r w:rsidR="00431BCA">
              <w:rPr>
                <w:noProof/>
                <w:webHidden/>
              </w:rPr>
              <w:t>148</w:t>
            </w:r>
            <w:r>
              <w:rPr>
                <w:noProof/>
                <w:webHidden/>
              </w:rPr>
              <w:fldChar w:fldCharType="end"/>
            </w:r>
          </w:hyperlink>
        </w:p>
        <w:p w14:paraId="194E00D4" w14:textId="53BAA7C0"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45" w:history="1">
            <w:r w:rsidRPr="000E2F90">
              <w:rPr>
                <w:rStyle w:val="Hyperlink"/>
                <w:noProof/>
              </w:rPr>
              <w:t>5.1 Atom Select</w:t>
            </w:r>
            <w:r>
              <w:rPr>
                <w:noProof/>
                <w:webHidden/>
              </w:rPr>
              <w:tab/>
            </w:r>
            <w:r>
              <w:rPr>
                <w:noProof/>
                <w:webHidden/>
              </w:rPr>
              <w:fldChar w:fldCharType="begin"/>
            </w:r>
            <w:r>
              <w:rPr>
                <w:noProof/>
                <w:webHidden/>
              </w:rPr>
              <w:instrText xml:space="preserve"> PAGEREF _Toc158640045 \h </w:instrText>
            </w:r>
            <w:r>
              <w:rPr>
                <w:noProof/>
                <w:webHidden/>
              </w:rPr>
            </w:r>
            <w:r>
              <w:rPr>
                <w:noProof/>
                <w:webHidden/>
              </w:rPr>
              <w:fldChar w:fldCharType="separate"/>
            </w:r>
            <w:r w:rsidR="00431BCA">
              <w:rPr>
                <w:noProof/>
                <w:webHidden/>
              </w:rPr>
              <w:t>148</w:t>
            </w:r>
            <w:r>
              <w:rPr>
                <w:noProof/>
                <w:webHidden/>
              </w:rPr>
              <w:fldChar w:fldCharType="end"/>
            </w:r>
          </w:hyperlink>
        </w:p>
        <w:p w14:paraId="60827664" w14:textId="4DF8CEE5"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46" w:history="1">
            <w:r w:rsidRPr="000E2F90">
              <w:rPr>
                <w:rStyle w:val="Hyperlink"/>
                <w:noProof/>
              </w:rPr>
              <w:t>5.2 Histogram</w:t>
            </w:r>
            <w:r>
              <w:rPr>
                <w:noProof/>
                <w:webHidden/>
              </w:rPr>
              <w:tab/>
            </w:r>
            <w:r>
              <w:rPr>
                <w:noProof/>
                <w:webHidden/>
              </w:rPr>
              <w:fldChar w:fldCharType="begin"/>
            </w:r>
            <w:r>
              <w:rPr>
                <w:noProof/>
                <w:webHidden/>
              </w:rPr>
              <w:instrText xml:space="preserve"> PAGEREF _Toc158640046 \h </w:instrText>
            </w:r>
            <w:r>
              <w:rPr>
                <w:noProof/>
                <w:webHidden/>
              </w:rPr>
            </w:r>
            <w:r>
              <w:rPr>
                <w:noProof/>
                <w:webHidden/>
              </w:rPr>
              <w:fldChar w:fldCharType="separate"/>
            </w:r>
            <w:r w:rsidR="00431BCA">
              <w:rPr>
                <w:noProof/>
                <w:webHidden/>
              </w:rPr>
              <w:t>149</w:t>
            </w:r>
            <w:r>
              <w:rPr>
                <w:noProof/>
                <w:webHidden/>
              </w:rPr>
              <w:fldChar w:fldCharType="end"/>
            </w:r>
          </w:hyperlink>
        </w:p>
        <w:p w14:paraId="0804CF12" w14:textId="1472D38F" w:rsidR="00DB6092" w:rsidRDefault="00DB6092">
          <w:pPr>
            <w:pStyle w:val="TOC2"/>
            <w:tabs>
              <w:tab w:val="right" w:leader="dot" w:pos="9350"/>
            </w:tabs>
            <w:rPr>
              <w:rFonts w:eastAsiaTheme="minorEastAsia" w:cstheme="minorBidi"/>
              <w:b w:val="0"/>
              <w:bCs w:val="0"/>
              <w:noProof/>
              <w:kern w:val="2"/>
              <w:sz w:val="24"/>
              <w:szCs w:val="24"/>
              <w14:ligatures w14:val="standardContextual"/>
            </w:rPr>
          </w:pPr>
          <w:hyperlink w:anchor="_Toc158640047" w:history="1">
            <w:r w:rsidRPr="000E2F90">
              <w:rPr>
                <w:rStyle w:val="Hyperlink"/>
                <w:noProof/>
              </w:rPr>
              <w:t>5.3 Data Averager</w:t>
            </w:r>
            <w:r>
              <w:rPr>
                <w:noProof/>
                <w:webHidden/>
              </w:rPr>
              <w:tab/>
            </w:r>
            <w:r>
              <w:rPr>
                <w:noProof/>
                <w:webHidden/>
              </w:rPr>
              <w:fldChar w:fldCharType="begin"/>
            </w:r>
            <w:r>
              <w:rPr>
                <w:noProof/>
                <w:webHidden/>
              </w:rPr>
              <w:instrText xml:space="preserve"> PAGEREF _Toc158640047 \h </w:instrText>
            </w:r>
            <w:r>
              <w:rPr>
                <w:noProof/>
                <w:webHidden/>
              </w:rPr>
            </w:r>
            <w:r>
              <w:rPr>
                <w:noProof/>
                <w:webHidden/>
              </w:rPr>
              <w:fldChar w:fldCharType="separate"/>
            </w:r>
            <w:r w:rsidR="00431BCA">
              <w:rPr>
                <w:noProof/>
                <w:webHidden/>
              </w:rPr>
              <w:t>150</w:t>
            </w:r>
            <w:r>
              <w:rPr>
                <w:noProof/>
                <w:webHidden/>
              </w:rPr>
              <w:fldChar w:fldCharType="end"/>
            </w:r>
          </w:hyperlink>
        </w:p>
        <w:p w14:paraId="3B8898DE" w14:textId="47E1F492" w:rsidR="00DB6092" w:rsidRDefault="00DB6092">
          <w:pPr>
            <w:pStyle w:val="TOC1"/>
            <w:tabs>
              <w:tab w:val="right" w:leader="dot" w:pos="9350"/>
            </w:tabs>
            <w:rPr>
              <w:rFonts w:eastAsiaTheme="minorEastAsia" w:cstheme="minorBidi"/>
              <w:b w:val="0"/>
              <w:bCs w:val="0"/>
              <w:i w:val="0"/>
              <w:iCs w:val="0"/>
              <w:noProof/>
              <w:kern w:val="2"/>
              <w14:ligatures w14:val="standardContextual"/>
            </w:rPr>
          </w:pPr>
          <w:hyperlink w:anchor="_Toc158640048" w:history="1">
            <w:r w:rsidRPr="000E2F90">
              <w:rPr>
                <w:rStyle w:val="Hyperlink"/>
                <w:noProof/>
              </w:rPr>
              <w:t>Troubleshooting</w:t>
            </w:r>
            <w:r>
              <w:rPr>
                <w:noProof/>
                <w:webHidden/>
              </w:rPr>
              <w:tab/>
            </w:r>
            <w:r>
              <w:rPr>
                <w:noProof/>
                <w:webHidden/>
              </w:rPr>
              <w:fldChar w:fldCharType="begin"/>
            </w:r>
            <w:r>
              <w:rPr>
                <w:noProof/>
                <w:webHidden/>
              </w:rPr>
              <w:instrText xml:space="preserve"> PAGEREF _Toc158640048 \h </w:instrText>
            </w:r>
            <w:r>
              <w:rPr>
                <w:noProof/>
                <w:webHidden/>
              </w:rPr>
            </w:r>
            <w:r>
              <w:rPr>
                <w:noProof/>
                <w:webHidden/>
              </w:rPr>
              <w:fldChar w:fldCharType="separate"/>
            </w:r>
            <w:r w:rsidR="00431BCA">
              <w:rPr>
                <w:noProof/>
                <w:webHidden/>
              </w:rPr>
              <w:t>151</w:t>
            </w:r>
            <w:r>
              <w:rPr>
                <w:noProof/>
                <w:webHidden/>
              </w:rPr>
              <w:fldChar w:fldCharType="end"/>
            </w:r>
          </w:hyperlink>
        </w:p>
        <w:p w14:paraId="025D4063" w14:textId="6E36756A" w:rsidR="00DB6092" w:rsidRDefault="00DB6092">
          <w:pPr>
            <w:pStyle w:val="TOC1"/>
            <w:tabs>
              <w:tab w:val="right" w:leader="dot" w:pos="9350"/>
            </w:tabs>
            <w:rPr>
              <w:rFonts w:eastAsiaTheme="minorEastAsia" w:cstheme="minorBidi"/>
              <w:b w:val="0"/>
              <w:bCs w:val="0"/>
              <w:i w:val="0"/>
              <w:iCs w:val="0"/>
              <w:noProof/>
              <w:kern w:val="2"/>
              <w14:ligatures w14:val="standardContextual"/>
            </w:rPr>
          </w:pPr>
          <w:hyperlink w:anchor="_Toc158640049" w:history="1">
            <w:r w:rsidRPr="000E2F90">
              <w:rPr>
                <w:rStyle w:val="Hyperlink"/>
                <w:noProof/>
              </w:rPr>
              <w:t>Bibliography</w:t>
            </w:r>
            <w:r>
              <w:rPr>
                <w:noProof/>
                <w:webHidden/>
              </w:rPr>
              <w:tab/>
            </w:r>
            <w:r>
              <w:rPr>
                <w:noProof/>
                <w:webHidden/>
              </w:rPr>
              <w:fldChar w:fldCharType="begin"/>
            </w:r>
            <w:r>
              <w:rPr>
                <w:noProof/>
                <w:webHidden/>
              </w:rPr>
              <w:instrText xml:space="preserve"> PAGEREF _Toc158640049 \h </w:instrText>
            </w:r>
            <w:r>
              <w:rPr>
                <w:noProof/>
                <w:webHidden/>
              </w:rPr>
            </w:r>
            <w:r>
              <w:rPr>
                <w:noProof/>
                <w:webHidden/>
              </w:rPr>
              <w:fldChar w:fldCharType="separate"/>
            </w:r>
            <w:r w:rsidR="00431BCA">
              <w:rPr>
                <w:noProof/>
                <w:webHidden/>
              </w:rPr>
              <w:t>152</w:t>
            </w:r>
            <w:r>
              <w:rPr>
                <w:noProof/>
                <w:webHidden/>
              </w:rPr>
              <w:fldChar w:fldCharType="end"/>
            </w:r>
          </w:hyperlink>
        </w:p>
        <w:p w14:paraId="4E7BD13C" w14:textId="42DCD6E7" w:rsidR="00DB6092" w:rsidRDefault="00DB6092">
          <w:pPr>
            <w:pStyle w:val="TOC1"/>
            <w:tabs>
              <w:tab w:val="right" w:leader="dot" w:pos="9350"/>
            </w:tabs>
            <w:rPr>
              <w:rFonts w:eastAsiaTheme="minorEastAsia" w:cstheme="minorBidi"/>
              <w:b w:val="0"/>
              <w:bCs w:val="0"/>
              <w:i w:val="0"/>
              <w:iCs w:val="0"/>
              <w:noProof/>
              <w:kern w:val="2"/>
              <w14:ligatures w14:val="standardContextual"/>
            </w:rPr>
          </w:pPr>
          <w:hyperlink w:anchor="_Toc158640050" w:history="1">
            <w:r w:rsidRPr="000E2F90">
              <w:rPr>
                <w:rStyle w:val="Hyperlink"/>
                <w:noProof/>
              </w:rPr>
              <w:t>Index</w:t>
            </w:r>
            <w:r>
              <w:rPr>
                <w:noProof/>
                <w:webHidden/>
              </w:rPr>
              <w:tab/>
            </w:r>
            <w:r>
              <w:rPr>
                <w:noProof/>
                <w:webHidden/>
              </w:rPr>
              <w:fldChar w:fldCharType="begin"/>
            </w:r>
            <w:r>
              <w:rPr>
                <w:noProof/>
                <w:webHidden/>
              </w:rPr>
              <w:instrText xml:space="preserve"> PAGEREF _Toc158640050 \h </w:instrText>
            </w:r>
            <w:r>
              <w:rPr>
                <w:noProof/>
                <w:webHidden/>
              </w:rPr>
            </w:r>
            <w:r>
              <w:rPr>
                <w:noProof/>
                <w:webHidden/>
              </w:rPr>
              <w:fldChar w:fldCharType="separate"/>
            </w:r>
            <w:r w:rsidR="00431BCA">
              <w:rPr>
                <w:noProof/>
                <w:webHidden/>
              </w:rPr>
              <w:t>153</w:t>
            </w:r>
            <w:r>
              <w:rPr>
                <w:noProof/>
                <w:webHidden/>
              </w:rPr>
              <w:fldChar w:fldCharType="end"/>
            </w:r>
          </w:hyperlink>
        </w:p>
        <w:p w14:paraId="46CCDAA4" w14:textId="7F16B846" w:rsidR="00CD42A7" w:rsidRPr="00464892" w:rsidRDefault="00376C84" w:rsidP="004279A9">
          <w:pPr>
            <w:rPr>
              <w:b/>
              <w:bCs/>
              <w:noProof/>
            </w:rPr>
            <w:sectPr w:rsidR="00CD42A7" w:rsidRPr="00464892" w:rsidSect="00F158AF">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42" w:displacedByCustomXml="prev"/>
    <w:bookmarkStart w:id="3" w:name="_Ref42178851" w:displacedByCustomXml="prev"/>
    <w:bookmarkStart w:id="4" w:name="_Ref42205910" w:displacedByCustomXml="prev"/>
    <w:bookmarkStart w:id="5" w:name="_Ref47900998"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3C18D2B1"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58639987"/>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58639988"/>
      <w:r w:rsidR="006E03AD">
        <w:t>How to be</w:t>
      </w:r>
      <w:r>
        <w:t xml:space="preserve"> Successful with MOSAICS</w:t>
      </w:r>
      <w:bookmarkEnd w:id="11"/>
    </w:p>
    <w:p w14:paraId="20BCC213" w14:textId="4080AD13"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431BCA">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431BCA">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431BCA">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431BCA">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431BCA">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58639989"/>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7A7FFB69"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431BCA">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629DFCB0"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431BCA">
        <w:rPr>
          <w:b/>
          <w:bCs/>
        </w:rPr>
        <w:t>Error! Reference source not found.</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431BCA">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431BCA">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58639990"/>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Ref120463076"/>
      <w:bookmarkStart w:id="25" w:name="_Toc158639991"/>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405259E7"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431BCA">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lastRenderedPageBreak/>
        <w:instrText>"</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320DE289"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431BCA">
        <w:t xml:space="preserve">Figure </w:t>
      </w:r>
      <w:r w:rsidR="00431BCA">
        <w:rPr>
          <w:noProof/>
        </w:rPr>
        <w:t>1</w:t>
      </w:r>
      <w:r w:rsidR="00431BCA">
        <w:noBreakHyphen/>
      </w:r>
      <w:r w:rsidR="00431BCA">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6A965C3A" w:rsidR="00F56B9F" w:rsidRDefault="008E29C9" w:rsidP="00AD33A2">
      <w:pPr>
        <w:pStyle w:val="Caption"/>
        <w:jc w:val="both"/>
      </w:pPr>
      <w:bookmarkStart w:id="26" w:name="_Ref89409566"/>
      <w:r>
        <w:t xml:space="preserve">Figure </w:t>
      </w:r>
      <w:fldSimple w:instr=" STYLEREF 1 \s ">
        <w:r w:rsidR="00431BCA">
          <w:rPr>
            <w:noProof/>
          </w:rPr>
          <w:t>1</w:t>
        </w:r>
      </w:fldSimple>
      <w:r w:rsidR="007D7998">
        <w:noBreakHyphen/>
      </w:r>
      <w:fldSimple w:instr=" SEQ Figure \* ARABIC \s 1 ">
        <w:r w:rsidR="00431BCA">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59834BA9"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431BCA">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64718AEF"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431BCA">
        <w:t xml:space="preserve">Figure </w:t>
      </w:r>
      <w:r w:rsidR="00431BCA">
        <w:rPr>
          <w:noProof/>
        </w:rPr>
        <w:t>1</w:t>
      </w:r>
      <w:r w:rsidR="00431BCA">
        <w:noBreakHyphen/>
      </w:r>
      <w:r w:rsidR="00431BCA">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w:t>
      </w:r>
      <w:r w:rsidR="00DF3717">
        <w:lastRenderedPageBreak/>
        <w:t>Orientation</w:t>
      </w:r>
      <w:r w:rsidR="00590139">
        <w:t xml:space="preserve"> (section </w:t>
      </w:r>
      <w:r w:rsidR="00590139">
        <w:fldChar w:fldCharType="begin"/>
      </w:r>
      <w:r w:rsidR="00590139">
        <w:instrText xml:space="preserve"> REF _Ref91147237 \r \h </w:instrText>
      </w:r>
      <w:r w:rsidR="00590139">
        <w:fldChar w:fldCharType="separate"/>
      </w:r>
      <w:r w:rsidR="00431BCA">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431BCA">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5698780B" w:rsidR="00EB089B" w:rsidRDefault="008E29C9" w:rsidP="00AD33A2">
      <w:pPr>
        <w:pStyle w:val="Caption"/>
        <w:jc w:val="both"/>
      </w:pPr>
      <w:bookmarkStart w:id="27" w:name="_Ref89344576"/>
      <w:r>
        <w:t xml:space="preserve">Figure </w:t>
      </w:r>
      <w:fldSimple w:instr=" STYLEREF 1 \s ">
        <w:r w:rsidR="00431BCA">
          <w:rPr>
            <w:noProof/>
          </w:rPr>
          <w:t>1</w:t>
        </w:r>
      </w:fldSimple>
      <w:r w:rsidR="007D7998">
        <w:noBreakHyphen/>
      </w:r>
      <w:fldSimple w:instr=" SEQ Figure \* ARABIC \s 1 ">
        <w:r w:rsidR="00431BCA">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158639992"/>
      <w:r w:rsidR="00AE7295">
        <w:t>Command Line Arguments</w:t>
      </w:r>
      <w:bookmarkEnd w:id="28"/>
      <w:bookmarkEnd w:id="29"/>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FD6E3CC"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w:t>
      </w:r>
      <w:r w:rsidR="00FE0C78">
        <w:t xml:space="preserve">The program will also report a warning message when a tag is provided that is not recognized. In this case, the user likely has a typo in the run commands which could go unnoticed if the intended argument is optional. </w:t>
      </w:r>
      <w:r w:rsidR="00160098">
        <w:t>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158639993"/>
      <w:r w:rsidR="00F93ED3" w:rsidRPr="007E4251">
        <w:t>Least Squares Fitting</w:t>
      </w:r>
      <w:bookmarkEnd w:id="30"/>
      <w:bookmarkEnd w:id="31"/>
      <w:bookmarkEnd w:id="32"/>
      <w:bookmarkEnd w:id="33"/>
      <w:bookmarkEnd w:id="34"/>
    </w:p>
    <w:p w14:paraId="1D59206F" w14:textId="77B4F37A"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431BCA">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7D376786"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lastRenderedPageBreak/>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431BCA">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75E8B5FA"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431BCA">
        <w:t xml:space="preserve">Figure </w:t>
      </w:r>
      <w:r w:rsidR="00431BCA">
        <w:rPr>
          <w:noProof/>
        </w:rPr>
        <w:t>1</w:t>
      </w:r>
      <w:r w:rsidR="00431BCA">
        <w:noBreakHyphen/>
      </w:r>
      <w:r w:rsidR="00431BCA">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47F7A013" w:rsidR="00F93ED3" w:rsidRDefault="00F93ED3" w:rsidP="00433355">
      <w:pPr>
        <w:pStyle w:val="Caption"/>
        <w:jc w:val="both"/>
      </w:pPr>
      <w:bookmarkStart w:id="35" w:name="_Ref42083671"/>
      <w:r>
        <w:t xml:space="preserve">Figure </w:t>
      </w:r>
      <w:fldSimple w:instr=" STYLEREF 1 \s ">
        <w:r w:rsidR="00431BCA">
          <w:rPr>
            <w:noProof/>
          </w:rPr>
          <w:t>1</w:t>
        </w:r>
      </w:fldSimple>
      <w:r w:rsidR="007D7998">
        <w:noBreakHyphen/>
      </w:r>
      <w:fldSimple w:instr=" SEQ Figure \* ARABIC \s 1 ">
        <w:r w:rsidR="00431BCA">
          <w:rPr>
            <w:noProof/>
          </w:rPr>
          <w:t>3</w:t>
        </w:r>
      </w:fldSimple>
      <w:bookmarkEnd w:id="35"/>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6" w:name="_Ref157071185"/>
      <w:bookmarkStart w:id="37" w:name="_Toc158639994"/>
      <w:r w:rsidR="00F67867">
        <w:t>Selection Cards</w:t>
      </w:r>
      <w:bookmarkEnd w:id="36"/>
      <w:bookmarkEnd w:id="37"/>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57608273"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lastRenderedPageBreak/>
        <w:t>(</w:t>
      </w:r>
      <w:r w:rsidR="00B55964">
        <w:fldChar w:fldCharType="begin"/>
      </w:r>
      <w:r w:rsidR="00B55964">
        <w:instrText xml:space="preserve"> REF _Ref118186245 \h </w:instrText>
      </w:r>
      <w:r w:rsidR="00B55964">
        <w:fldChar w:fldCharType="separate"/>
      </w:r>
      <w:r w:rsidR="00431BCA">
        <w:t xml:space="preserve">Figure </w:t>
      </w:r>
      <w:r w:rsidR="00431BCA">
        <w:rPr>
          <w:noProof/>
        </w:rPr>
        <w:t>1</w:t>
      </w:r>
      <w:r w:rsidR="00431BCA">
        <w:noBreakHyphen/>
      </w:r>
      <w:r w:rsidR="00431BCA">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14A39A4D" w:rsidR="003A5AFE" w:rsidRDefault="00EC3B05" w:rsidP="00433355">
      <w:pPr>
        <w:pStyle w:val="Caption"/>
        <w:jc w:val="both"/>
      </w:pPr>
      <w:bookmarkStart w:id="38" w:name="_Ref118186245"/>
      <w:r>
        <w:t xml:space="preserve">Figure </w:t>
      </w:r>
      <w:fldSimple w:instr=" STYLEREF 1 \s ">
        <w:r w:rsidR="00431BCA">
          <w:rPr>
            <w:noProof/>
          </w:rPr>
          <w:t>1</w:t>
        </w:r>
      </w:fldSimple>
      <w:r w:rsidR="007D7998">
        <w:noBreakHyphen/>
      </w:r>
      <w:fldSimple w:instr=" SEQ Figure \* ARABIC \s 1 ">
        <w:r w:rsidR="00431BCA">
          <w:rPr>
            <w:noProof/>
          </w:rPr>
          <w:t>4</w:t>
        </w:r>
      </w:fldSimple>
      <w:bookmarkEnd w:id="38"/>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9" w:name="_Ref120519011"/>
      <w:bookmarkStart w:id="40" w:name="_Toc158639995"/>
      <w:r w:rsidR="003A5AFE">
        <w:t>Atom Selection Language</w:t>
      </w:r>
      <w:bookmarkEnd w:id="39"/>
      <w:bookmarkEnd w:id="40"/>
    </w:p>
    <w:p w14:paraId="61B24782" w14:textId="0CABB429"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431BCA">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431BCA">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431BCA">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431BCA" w:rsidRPr="00431BCA">
        <w:rPr>
          <w:rFonts w:cstheme="minorHAnsi"/>
          <w:color w:val="000000" w:themeColor="text1"/>
          <w:sz w:val="24"/>
          <w:szCs w:val="24"/>
        </w:rPr>
        <w:t xml:space="preserve">Table </w:t>
      </w:r>
      <w:r w:rsidR="00431BCA" w:rsidRPr="00431BCA">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65E01DDA" w:rsidR="00B90F39" w:rsidRDefault="004362B2" w:rsidP="005206FD">
      <w:pPr>
        <w:jc w:val="both"/>
      </w:pPr>
      <w:r>
        <w:t>atom</w:t>
      </w:r>
      <w:r w:rsidR="00B90F39">
        <w:t xml:space="preserve"> </w:t>
      </w:r>
      <w:r w:rsidR="00A03A8E">
        <w:t>N+</w:t>
      </w:r>
      <w:r w:rsidR="00B90F39">
        <w:t>C</w:t>
      </w:r>
      <w:r w:rsidR="00A03A8E">
        <w:t>A</w:t>
      </w:r>
      <w:r w:rsidR="00F33392">
        <w:t>+C</w:t>
      </w:r>
      <w:r w:rsidR="00A03A8E">
        <w:t>+</w:t>
      </w:r>
      <w:r w:rsidR="00F33392">
        <w:t>O</w:t>
      </w:r>
      <w:r w:rsidR="00B90F39">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4E0A10E1" w:rsidR="00252BFE" w:rsidRDefault="00252BFE" w:rsidP="00252BFE">
      <w:pPr>
        <w:pStyle w:val="Caption"/>
        <w:jc w:val="both"/>
      </w:pPr>
      <w:bookmarkStart w:id="41" w:name="_Ref120612206"/>
      <w:r>
        <w:t xml:space="preserve">Figure </w:t>
      </w:r>
      <w:fldSimple w:instr=" STYLEREF 1 \s ">
        <w:r w:rsidR="00431BCA">
          <w:rPr>
            <w:noProof/>
          </w:rPr>
          <w:t>1</w:t>
        </w:r>
      </w:fldSimple>
      <w:r w:rsidR="007D7998">
        <w:noBreakHyphen/>
      </w:r>
      <w:fldSimple w:instr=" SEQ Figure \* ARABIC \s 1 ">
        <w:r w:rsidR="00431BCA">
          <w:rPr>
            <w:noProof/>
          </w:rPr>
          <w:t>5</w:t>
        </w:r>
      </w:fldSimple>
      <w:bookmarkEnd w:id="41"/>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79B26CA9"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431BCA">
        <w:t xml:space="preserve">Figure </w:t>
      </w:r>
      <w:r w:rsidR="00431BCA">
        <w:rPr>
          <w:noProof/>
        </w:rPr>
        <w:t>1</w:t>
      </w:r>
      <w:r w:rsidR="00431BCA">
        <w:noBreakHyphen/>
      </w:r>
      <w:r w:rsidR="00431BCA">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1E324DC5" w:rsidR="00A26DEC" w:rsidRDefault="00A26DEC" w:rsidP="00A26DEC">
      <w:pPr>
        <w:pStyle w:val="Caption"/>
        <w:keepNext/>
      </w:pPr>
      <w:bookmarkStart w:id="42" w:name="_Ref120470671"/>
      <w:r>
        <w:t xml:space="preserve">Table </w:t>
      </w:r>
      <w:fldSimple w:instr=" SEQ Table \* ARABIC ">
        <w:r w:rsidR="00431BCA">
          <w:rPr>
            <w:noProof/>
          </w:rPr>
          <w:t>1</w:t>
        </w:r>
      </w:fldSimple>
      <w:bookmarkEnd w:id="42"/>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29AA782B">
            <wp:extent cx="5943330"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203221"/>
                    </a:xfrm>
                    <a:prstGeom prst="rect">
                      <a:avLst/>
                    </a:prstGeom>
                  </pic:spPr>
                </pic:pic>
              </a:graphicData>
            </a:graphic>
          </wp:inline>
        </w:drawing>
      </w:r>
    </w:p>
    <w:p w14:paraId="57C7D126" w14:textId="30EF49E1"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431BCA">
        <w:t xml:space="preserve">Figure </w:t>
      </w:r>
      <w:r w:rsidR="00431BCA">
        <w:rPr>
          <w:noProof/>
        </w:rPr>
        <w:t>1</w:t>
      </w:r>
      <w:r w:rsidR="00431BCA">
        <w:noBreakHyphen/>
      </w:r>
      <w:r w:rsidR="00431BCA">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65503958" w:rsidR="00252BFE" w:rsidRDefault="00252BFE" w:rsidP="00252BFE">
      <w:pPr>
        <w:pStyle w:val="Caption"/>
        <w:jc w:val="both"/>
      </w:pPr>
      <w:bookmarkStart w:id="43" w:name="_Ref120605517"/>
      <w:r>
        <w:t xml:space="preserve">Figure </w:t>
      </w:r>
      <w:fldSimple w:instr=" STYLEREF 1 \s ">
        <w:r w:rsidR="00431BCA">
          <w:rPr>
            <w:noProof/>
          </w:rPr>
          <w:t>1</w:t>
        </w:r>
      </w:fldSimple>
      <w:r w:rsidR="007D7998">
        <w:noBreakHyphen/>
      </w:r>
      <w:fldSimple w:instr=" SEQ Figure \* ARABIC \s 1 ">
        <w:r w:rsidR="00431BCA">
          <w:rPr>
            <w:noProof/>
          </w:rPr>
          <w:t>6</w:t>
        </w:r>
      </w:fldSimple>
      <w:bookmarkEnd w:id="43"/>
      <w:r>
        <w:t xml:space="preserve"> Visual inspection of an example atom selection. For simplicity, we have selected the protein atoms only, which are shown in red.  All other atoms are colored blue. </w:t>
      </w:r>
    </w:p>
    <w:p w14:paraId="1D352483" w14:textId="10F52035"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431BCA">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431BCA">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431BCA">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44" w:name="_Ref120473240"/>
      <w:bookmarkStart w:id="45" w:name="_Toc158639996"/>
      <w:r w:rsidR="0071044E" w:rsidRPr="000C5982">
        <w:t>Leaflet Finder</w:t>
      </w:r>
      <w:bookmarkEnd w:id="44"/>
      <w:bookmarkEnd w:id="45"/>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32EE3BAF"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431BCA">
        <w:t xml:space="preserve">Figure </w:t>
      </w:r>
      <w:r w:rsidR="00431BCA">
        <w:rPr>
          <w:noProof/>
        </w:rPr>
        <w:t>1</w:t>
      </w:r>
      <w:r w:rsidR="00431BCA">
        <w:noBreakHyphen/>
      </w:r>
      <w:r w:rsidR="00431BCA">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431BCA">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431BCA">
        <w:t xml:space="preserve">Figure </w:t>
      </w:r>
      <w:r w:rsidR="00431BCA">
        <w:rPr>
          <w:noProof/>
        </w:rPr>
        <w:t>1</w:t>
      </w:r>
      <w:r w:rsidR="00431BCA">
        <w:noBreakHyphen/>
      </w:r>
      <w:r w:rsidR="00431BCA">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20466852" w:rsidR="002D5910" w:rsidRDefault="0034039B" w:rsidP="0034039B">
      <w:pPr>
        <w:pStyle w:val="Caption"/>
        <w:jc w:val="both"/>
      </w:pPr>
      <w:bookmarkStart w:id="46" w:name="_Ref42083224"/>
      <w:r>
        <w:t xml:space="preserve">Figure </w:t>
      </w:r>
      <w:fldSimple w:instr=" STYLEREF 1 \s ">
        <w:r w:rsidR="00431BCA">
          <w:rPr>
            <w:noProof/>
          </w:rPr>
          <w:t>1</w:t>
        </w:r>
      </w:fldSimple>
      <w:r w:rsidR="007D7998">
        <w:noBreakHyphen/>
      </w:r>
      <w:fldSimple w:instr=" SEQ Figure \* ARABIC \s 1 ">
        <w:r w:rsidR="00431BCA">
          <w:rPr>
            <w:noProof/>
          </w:rPr>
          <w:t>7</w:t>
        </w:r>
      </w:fldSimple>
      <w:bookmarkEnd w:id="46"/>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2F4FF4DF"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431BCA">
        <w:t xml:space="preserve">Figure </w:t>
      </w:r>
      <w:r w:rsidR="00431BCA">
        <w:rPr>
          <w:noProof/>
        </w:rPr>
        <w:t>1</w:t>
      </w:r>
      <w:r w:rsidR="00431BCA">
        <w:noBreakHyphen/>
      </w:r>
      <w:r w:rsidR="00431BCA">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7AD7C716" w:rsidR="0045798D" w:rsidRDefault="0045798D" w:rsidP="007F4556">
      <w:pPr>
        <w:pStyle w:val="Caption"/>
        <w:jc w:val="both"/>
      </w:pPr>
      <w:bookmarkStart w:id="47" w:name="_Ref46142556"/>
      <w:r>
        <w:t xml:space="preserve">Figure </w:t>
      </w:r>
      <w:fldSimple w:instr=" STYLEREF 1 \s ">
        <w:r w:rsidR="00431BCA">
          <w:rPr>
            <w:noProof/>
          </w:rPr>
          <w:t>1</w:t>
        </w:r>
      </w:fldSimple>
      <w:r w:rsidR="007D7998">
        <w:noBreakHyphen/>
      </w:r>
      <w:fldSimple w:instr=" SEQ Figure \* ARABIC \s 1 ">
        <w:r w:rsidR="00431BCA">
          <w:rPr>
            <w:noProof/>
          </w:rPr>
          <w:t>8</w:t>
        </w:r>
      </w:fldSimple>
      <w:bookmarkEnd w:id="47"/>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8" w:name="_Ref42205888"/>
      <w:r>
        <w:t xml:space="preserve"> </w:t>
      </w:r>
      <w:bookmarkStart w:id="49" w:name="_Ref120473255"/>
      <w:bookmarkStart w:id="50" w:name="_Toc158639997"/>
      <w:r w:rsidR="000348A3" w:rsidRPr="000C5982">
        <w:t xml:space="preserve">Protein </w:t>
      </w:r>
      <w:r w:rsidR="000348A3" w:rsidRPr="004279A9">
        <w:rPr>
          <w:rStyle w:val="Heading2Char"/>
        </w:rPr>
        <w:t>Finder</w:t>
      </w:r>
      <w:bookmarkEnd w:id="48"/>
      <w:bookmarkEnd w:id="49"/>
      <w:bookmarkEnd w:id="50"/>
    </w:p>
    <w:p w14:paraId="217C3FF3" w14:textId="7082864B"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431BCA">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lastRenderedPageBreak/>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51" w:name="_Ref120473261"/>
      <w:bookmarkStart w:id="52" w:name="_Toc158639998"/>
      <w:r w:rsidR="000348A3" w:rsidRPr="000C5982">
        <w:t>Solvent Finder</w:t>
      </w:r>
      <w:bookmarkEnd w:id="51"/>
      <w:bookmarkEnd w:id="52"/>
    </w:p>
    <w:p w14:paraId="56F2C1E0" w14:textId="4471F9CE"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431BCA">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431BCA">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lastRenderedPageBreak/>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53" w:name="_Ref90969330"/>
      <w:bookmarkStart w:id="54" w:name="_Ref90970721"/>
      <w:r>
        <w:t xml:space="preserve"> </w:t>
      </w:r>
      <w:bookmarkStart w:id="55" w:name="_Ref92468245"/>
      <w:bookmarkStart w:id="56" w:name="_Ref92469044"/>
      <w:bookmarkStart w:id="57" w:name="_Ref92469227"/>
      <w:bookmarkStart w:id="58" w:name="_Toc158639999"/>
      <w:r w:rsidR="00BB64AA">
        <w:t xml:space="preserve">Computing Averages using </w:t>
      </w:r>
      <w:r w:rsidR="005851DC">
        <w:t xml:space="preserve">Grid </w:t>
      </w:r>
      <w:r w:rsidR="005851DC" w:rsidRPr="005851DC">
        <w:t>Interpolat</w:t>
      </w:r>
      <w:r w:rsidR="00BB64AA">
        <w:t>ion</w:t>
      </w:r>
      <w:bookmarkEnd w:id="53"/>
      <w:bookmarkEnd w:id="54"/>
      <w:bookmarkEnd w:id="55"/>
      <w:bookmarkEnd w:id="56"/>
      <w:bookmarkEnd w:id="57"/>
      <w:bookmarkEnd w:id="58"/>
      <w:r w:rsidR="005851DC" w:rsidRPr="005851DC">
        <w:t xml:space="preserve"> </w:t>
      </w:r>
    </w:p>
    <w:p w14:paraId="28DAAF7D" w14:textId="4A554707"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431BCA">
        <w:t xml:space="preserve">Figure </w:t>
      </w:r>
      <w:r w:rsidR="00431BCA">
        <w:rPr>
          <w:noProof/>
        </w:rPr>
        <w:t>1</w:t>
      </w:r>
      <w:r w:rsidR="00431BCA">
        <w:noBreakHyphen/>
      </w:r>
      <w:r w:rsidR="00431BCA">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431BCA">
        <w:t xml:space="preserve">Figure </w:t>
      </w:r>
      <w:r w:rsidR="00431BCA">
        <w:rPr>
          <w:noProof/>
        </w:rPr>
        <w:t>1</w:t>
      </w:r>
      <w:r w:rsidR="00431BCA">
        <w:noBreakHyphen/>
      </w:r>
      <w:r w:rsidR="00431BCA">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237B98B3" w:rsidR="00E81903" w:rsidRDefault="001D6C33" w:rsidP="007F4556">
      <w:pPr>
        <w:pStyle w:val="Caption"/>
        <w:jc w:val="both"/>
      </w:pPr>
      <w:bookmarkStart w:id="59" w:name="_Ref42083401"/>
      <w:r>
        <w:t xml:space="preserve">Figure </w:t>
      </w:r>
      <w:fldSimple w:instr=" STYLEREF 1 \s ">
        <w:r w:rsidR="00431BCA">
          <w:rPr>
            <w:noProof/>
          </w:rPr>
          <w:t>1</w:t>
        </w:r>
      </w:fldSimple>
      <w:r w:rsidR="007D7998">
        <w:noBreakHyphen/>
      </w:r>
      <w:fldSimple w:instr=" SEQ Figure \* ARABIC \s 1 ">
        <w:r w:rsidR="00431BCA">
          <w:rPr>
            <w:noProof/>
          </w:rPr>
          <w:t>9</w:t>
        </w:r>
      </w:fldSimple>
      <w:bookmarkEnd w:id="59"/>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1E2EB2E7"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431BCA">
        <w:t xml:space="preserve">Figure </w:t>
      </w:r>
      <w:r w:rsidR="00431BCA">
        <w:rPr>
          <w:noProof/>
        </w:rPr>
        <w:t>1</w:t>
      </w:r>
      <w:r w:rsidR="00431BCA">
        <w:noBreakHyphen/>
      </w:r>
      <w:r w:rsidR="00431BCA">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11DA3D08"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431BCA">
        <w:t xml:space="preserve">Figure </w:t>
      </w:r>
      <w:r w:rsidR="00431BCA">
        <w:rPr>
          <w:noProof/>
        </w:rPr>
        <w:t>1</w:t>
      </w:r>
      <w:r w:rsidR="00431BCA">
        <w:noBreakHyphen/>
      </w:r>
      <w:r w:rsidR="00431BCA">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282EEA21" w:rsidR="00AD02DC" w:rsidRDefault="00EB4E6E" w:rsidP="007F4556">
      <w:pPr>
        <w:pStyle w:val="Caption"/>
        <w:jc w:val="both"/>
      </w:pPr>
      <w:bookmarkStart w:id="60" w:name="_Ref90917244"/>
      <w:r>
        <w:t xml:space="preserve">Figure </w:t>
      </w:r>
      <w:fldSimple w:instr=" STYLEREF 1 \s ">
        <w:r w:rsidR="00431BCA">
          <w:rPr>
            <w:noProof/>
          </w:rPr>
          <w:t>1</w:t>
        </w:r>
      </w:fldSimple>
      <w:r w:rsidR="007D7998">
        <w:noBreakHyphen/>
      </w:r>
      <w:fldSimple w:instr=" SEQ Figure \* ARABIC \s 1 ">
        <w:r w:rsidR="00431BCA">
          <w:rPr>
            <w:noProof/>
          </w:rPr>
          <w:t>10</w:t>
        </w:r>
      </w:fldSimple>
      <w:bookmarkEnd w:id="60"/>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522116F9"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431BCA">
        <w:t xml:space="preserve">Figure </w:t>
      </w:r>
      <w:r w:rsidR="00431BCA">
        <w:rPr>
          <w:noProof/>
        </w:rPr>
        <w:t>1</w:t>
      </w:r>
      <w:r w:rsidR="00431BCA">
        <w:noBreakHyphen/>
      </w:r>
      <w:r w:rsidR="00431BCA">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24E3CB45" w:rsidR="00484E70" w:rsidRDefault="00982DBC" w:rsidP="007F4556">
      <w:pPr>
        <w:pStyle w:val="Caption"/>
        <w:jc w:val="both"/>
      </w:pPr>
      <w:bookmarkStart w:id="61" w:name="_Ref42083452"/>
      <w:r>
        <w:t xml:space="preserve">Figure </w:t>
      </w:r>
      <w:fldSimple w:instr=" STYLEREF 1 \s ">
        <w:r w:rsidR="00431BCA">
          <w:rPr>
            <w:noProof/>
          </w:rPr>
          <w:t>1</w:t>
        </w:r>
      </w:fldSimple>
      <w:r w:rsidR="007D7998">
        <w:noBreakHyphen/>
      </w:r>
      <w:fldSimple w:instr=" SEQ Figure \* ARABIC \s 1 ">
        <w:r w:rsidR="00431BCA">
          <w:rPr>
            <w:noProof/>
          </w:rPr>
          <w:t>11</w:t>
        </w:r>
      </w:fldSimple>
      <w:bookmarkEnd w:id="61"/>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7A9BFB97"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431BCA">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431BCA">
        <w:t xml:space="preserve">Figure </w:t>
      </w:r>
      <w:r w:rsidR="00431BCA">
        <w:rPr>
          <w:noProof/>
        </w:rPr>
        <w:t>1</w:t>
      </w:r>
      <w:r w:rsidR="00431BCA">
        <w:noBreakHyphen/>
      </w:r>
      <w:r w:rsidR="00431BCA">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45553B48"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431BCA">
        <w:t xml:space="preserve">Figure </w:t>
      </w:r>
      <w:r w:rsidR="00431BCA">
        <w:rPr>
          <w:noProof/>
        </w:rPr>
        <w:t>1</w:t>
      </w:r>
      <w:r w:rsidR="00431BCA">
        <w:noBreakHyphen/>
      </w:r>
      <w:r w:rsidR="00431BCA">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431BCA">
        <w:t xml:space="preserve">Figure </w:t>
      </w:r>
      <w:r w:rsidR="00431BCA">
        <w:rPr>
          <w:noProof/>
        </w:rPr>
        <w:t>1</w:t>
      </w:r>
      <w:r w:rsidR="00431BCA">
        <w:noBreakHyphen/>
      </w:r>
      <w:r w:rsidR="00431BCA">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568521C1" w:rsidR="004948FE" w:rsidRDefault="00923672" w:rsidP="007F4556">
      <w:pPr>
        <w:pStyle w:val="Caption"/>
        <w:jc w:val="both"/>
      </w:pPr>
      <w:bookmarkStart w:id="62" w:name="_Ref90966777"/>
      <w:r>
        <w:t xml:space="preserve">Figure </w:t>
      </w:r>
      <w:fldSimple w:instr=" STYLEREF 1 \s ">
        <w:r w:rsidR="00431BCA">
          <w:rPr>
            <w:noProof/>
          </w:rPr>
          <w:t>1</w:t>
        </w:r>
      </w:fldSimple>
      <w:r w:rsidR="007D7998">
        <w:noBreakHyphen/>
      </w:r>
      <w:fldSimple w:instr=" SEQ Figure \* ARABIC \s 1 ">
        <w:r w:rsidR="00431BCA">
          <w:rPr>
            <w:noProof/>
          </w:rPr>
          <w:t>12</w:t>
        </w:r>
      </w:fldSimple>
      <w:bookmarkEnd w:id="62"/>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2A38F815"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431BCA">
        <w:t xml:space="preserve">Figure </w:t>
      </w:r>
      <w:r w:rsidR="00431BCA">
        <w:rPr>
          <w:noProof/>
        </w:rPr>
        <w:t>1</w:t>
      </w:r>
      <w:r w:rsidR="00431BCA">
        <w:noBreakHyphen/>
      </w:r>
      <w:r w:rsidR="00431BCA">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5F8CA1CD" w:rsidR="00AD1ECE" w:rsidRDefault="00751493" w:rsidP="007F4556">
      <w:pPr>
        <w:pStyle w:val="Caption"/>
        <w:jc w:val="both"/>
      </w:pPr>
      <w:bookmarkStart w:id="63" w:name="_Ref42083629"/>
      <w:r>
        <w:t xml:space="preserve">Figure </w:t>
      </w:r>
      <w:fldSimple w:instr=" STYLEREF 1 \s ">
        <w:r w:rsidR="00431BCA">
          <w:rPr>
            <w:noProof/>
          </w:rPr>
          <w:t>1</w:t>
        </w:r>
      </w:fldSimple>
      <w:r w:rsidR="007D7998">
        <w:noBreakHyphen/>
      </w:r>
      <w:fldSimple w:instr=" SEQ Figure \* ARABIC \s 1 ">
        <w:r w:rsidR="00431BCA">
          <w:rPr>
            <w:noProof/>
          </w:rPr>
          <w:t>13</w:t>
        </w:r>
      </w:fldSimple>
      <w:bookmarkEnd w:id="63"/>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64" w:name="_Toc158640000"/>
      <w:r>
        <w:t>Plotting Grid Data</w:t>
      </w:r>
      <w:bookmarkEnd w:id="64"/>
    </w:p>
    <w:p w14:paraId="23F48101" w14:textId="43CCDB60"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431BCA">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431BCA">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5" w:name="_Ref90903967"/>
      <w:bookmarkStart w:id="66" w:name="_Toc158640001"/>
      <w:r>
        <w:t>Extended</w:t>
      </w:r>
      <w:r w:rsidR="00E54B6B">
        <w:t xml:space="preserve"> Analysis of Grid Data</w:t>
      </w:r>
      <w:bookmarkEnd w:id="65"/>
      <w:bookmarkEnd w:id="66"/>
    </w:p>
    <w:p w14:paraId="1E21E423" w14:textId="5D621E51"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431BCA">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4CA65C59"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431BCA">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4B776CD7"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431BCA">
        <w:t xml:space="preserve">Figure </w:t>
      </w:r>
      <w:r w:rsidR="00431BCA">
        <w:rPr>
          <w:noProof/>
        </w:rPr>
        <w:t>1</w:t>
      </w:r>
      <w:r w:rsidR="00431BCA">
        <w:noBreakHyphen/>
      </w:r>
      <w:r w:rsidR="00431BCA">
        <w:rPr>
          <w:noProof/>
        </w:rPr>
        <w:t>11</w:t>
      </w:r>
      <w:r>
        <w:fldChar w:fldCharType="end"/>
      </w:r>
      <w:r>
        <w:t xml:space="preserve">). </w:t>
      </w:r>
    </w:p>
    <w:p w14:paraId="1BBB7DBB" w14:textId="1DEDCDC3"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431BCA">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431BCA">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03E9E3F5"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431BCA">
        <w:t xml:space="preserve">Figure </w:t>
      </w:r>
      <w:r w:rsidR="00431BCA">
        <w:rPr>
          <w:noProof/>
        </w:rPr>
        <w:t>1</w:t>
      </w:r>
      <w:r w:rsidR="00431BCA">
        <w:noBreakHyphen/>
      </w:r>
      <w:r w:rsidR="00431BCA">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2A84EE66"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431BCA">
        <w:t xml:space="preserve">Figure </w:t>
      </w:r>
      <w:r w:rsidR="00431BCA">
        <w:rPr>
          <w:noProof/>
        </w:rPr>
        <w:t>1</w:t>
      </w:r>
      <w:r w:rsidR="00431BCA">
        <w:noBreakHyphen/>
      </w:r>
      <w:r w:rsidR="00431BCA">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799787A4" w:rsidR="00CB7B1A" w:rsidRDefault="0034039B" w:rsidP="00166484">
      <w:pPr>
        <w:pStyle w:val="Caption"/>
        <w:jc w:val="both"/>
      </w:pPr>
      <w:bookmarkStart w:id="67" w:name="_Ref42083567"/>
      <w:r>
        <w:t xml:space="preserve">Figure </w:t>
      </w:r>
      <w:fldSimple w:instr=" STYLEREF 1 \s ">
        <w:r w:rsidR="00431BCA">
          <w:rPr>
            <w:noProof/>
          </w:rPr>
          <w:t>1</w:t>
        </w:r>
      </w:fldSimple>
      <w:r w:rsidR="007D7998">
        <w:noBreakHyphen/>
      </w:r>
      <w:fldSimple w:instr=" SEQ Figure \* ARABIC \s 1 ">
        <w:r w:rsidR="00431BCA">
          <w:rPr>
            <w:noProof/>
          </w:rPr>
          <w:t>14</w:t>
        </w:r>
      </w:fldSimple>
      <w:bookmarkEnd w:id="67"/>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61BE3243"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431BCA">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52C8E65C"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431BCA">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03F926C0"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431BCA">
        <w:t xml:space="preserve">Figure </w:t>
      </w:r>
      <w:r w:rsidR="00431BCA">
        <w:rPr>
          <w:noProof/>
        </w:rPr>
        <w:t>1</w:t>
      </w:r>
      <w:r w:rsidR="00431BCA">
        <w:noBreakHyphen/>
      </w:r>
      <w:r w:rsidR="00431BCA">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55D88B94" w:rsidR="00A03ECA" w:rsidRDefault="00C93AC2" w:rsidP="00166484">
      <w:pPr>
        <w:pStyle w:val="Caption"/>
        <w:jc w:val="both"/>
      </w:pPr>
      <w:bookmarkStart w:id="68" w:name="_Ref42718535"/>
      <w:r>
        <w:t xml:space="preserve">Figure </w:t>
      </w:r>
      <w:fldSimple w:instr=" STYLEREF 1 \s ">
        <w:r w:rsidR="00431BCA">
          <w:rPr>
            <w:noProof/>
          </w:rPr>
          <w:t>1</w:t>
        </w:r>
      </w:fldSimple>
      <w:r w:rsidR="007D7998">
        <w:noBreakHyphen/>
      </w:r>
      <w:fldSimple w:instr=" SEQ Figure \* ARABIC \s 1 ">
        <w:r w:rsidR="00431BCA">
          <w:rPr>
            <w:noProof/>
          </w:rPr>
          <w:t>15</w:t>
        </w:r>
      </w:fldSimple>
      <w:bookmarkEnd w:id="68"/>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3F530C33"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431BCA">
        <w:t xml:space="preserve">Figure </w:t>
      </w:r>
      <w:r w:rsidR="00431BCA">
        <w:rPr>
          <w:noProof/>
        </w:rPr>
        <w:t>1</w:t>
      </w:r>
      <w:r w:rsidR="00431BCA">
        <w:noBreakHyphen/>
      </w:r>
      <w:r w:rsidR="00431BCA">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48B5E736"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431BCA">
        <w:t xml:space="preserve">Figure </w:t>
      </w:r>
      <w:r w:rsidR="00431BCA">
        <w:rPr>
          <w:noProof/>
        </w:rPr>
        <w:t>1</w:t>
      </w:r>
      <w:r w:rsidR="00431BCA">
        <w:noBreakHyphen/>
      </w:r>
      <w:r w:rsidR="00431BCA">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lastRenderedPageBreak/>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474238AB"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431BCA">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6646BF5B" w:rsidR="00B24E13" w:rsidRDefault="0016015D" w:rsidP="0016015D">
      <w:pPr>
        <w:pStyle w:val="Caption"/>
        <w:jc w:val="both"/>
      </w:pPr>
      <w:bookmarkStart w:id="69" w:name="_Ref43419418"/>
      <w:r>
        <w:t xml:space="preserve">Figure </w:t>
      </w:r>
      <w:fldSimple w:instr=" STYLEREF 1 \s ">
        <w:r w:rsidR="00431BCA">
          <w:rPr>
            <w:noProof/>
          </w:rPr>
          <w:t>1</w:t>
        </w:r>
      </w:fldSimple>
      <w:r w:rsidR="007D7998">
        <w:noBreakHyphen/>
      </w:r>
      <w:fldSimple w:instr=" SEQ Figure \* ARABIC \s 1 ">
        <w:r w:rsidR="00431BCA">
          <w:rPr>
            <w:noProof/>
          </w:rPr>
          <w:t>16</w:t>
        </w:r>
      </w:fldSimple>
      <w:bookmarkEnd w:id="69"/>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lastRenderedPageBreak/>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00B941C9"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431BCA">
        <w:t xml:space="preserve">Figure </w:t>
      </w:r>
      <w:r w:rsidR="00431BCA">
        <w:rPr>
          <w:noProof/>
        </w:rPr>
        <w:t>1</w:t>
      </w:r>
      <w:r w:rsidR="00431BCA">
        <w:noBreakHyphen/>
      </w:r>
      <w:r w:rsidR="00431BCA">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27B8EA6D"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431BCA">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13FCAEDD" w:rsidR="00795FBB" w:rsidRDefault="00795FBB" w:rsidP="00795FBB">
      <w:pPr>
        <w:pStyle w:val="Caption"/>
        <w:jc w:val="both"/>
      </w:pPr>
      <w:bookmarkStart w:id="70" w:name="_Ref43419560"/>
      <w:r>
        <w:t xml:space="preserve">Figure </w:t>
      </w:r>
      <w:fldSimple w:instr=" STYLEREF 1 \s ">
        <w:r w:rsidR="00431BCA">
          <w:rPr>
            <w:noProof/>
          </w:rPr>
          <w:t>1</w:t>
        </w:r>
      </w:fldSimple>
      <w:r w:rsidR="007D7998">
        <w:noBreakHyphen/>
      </w:r>
      <w:fldSimple w:instr=" SEQ Figure \* ARABIC \s 1 ">
        <w:r w:rsidR="00431BCA">
          <w:rPr>
            <w:noProof/>
          </w:rPr>
          <w:t>17</w:t>
        </w:r>
      </w:fldSimple>
      <w:bookmarkEnd w:id="70"/>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431BCA">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56360ADF"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w:t>
      </w:r>
      <w:r w:rsidR="00555805">
        <w:lastRenderedPageBreak/>
        <w:t>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431BCA">
        <w:t xml:space="preserve">Figure </w:t>
      </w:r>
      <w:r w:rsidR="00431BCA">
        <w:rPr>
          <w:noProof/>
        </w:rPr>
        <w:t>1</w:t>
      </w:r>
      <w:r w:rsidR="00431BCA">
        <w:noBreakHyphen/>
      </w:r>
      <w:r w:rsidR="00431BCA">
        <w:rPr>
          <w:noProof/>
        </w:rPr>
        <w:t>17</w:t>
      </w:r>
      <w:r w:rsidR="000E222D">
        <w:fldChar w:fldCharType="end"/>
      </w:r>
      <w:r w:rsidR="000E222D">
        <w:t>)</w:t>
      </w:r>
      <w:r w:rsidR="007D54E0">
        <w:t xml:space="preserve">. These files are given the same name as 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431BCA">
        <w:t xml:space="preserve">Figure </w:t>
      </w:r>
      <w:r w:rsidR="00431BCA">
        <w:rPr>
          <w:noProof/>
        </w:rPr>
        <w:t>1</w:t>
      </w:r>
      <w:r w:rsidR="00431BCA">
        <w:noBreakHyphen/>
      </w:r>
      <w:r w:rsidR="00431BCA">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45656006">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75F8DBB4" w:rsidR="004D7002" w:rsidRPr="004D7002" w:rsidRDefault="00700761" w:rsidP="00166484">
      <w:pPr>
        <w:pStyle w:val="Caption"/>
      </w:pPr>
      <w:bookmarkStart w:id="71" w:name="_Ref43419268"/>
      <w:r>
        <w:t xml:space="preserve">Figure </w:t>
      </w:r>
      <w:fldSimple w:instr=" STYLEREF 1 \s ">
        <w:r w:rsidR="00431BCA">
          <w:rPr>
            <w:noProof/>
          </w:rPr>
          <w:t>1</w:t>
        </w:r>
      </w:fldSimple>
      <w:r w:rsidR="007D7998">
        <w:noBreakHyphen/>
      </w:r>
      <w:fldSimple w:instr=" SEQ Figure \* ARABIC \s 1 ">
        <w:r w:rsidR="00431BCA">
          <w:rPr>
            <w:noProof/>
          </w:rPr>
          <w:t>18</w:t>
        </w:r>
      </w:fldSimple>
      <w:bookmarkEnd w:id="71"/>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6047F6B0"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431BCA">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4B909DAA"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431BCA">
        <w:t xml:space="preserve">Figure </w:t>
      </w:r>
      <w:r w:rsidR="00431BCA">
        <w:rPr>
          <w:noProof/>
        </w:rPr>
        <w:t>1</w:t>
      </w:r>
      <w:r w:rsidR="00431BCA">
        <w:noBreakHyphen/>
      </w:r>
      <w:r w:rsidR="00431BCA">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416B4D78" w:rsidR="00CC735E" w:rsidRDefault="00CC735E" w:rsidP="00166484">
      <w:pPr>
        <w:pStyle w:val="Caption"/>
        <w:jc w:val="both"/>
      </w:pPr>
      <w:bookmarkStart w:id="72" w:name="_Ref90976014"/>
      <w:r>
        <w:t xml:space="preserve">Figure </w:t>
      </w:r>
      <w:fldSimple w:instr=" STYLEREF 1 \s ">
        <w:r w:rsidR="00431BCA">
          <w:rPr>
            <w:noProof/>
          </w:rPr>
          <w:t>1</w:t>
        </w:r>
      </w:fldSimple>
      <w:r w:rsidR="007D7998">
        <w:noBreakHyphen/>
      </w:r>
      <w:fldSimple w:instr=" SEQ Figure \* ARABIC \s 1 ">
        <w:r w:rsidR="00431BCA">
          <w:rPr>
            <w:noProof/>
          </w:rPr>
          <w:t>19</w:t>
        </w:r>
      </w:fldSimple>
      <w:bookmarkEnd w:id="72"/>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0E437132"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431BCA">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223B1F13"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431BCA">
        <w:t xml:space="preserve">Figure </w:t>
      </w:r>
      <w:r w:rsidR="00431BCA">
        <w:rPr>
          <w:noProof/>
        </w:rPr>
        <w:t>1</w:t>
      </w:r>
      <w:r w:rsidR="00431BCA">
        <w:noBreakHyphen/>
      </w:r>
      <w:r w:rsidR="00431BCA">
        <w:rPr>
          <w:noProof/>
        </w:rPr>
        <w:t>20</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33197FA0" w:rsidR="00627F1B" w:rsidRDefault="00E71530" w:rsidP="00166484">
      <w:pPr>
        <w:pStyle w:val="Caption"/>
        <w:jc w:val="both"/>
      </w:pPr>
      <w:bookmarkStart w:id="73" w:name="_Ref81947989"/>
      <w:r>
        <w:t xml:space="preserve">Figure </w:t>
      </w:r>
      <w:fldSimple w:instr=" STYLEREF 1 \s ">
        <w:r w:rsidR="00431BCA">
          <w:rPr>
            <w:noProof/>
          </w:rPr>
          <w:t>1</w:t>
        </w:r>
      </w:fldSimple>
      <w:r w:rsidR="007D7998">
        <w:noBreakHyphen/>
      </w:r>
      <w:fldSimple w:instr=" SEQ Figure \* ARABIC \s 1 ">
        <w:r w:rsidR="00431BCA">
          <w:rPr>
            <w:noProof/>
          </w:rPr>
          <w:t>20</w:t>
        </w:r>
      </w:fldSimple>
      <w:bookmarkEnd w:id="73"/>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4" w:name="_Ref90976402"/>
      <w:bookmarkStart w:id="75" w:name="_Ref91363483"/>
      <w:r>
        <w:t xml:space="preserve"> </w:t>
      </w:r>
      <w:bookmarkStart w:id="76" w:name="_Ref109045124"/>
      <w:bookmarkStart w:id="77" w:name="_Toc158640002"/>
      <w:r w:rsidR="00E658FB">
        <w:t>File Naming</w:t>
      </w:r>
      <w:r w:rsidR="00CE067C">
        <w:t xml:space="preserve"> Convention</w:t>
      </w:r>
      <w:bookmarkEnd w:id="74"/>
      <w:r w:rsidR="00085BF6">
        <w:t>s</w:t>
      </w:r>
      <w:bookmarkEnd w:id="75"/>
      <w:bookmarkEnd w:id="76"/>
      <w:bookmarkEnd w:id="77"/>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50DDEEDF"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431BCA">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431BCA">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431BCA">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8" w:name="_Ref90969940"/>
      <w:bookmarkStart w:id="79" w:name="_Ref91669196"/>
      <w:bookmarkStart w:id="80" w:name="_Ref91669378"/>
      <w:bookmarkStart w:id="81" w:name="_Ref91670344"/>
      <w:bookmarkStart w:id="82" w:name="_Ref91671113"/>
      <w:bookmarkStart w:id="83" w:name="_Ref91671245"/>
      <w:r>
        <w:t xml:space="preserve"> </w:t>
      </w:r>
      <w:bookmarkStart w:id="84" w:name="_Toc158640003"/>
      <w:r w:rsidR="00627F1B">
        <w:t>Rectangular Selections</w:t>
      </w:r>
      <w:bookmarkEnd w:id="78"/>
      <w:r w:rsidR="00CB22A3">
        <w:t xml:space="preserve"> and Masking Files</w:t>
      </w:r>
      <w:bookmarkEnd w:id="79"/>
      <w:bookmarkEnd w:id="80"/>
      <w:bookmarkEnd w:id="81"/>
      <w:bookmarkEnd w:id="82"/>
      <w:bookmarkEnd w:id="83"/>
      <w:bookmarkEnd w:id="84"/>
    </w:p>
    <w:p w14:paraId="535FE46A" w14:textId="3696E78E"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431BCA">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431BCA">
        <w:t xml:space="preserve">Figure </w:t>
      </w:r>
      <w:r w:rsidR="00431BCA">
        <w:rPr>
          <w:noProof/>
        </w:rPr>
        <w:t>1</w:t>
      </w:r>
      <w:r w:rsidR="00431BCA">
        <w:noBreakHyphen/>
      </w:r>
      <w:r w:rsidR="00431BCA">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12FC2AC1"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431BCA">
        <w:t xml:space="preserve">Figure </w:t>
      </w:r>
      <w:r w:rsidR="00431BCA">
        <w:rPr>
          <w:noProof/>
        </w:rPr>
        <w:t>1</w:t>
      </w:r>
      <w:r w:rsidR="00431BCA">
        <w:noBreakHyphen/>
      </w:r>
      <w:r w:rsidR="00431BCA">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60176993" w:rsidR="00BA6382" w:rsidRPr="00627F1B" w:rsidRDefault="00BA6382" w:rsidP="00166484">
      <w:pPr>
        <w:pStyle w:val="Caption"/>
        <w:jc w:val="both"/>
      </w:pPr>
      <w:bookmarkStart w:id="85" w:name="_Ref90980174"/>
      <w:r>
        <w:t xml:space="preserve">Figure </w:t>
      </w:r>
      <w:fldSimple w:instr=" STYLEREF 1 \s ">
        <w:r w:rsidR="00431BCA">
          <w:rPr>
            <w:noProof/>
          </w:rPr>
          <w:t>1</w:t>
        </w:r>
      </w:fldSimple>
      <w:r w:rsidR="007D7998">
        <w:noBreakHyphen/>
      </w:r>
      <w:fldSimple w:instr=" SEQ Figure \* ARABIC \s 1 ">
        <w:r w:rsidR="00431BCA">
          <w:rPr>
            <w:noProof/>
          </w:rPr>
          <w:t>21</w:t>
        </w:r>
      </w:fldSimple>
      <w:bookmarkEnd w:id="85"/>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6" w:name="_Ref91257590"/>
      <w:r>
        <w:t xml:space="preserve"> </w:t>
      </w:r>
      <w:bookmarkStart w:id="87" w:name="_Toc158640004"/>
      <w:r w:rsidR="00F348A9">
        <w:t>Noise</w:t>
      </w:r>
      <w:r w:rsidR="00E658FB">
        <w:t xml:space="preserve"> Filters</w:t>
      </w:r>
      <w:bookmarkEnd w:id="86"/>
      <w:bookmarkEnd w:id="87"/>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2AD0C8A7"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431BCA">
        <w:t xml:space="preserve">Figure </w:t>
      </w:r>
      <w:r w:rsidR="00431BCA">
        <w:rPr>
          <w:noProof/>
        </w:rPr>
        <w:t>1</w:t>
      </w:r>
      <w:r w:rsidR="00431BCA">
        <w:noBreakHyphen/>
      </w:r>
      <w:r w:rsidR="00431BCA">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7713D7E4" w:rsidR="00226DA3" w:rsidRDefault="00F82E60" w:rsidP="008E7A94">
      <w:pPr>
        <w:pStyle w:val="Caption"/>
        <w:jc w:val="both"/>
      </w:pPr>
      <w:bookmarkStart w:id="88" w:name="_Ref90980815"/>
      <w:r>
        <w:t xml:space="preserve">Figure </w:t>
      </w:r>
      <w:fldSimple w:instr=" STYLEREF 1 \s ">
        <w:r w:rsidR="00431BCA">
          <w:rPr>
            <w:noProof/>
          </w:rPr>
          <w:t>1</w:t>
        </w:r>
      </w:fldSimple>
      <w:r w:rsidR="007D7998">
        <w:noBreakHyphen/>
      </w:r>
      <w:fldSimple w:instr=" SEQ Figure \* ARABIC \s 1 ">
        <w:r w:rsidR="00431BCA">
          <w:rPr>
            <w:noProof/>
          </w:rPr>
          <w:t>22</w:t>
        </w:r>
      </w:fldSimple>
      <w:bookmarkEnd w:id="88"/>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9" w:name="_Ref108689834"/>
      <w:bookmarkStart w:id="90" w:name="_Toc158640005"/>
      <w:r>
        <w:t>Discretized Voronoi Diagrams</w:t>
      </w:r>
      <w:bookmarkEnd w:id="89"/>
      <w:bookmarkEnd w:id="90"/>
    </w:p>
    <w:p w14:paraId="0A41E0E2" w14:textId="114CC9CF"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431BCA">
        <w:t xml:space="preserve">Figure </w:t>
      </w:r>
      <w:r w:rsidR="00431BCA">
        <w:rPr>
          <w:noProof/>
        </w:rPr>
        <w:t>1</w:t>
      </w:r>
      <w:r w:rsidR="00431BCA">
        <w:noBreakHyphen/>
      </w:r>
      <w:r w:rsidR="00431BCA">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361B0D08" w:rsidR="0069471B" w:rsidRDefault="0069471B" w:rsidP="0069471B">
      <w:pPr>
        <w:pStyle w:val="Caption"/>
        <w:jc w:val="both"/>
      </w:pPr>
      <w:bookmarkStart w:id="91" w:name="_Ref117582748"/>
      <w:r>
        <w:t xml:space="preserve">Figure </w:t>
      </w:r>
      <w:fldSimple w:instr=" STYLEREF 1 \s ">
        <w:r w:rsidR="00431BCA">
          <w:rPr>
            <w:noProof/>
          </w:rPr>
          <w:t>1</w:t>
        </w:r>
      </w:fldSimple>
      <w:r w:rsidR="007D7998">
        <w:noBreakHyphen/>
      </w:r>
      <w:fldSimple w:instr=" SEQ Figure \* ARABIC \s 1 ">
        <w:r w:rsidR="00431BCA">
          <w:rPr>
            <w:noProof/>
          </w:rPr>
          <w:t>23</w:t>
        </w:r>
      </w:fldSimple>
      <w:bookmarkEnd w:id="91"/>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263D3000"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431BCA">
        <w:t xml:space="preserve">Figure </w:t>
      </w:r>
      <w:r w:rsidR="00431BCA">
        <w:rPr>
          <w:noProof/>
        </w:rPr>
        <w:t>1</w:t>
      </w:r>
      <w:r w:rsidR="00431BCA">
        <w:noBreakHyphen/>
      </w:r>
      <w:r w:rsidR="00431BCA">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7E2832A8" w14:textId="4F39115C" w:rsidR="001B346B" w:rsidRDefault="001B346B" w:rsidP="00307399">
      <w:pPr>
        <w:pStyle w:val="Caption"/>
        <w:jc w:val="both"/>
      </w:pPr>
      <w:bookmarkStart w:id="92" w:name="_Ref118186546"/>
      <w:r>
        <w:t xml:space="preserve">Figure </w:t>
      </w:r>
      <w:fldSimple w:instr=" STYLEREF 1 \s ">
        <w:r w:rsidR="00431BCA">
          <w:rPr>
            <w:noProof/>
          </w:rPr>
          <w:t>1</w:t>
        </w:r>
      </w:fldSimple>
      <w:r w:rsidR="007D7998">
        <w:noBreakHyphen/>
      </w:r>
      <w:fldSimple w:instr=" SEQ Figure \* ARABIC \s 1 ">
        <w:r w:rsidR="00431BCA">
          <w:rPr>
            <w:noProof/>
          </w:rPr>
          <w:t>24</w:t>
        </w:r>
      </w:fldSimple>
      <w:bookmarkEnd w:id="92"/>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71759DC" w14:textId="3A2EADFB" w:rsidR="00F05112" w:rsidRDefault="003109D1" w:rsidP="00F05112">
      <w:pPr>
        <w:pStyle w:val="Heading2"/>
      </w:pPr>
      <w:bookmarkStart w:id="93" w:name="_Ref153453330"/>
      <w:r>
        <w:t xml:space="preserve"> </w:t>
      </w:r>
      <w:bookmarkStart w:id="94" w:name="_Ref153787432"/>
      <w:bookmarkStart w:id="95" w:name="_Toc158640006"/>
      <w:r w:rsidR="00F05112">
        <w:t>Contact Screening</w:t>
      </w:r>
      <w:bookmarkEnd w:id="93"/>
      <w:bookmarkEnd w:id="94"/>
      <w:bookmarkEnd w:id="95"/>
    </w:p>
    <w:p w14:paraId="3D051397" w14:textId="2667673C" w:rsidR="0050210E" w:rsidRDefault="00F05112" w:rsidP="00F05112">
      <w:pPr>
        <w:jc w:val="both"/>
      </w:pPr>
      <w:r>
        <w:t xml:space="preserve">The quantification of </w:t>
      </w:r>
      <w:r w:rsidR="00CC3E1A">
        <w:t xml:space="preserve">intermolecular </w:t>
      </w:r>
      <w:r>
        <w:t xml:space="preserve">contacts is an expensive operation that becomes a performance bottleneck when required for many molecules. </w:t>
      </w:r>
      <w:r w:rsidR="00307399">
        <w:t>I</w:t>
      </w:r>
      <w:r w:rsidR="00CC3E1A">
        <w:t>t takes</w:t>
      </w:r>
      <w:r w:rsidR="00307399">
        <w:t>, for example,</w:t>
      </w:r>
      <w:r w:rsidR="00CC3E1A">
        <w:t xml:space="preserve"> N distance calculations to count the lipid-lipid contacts for a single lipid</w:t>
      </w:r>
      <w:r w:rsidR="00D459C9">
        <w:t xml:space="preserve"> atom</w:t>
      </w:r>
      <w:r w:rsidR="00CC3E1A">
        <w:t xml:space="preserve">, where N is the number of atoms in the target leaflet. </w:t>
      </w:r>
      <w:r w:rsidR="00307399">
        <w:t xml:space="preserve">Quantifying these contacts for all lipids in the target leaflet </w:t>
      </w:r>
      <w:r w:rsidR="00CC3E1A">
        <w:t>thus takes N</w:t>
      </w:r>
      <w:r w:rsidR="00CC3E1A" w:rsidRPr="00CC3E1A">
        <w:rPr>
          <w:vertAlign w:val="superscript"/>
        </w:rPr>
        <w:t>2</w:t>
      </w:r>
      <w:r w:rsidR="00CC3E1A">
        <w:t xml:space="preserve"> </w:t>
      </w:r>
      <w:r w:rsidR="00BD101D">
        <w:t xml:space="preserve">distance </w:t>
      </w:r>
      <w:r w:rsidR="00CC3E1A">
        <w:t xml:space="preserve">calculations. </w:t>
      </w:r>
      <w:r w:rsidR="00307399">
        <w:t>Of course, m</w:t>
      </w:r>
      <w:r w:rsidR="00CC3E1A">
        <w:t>ost of these distances will correspond to atom pairs far too distant to be considered a contact for any reasonable contact threshold as would be obvious upon visual inspection</w:t>
      </w:r>
      <w:r w:rsidR="00BD101D">
        <w:t xml:space="preserve"> of the molecular system</w:t>
      </w:r>
      <w:r w:rsidR="00CC3E1A">
        <w:t xml:space="preserve">. The question thus becomes how to give the analysis tools the equivalence of </w:t>
      </w:r>
      <w:r w:rsidR="00D459C9">
        <w:t>a</w:t>
      </w:r>
      <w:r w:rsidR="00CC3E1A">
        <w:t xml:space="preserve"> “visual inspection” so that most distant pairs can be </w:t>
      </w:r>
      <w:r w:rsidR="00307399">
        <w:t>skipped, and the performance improved</w:t>
      </w:r>
      <w:r w:rsidR="00CC3E1A">
        <w:t xml:space="preserve">. </w:t>
      </w:r>
      <w:r w:rsidR="00307399">
        <w:t xml:space="preserve">To achieve this aim, </w:t>
      </w:r>
      <w:r w:rsidR="0050210E">
        <w:t>select</w:t>
      </w:r>
      <w:r w:rsidR="00307399">
        <w:t xml:space="preserve"> </w:t>
      </w:r>
      <w:r w:rsidR="00CC3E1A">
        <w:t xml:space="preserve">MOSAICS </w:t>
      </w:r>
      <w:r w:rsidR="00307399">
        <w:t xml:space="preserve">tools support a “distance </w:t>
      </w:r>
      <w:r w:rsidR="00CC3E1A">
        <w:t>screening</w:t>
      </w:r>
      <w:r w:rsidR="00307399">
        <w:t>”</w:t>
      </w:r>
      <w:r w:rsidR="00CC3E1A">
        <w:t xml:space="preserve"> </w:t>
      </w:r>
      <w:r w:rsidR="00307399">
        <w:t>option where</w:t>
      </w:r>
      <w:r w:rsidR="00CC3E1A">
        <w:t xml:space="preserve"> the distance</w:t>
      </w:r>
      <w:r w:rsidR="0050210E">
        <w:t>s</w:t>
      </w:r>
      <w:r w:rsidR="00CC3E1A">
        <w:t xml:space="preserve"> between the residue</w:t>
      </w:r>
      <w:r w:rsidR="00BD101D">
        <w:t xml:space="preserve"> centers are</w:t>
      </w:r>
      <w:r w:rsidR="00307399">
        <w:t xml:space="preserve"> inspected before measurements are made between individual atoms</w:t>
      </w:r>
      <w:r w:rsidR="003747D8">
        <w:t xml:space="preserve"> (</w:t>
      </w:r>
      <w:r w:rsidR="00D459C9">
        <w:fldChar w:fldCharType="begin"/>
      </w:r>
      <w:r w:rsidR="00D459C9">
        <w:instrText xml:space="preserve"> REF _Ref153786489 \h </w:instrText>
      </w:r>
      <w:r w:rsidR="00D459C9">
        <w:fldChar w:fldCharType="separate"/>
      </w:r>
      <w:r w:rsidR="00431BCA">
        <w:t xml:space="preserve">Figure </w:t>
      </w:r>
      <w:r w:rsidR="00431BCA">
        <w:rPr>
          <w:noProof/>
        </w:rPr>
        <w:t>1</w:t>
      </w:r>
      <w:r w:rsidR="00431BCA">
        <w:noBreakHyphen/>
      </w:r>
      <w:r w:rsidR="00431BCA">
        <w:rPr>
          <w:noProof/>
        </w:rPr>
        <w:t>25</w:t>
      </w:r>
      <w:r w:rsidR="00D459C9">
        <w:fldChar w:fldCharType="end"/>
      </w:r>
      <w:r w:rsidR="003747D8">
        <w:t>)</w:t>
      </w:r>
      <w:r w:rsidR="00307399">
        <w:t>. If this distance is too large</w:t>
      </w:r>
      <w:r w:rsidR="00BD101D">
        <w:t xml:space="preserve"> for a pair of residues</w:t>
      </w:r>
      <w:r w:rsidR="00307399">
        <w:t xml:space="preserve">, where the cutoff distance is provided by the user, then it is assumed that no intermolecular contacts are possible </w:t>
      </w:r>
      <w:r w:rsidR="0050210E">
        <w:t xml:space="preserve">between those residues </w:t>
      </w:r>
      <w:r w:rsidR="00307399">
        <w:t xml:space="preserve">and no further distance calculations are performed. This approach can speed up the analysis significantly. However, care must be </w:t>
      </w:r>
      <w:r w:rsidR="0050210E">
        <w:t>taken</w:t>
      </w:r>
      <w:r w:rsidR="00307399">
        <w:t xml:space="preserve"> when deciding upon a cutoff distance </w:t>
      </w:r>
      <w:r w:rsidR="0050210E">
        <w:t>used for the screening</w:t>
      </w:r>
      <w:r w:rsidR="00307399">
        <w:t xml:space="preserve">. This consideration requires intuition </w:t>
      </w:r>
      <w:r w:rsidR="0050210E">
        <w:t>about</w:t>
      </w:r>
      <w:r w:rsidR="00307399">
        <w:t xml:space="preserve"> the molecules under investigation. </w:t>
      </w:r>
      <w:r w:rsidR="00BD101D">
        <w:t xml:space="preserve">For example, the average membrane thickness measured between the head-groups of opposing leaflets could be used when lipid-lipid contacts are under investigation. </w:t>
      </w:r>
      <w:r w:rsidR="0050210E">
        <w:t>Let’s</w:t>
      </w:r>
      <w:r w:rsidR="00BD101D">
        <w:t xml:space="preserve"> say that this distance is </w:t>
      </w:r>
      <w:r w:rsidR="00AC4ED5">
        <w:t>4</w:t>
      </w:r>
      <w:r w:rsidR="00BD101D">
        <w:t xml:space="preserve"> nm for the example molecular system</w:t>
      </w:r>
      <w:r w:rsidR="0050210E">
        <w:t xml:space="preserve"> considered</w:t>
      </w:r>
      <w:r w:rsidR="00BD101D">
        <w:t xml:space="preserve">, a value close to that of a pure POPC membrane. </w:t>
      </w:r>
      <w:r w:rsidR="0050210E">
        <w:t xml:space="preserve">This tells us that the length of a </w:t>
      </w:r>
      <w:r w:rsidR="0050210E">
        <w:lastRenderedPageBreak/>
        <w:t xml:space="preserve">single lipid molecule is about 2 nm and that the distance between the centers for a pair of lipids should be about 2 nm when contacts begin to form. Thus, a cutoff threshold of 4 nm would be safe to use without missing any lipid-lipid contacts. Another approach for selecting a cutoff could be to vary the threshold until the results converge. Of course, this approach would defeat the point of screening distances if these tests were not computationally efficient. </w:t>
      </w:r>
      <w:r w:rsidR="003747D8">
        <w:t>Thus, t</w:t>
      </w:r>
      <w:r w:rsidR="0050210E">
        <w:t xml:space="preserve">he second approach should be </w:t>
      </w:r>
      <w:r w:rsidR="003747D8">
        <w:t>paired</w:t>
      </w:r>
      <w:r w:rsidR="0050210E">
        <w:t xml:space="preserve"> with a -stride option, for example</w:t>
      </w:r>
      <w:r w:rsidR="003747D8">
        <w:t>,</w:t>
      </w:r>
      <w:r w:rsidR="0050210E">
        <w:t xml:space="preserve"> analyzing every one thousandth frame should enable </w:t>
      </w:r>
      <w:r w:rsidR="003747D8">
        <w:t>for</w:t>
      </w:r>
      <w:r w:rsidR="0050210E">
        <w:t xml:space="preserve"> quick test</w:t>
      </w:r>
      <w:r w:rsidR="003747D8">
        <w:t>s</w:t>
      </w:r>
      <w:r w:rsidR="0050210E">
        <w:t xml:space="preserve">. </w:t>
      </w:r>
      <w:r w:rsidR="00D459C9">
        <w:t xml:space="preserve">Some analysis tools to incorporate distance screening include, Interleaflet Contacts, Lipid Contacts, Surface Residue Finder, and Lipid Protein Min Dist. </w:t>
      </w:r>
      <w:r w:rsidR="0050210E">
        <w:t xml:space="preserve">   </w:t>
      </w:r>
    </w:p>
    <w:p w14:paraId="592626C4" w14:textId="77777777" w:rsidR="00CC3E1A" w:rsidRDefault="00CC3E1A" w:rsidP="00CC3E1A">
      <w:pPr>
        <w:keepNext/>
        <w:jc w:val="both"/>
      </w:pPr>
      <w:r>
        <w:rPr>
          <w:noProof/>
        </w:rPr>
        <w:drawing>
          <wp:inline distT="0" distB="0" distL="0" distR="0" wp14:anchorId="445DDA51" wp14:editId="5F8D4165">
            <wp:extent cx="5943600" cy="4777105"/>
            <wp:effectExtent l="0" t="0" r="0" b="0"/>
            <wp:docPr id="674764589" name="Picture 67476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1148" name="Picture 3439111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777105"/>
                    </a:xfrm>
                    <a:prstGeom prst="rect">
                      <a:avLst/>
                    </a:prstGeom>
                  </pic:spPr>
                </pic:pic>
              </a:graphicData>
            </a:graphic>
          </wp:inline>
        </w:drawing>
      </w:r>
    </w:p>
    <w:p w14:paraId="27AA1E6C" w14:textId="5A7597C7" w:rsidR="00CC3E1A" w:rsidRPr="00C36B70" w:rsidRDefault="00CC3E1A" w:rsidP="00CC3E1A">
      <w:pPr>
        <w:pStyle w:val="Caption"/>
        <w:spacing w:after="0"/>
        <w:jc w:val="both"/>
      </w:pPr>
      <w:bookmarkStart w:id="96" w:name="_Ref153786489"/>
      <w:r>
        <w:t xml:space="preserve">Figure </w:t>
      </w:r>
      <w:fldSimple w:instr=" STYLEREF 1 \s ">
        <w:r w:rsidR="00431BCA">
          <w:rPr>
            <w:noProof/>
          </w:rPr>
          <w:t>1</w:t>
        </w:r>
      </w:fldSimple>
      <w:r w:rsidR="007D7998">
        <w:noBreakHyphen/>
      </w:r>
      <w:fldSimple w:instr=" SEQ Figure \* ARABIC \s 1 ">
        <w:r w:rsidR="00431BCA">
          <w:rPr>
            <w:noProof/>
          </w:rPr>
          <w:t>25</w:t>
        </w:r>
      </w:fldSimple>
      <w:bookmarkEnd w:id="96"/>
      <w:r>
        <w:t xml:space="preserve"> Example demonstrating how computation of the number of contacts between the protein and lipids is sped up. Here, the center of each residue involved is computed (blue circles). Then, the distance between the centers is computed and if less than a threshold distance (3nm </w:t>
      </w:r>
      <w:r w:rsidR="003747D8">
        <w:t>for this example</w:t>
      </w:r>
      <w:r>
        <w:t xml:space="preserve">) distance measurements between individual atoms are made and contacts counted. </w:t>
      </w:r>
    </w:p>
    <w:p w14:paraId="4F2C6E00" w14:textId="0C69A558" w:rsidR="00CC3E1A" w:rsidRDefault="00CC3E1A" w:rsidP="00F05112">
      <w:pPr>
        <w:jc w:val="both"/>
        <w:sectPr w:rsidR="00CC3E1A" w:rsidSect="00F158AF">
          <w:headerReference w:type="default" r:id="rId41"/>
          <w:footerReference w:type="default" r:id="rId42"/>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97" w:name="_Ref89325440"/>
      <w:bookmarkStart w:id="98" w:name="_Toc158640007"/>
      <w:r w:rsidRPr="00EF39A3">
        <w:lastRenderedPageBreak/>
        <w:t>System Prep</w:t>
      </w:r>
      <w:bookmarkEnd w:id="97"/>
      <w:r w:rsidR="00B467AF" w:rsidRPr="00EF39A3">
        <w:t>aration</w:t>
      </w:r>
      <w:bookmarkEnd w:id="98"/>
    </w:p>
    <w:p w14:paraId="6511E0F2" w14:textId="07E46423" w:rsidR="00363477" w:rsidRDefault="00F1628B" w:rsidP="00C90432">
      <w:pPr>
        <w:pStyle w:val="Heading2"/>
      </w:pPr>
      <w:bookmarkStart w:id="99" w:name="_Ref91344927"/>
      <w:bookmarkStart w:id="100" w:name="_Ref44345482"/>
      <w:r>
        <w:t xml:space="preserve"> </w:t>
      </w:r>
      <w:bookmarkStart w:id="101" w:name="_Ref110328425"/>
      <w:bookmarkStart w:id="102" w:name="_Toc158640008"/>
      <w:r w:rsidR="00363477">
        <w:t>Guidelines for Preparing Your System for Analysis</w:t>
      </w:r>
      <w:bookmarkEnd w:id="99"/>
      <w:bookmarkEnd w:id="101"/>
      <w:bookmarkEnd w:id="102"/>
    </w:p>
    <w:p w14:paraId="06097911" w14:textId="53F9AA85"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431BCA">
        <w:t xml:space="preserve">Figure </w:t>
      </w:r>
      <w:r w:rsidR="00431BCA">
        <w:rPr>
          <w:noProof/>
        </w:rPr>
        <w:t>2</w:t>
      </w:r>
      <w:r w:rsidR="00431BCA">
        <w:noBreakHyphen/>
      </w:r>
      <w:r w:rsidR="00431BCA">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w:t>
      </w:r>
      <w:r w:rsidR="000A0CF5">
        <w:t xml:space="preserve"> Then in section </w:t>
      </w:r>
      <w:r w:rsidR="000A0CF5">
        <w:fldChar w:fldCharType="begin"/>
      </w:r>
      <w:r w:rsidR="000A0CF5">
        <w:instrText xml:space="preserve"> REF _Ref157072351 \r \h </w:instrText>
      </w:r>
      <w:r w:rsidR="000A0CF5">
        <w:fldChar w:fldCharType="separate"/>
      </w:r>
      <w:r w:rsidR="00431BCA">
        <w:t>2.11</w:t>
      </w:r>
      <w:r w:rsidR="000A0CF5">
        <w:fldChar w:fldCharType="end"/>
      </w:r>
      <w:r w:rsidR="000A0CF5">
        <w:t xml:space="preserve"> we introduce a </w:t>
      </w:r>
      <w:r w:rsidR="00A76B7B">
        <w:t>general-purpose</w:t>
      </w:r>
      <w:r w:rsidR="000A0CF5">
        <w:t xml:space="preserve"> tool called Traj Prep</w:t>
      </w:r>
      <w:r w:rsidR="000A0CF5">
        <w:fldChar w:fldCharType="begin"/>
      </w:r>
      <w:r w:rsidR="000A0CF5">
        <w:instrText xml:space="preserve"> XE "</w:instrText>
      </w:r>
      <w:r w:rsidR="000A0CF5" w:rsidRPr="005E0DA0">
        <w:instrText>Traj Prep</w:instrText>
      </w:r>
      <w:r w:rsidR="000A0CF5">
        <w:instrText xml:space="preserve">" </w:instrText>
      </w:r>
      <w:r w:rsidR="000A0CF5">
        <w:fldChar w:fldCharType="end"/>
      </w:r>
      <w:r w:rsidR="000A0CF5">
        <w:t xml:space="preserve"> that can be used to more efficiently prepare trajectories for analysis. </w:t>
      </w:r>
      <w:r w:rsidR="00A76B7B">
        <w:t xml:space="preserve">An additional section (section </w:t>
      </w:r>
      <w:r w:rsidR="00A76B7B">
        <w:fldChar w:fldCharType="begin"/>
      </w:r>
      <w:r w:rsidR="00A76B7B">
        <w:instrText xml:space="preserve"> REF _Ref157777879 \r \h </w:instrText>
      </w:r>
      <w:r w:rsidR="00A76B7B">
        <w:fldChar w:fldCharType="separate"/>
      </w:r>
      <w:r w:rsidR="00431BCA">
        <w:t>2.12</w:t>
      </w:r>
      <w:r w:rsidR="00A76B7B">
        <w:fldChar w:fldCharType="end"/>
      </w:r>
      <w:r w:rsidR="00A76B7B">
        <w:t xml:space="preserve">) is provided for making a bonds list that can be used with Traj Prep to fix broken molecules.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6AE66128"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431BCA">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62024EE8"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431BCA">
        <w:t>2.2</w:t>
      </w:r>
      <w:r w:rsidR="00A71D8A">
        <w:fldChar w:fldCharType="end"/>
      </w:r>
      <w:r w:rsidR="00A71D8A">
        <w:t>)</w:t>
      </w:r>
      <w:r w:rsidR="00654037">
        <w:t xml:space="preserve"> </w:t>
      </w:r>
      <w:r w:rsidR="00654037">
        <w:lastRenderedPageBreak/>
        <w:t>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E46D59">
        <w:t xml:space="preserve"> or Traj Prep</w:t>
      </w:r>
      <w:r w:rsidR="000A0CF5">
        <w:t xml:space="preserve"> (section </w:t>
      </w:r>
      <w:r w:rsidR="000A0CF5">
        <w:fldChar w:fldCharType="begin"/>
      </w:r>
      <w:r w:rsidR="000A0CF5">
        <w:instrText xml:space="preserve"> REF _Ref157072451 \r \h </w:instrText>
      </w:r>
      <w:r w:rsidR="000A0CF5">
        <w:fldChar w:fldCharType="separate"/>
      </w:r>
      <w:r w:rsidR="00431BCA">
        <w:t>2.11</w:t>
      </w:r>
      <w:r w:rsidR="000A0CF5">
        <w:fldChar w:fldCharType="end"/>
      </w:r>
      <w:r w:rsidR="000A0CF5">
        <w:t>)</w:t>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46D7074E"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Broken molecules may be fixed using trjconv with the -pbc whole option</w:t>
      </w:r>
      <w:r w:rsidR="000A0CF5">
        <w:t xml:space="preserve"> or with Traj Prep (Section </w:t>
      </w:r>
      <w:r w:rsidR="000A0CF5">
        <w:fldChar w:fldCharType="begin"/>
      </w:r>
      <w:r w:rsidR="000A0CF5">
        <w:instrText xml:space="preserve"> REF _Ref157072550 \r \h </w:instrText>
      </w:r>
      <w:r w:rsidR="000A0CF5">
        <w:fldChar w:fldCharType="separate"/>
      </w:r>
      <w:r w:rsidR="00431BCA">
        <w:t>2.11</w:t>
      </w:r>
      <w:r w:rsidR="000A0CF5">
        <w:fldChar w:fldCharType="end"/>
      </w:r>
      <w:r w:rsidR="000A0CF5">
        <w:t>) using he mend operation</w:t>
      </w:r>
      <w:r w:rsidR="001600CD">
        <w:t xml:space="preserve">. Note </w:t>
      </w:r>
      <w:r w:rsidR="00843557">
        <w:t xml:space="preserve">that </w:t>
      </w:r>
      <w:r w:rsidR="001600CD">
        <w:t>a .tpr file is required for repairing broken molecules</w:t>
      </w:r>
      <w:r w:rsidR="000A0CF5">
        <w:t xml:space="preserve"> with trjconv</w:t>
      </w:r>
      <w:r w:rsidR="001600CD">
        <w:t>. A .gro file will not work here since these files do not contain molecule definitions. If a simulation was performed using an engine other than GROMACS</w:t>
      </w:r>
      <w:r w:rsidR="00DD3CB0">
        <w:t>,</w:t>
      </w:r>
      <w:r w:rsidR="001600CD">
        <w:t xml:space="preserve"> then the molecules </w:t>
      </w:r>
      <w:r w:rsidR="000A0CF5">
        <w:t>may need to be repaired</w:t>
      </w:r>
      <w:r w:rsidR="001600CD">
        <w:t xml:space="preserve">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0A0CF5">
        <w:t xml:space="preserve">(Section </w:t>
      </w:r>
      <w:r w:rsidR="000A0CF5">
        <w:fldChar w:fldCharType="begin"/>
      </w:r>
      <w:r w:rsidR="000A0CF5">
        <w:instrText xml:space="preserve"> REF _Ref157072727 \r \h </w:instrText>
      </w:r>
      <w:r w:rsidR="000A0CF5">
        <w:fldChar w:fldCharType="separate"/>
      </w:r>
      <w:r w:rsidR="00431BCA">
        <w:t>2.6</w:t>
      </w:r>
      <w:r w:rsidR="000A0CF5">
        <w:fldChar w:fldCharType="end"/>
      </w:r>
      <w:r w:rsidR="000A0CF5">
        <w:t xml:space="preserve">) or perform a mend operation with Traj Prep (Section </w:t>
      </w:r>
      <w:r w:rsidR="000A0CF5">
        <w:fldChar w:fldCharType="begin"/>
      </w:r>
      <w:r w:rsidR="000A0CF5">
        <w:instrText xml:space="preserve"> REF _Ref157072689 \r \h </w:instrText>
      </w:r>
      <w:r w:rsidR="000A0CF5">
        <w:fldChar w:fldCharType="separate"/>
      </w:r>
      <w:r w:rsidR="00431BCA">
        <w:t>2.11</w:t>
      </w:r>
      <w:r w:rsidR="000A0CF5">
        <w:fldChar w:fldCharType="end"/>
      </w:r>
      <w:r w:rsidR="000A0CF5">
        <w:t xml:space="preserve">) </w:t>
      </w:r>
      <w:r w:rsidR="001B3E50">
        <w:t xml:space="preserve">before performing any analysis. </w:t>
      </w:r>
    </w:p>
    <w:p w14:paraId="3B543B2D" w14:textId="77777777" w:rsidR="00D70642" w:rsidRPr="00D70642" w:rsidRDefault="00D70642" w:rsidP="00D70642">
      <w:pPr>
        <w:jc w:val="both"/>
        <w:rPr>
          <w:b/>
          <w:bCs/>
        </w:rPr>
      </w:pPr>
    </w:p>
    <w:p w14:paraId="470C2BF9" w14:textId="17B055E3"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431BCA">
        <w:t xml:space="preserve">Figure </w:t>
      </w:r>
      <w:r w:rsidR="00431BCA">
        <w:rPr>
          <w:noProof/>
        </w:rPr>
        <w:t>2</w:t>
      </w:r>
      <w:r w:rsidR="00431BCA">
        <w:noBreakHyphen/>
      </w:r>
      <w:r w:rsidR="00431BCA">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431BCA">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6D153B7E"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 xml:space="preserve">be removed. This can be </w:t>
      </w:r>
      <w:r w:rsidR="00517109">
        <w:lastRenderedPageBreak/>
        <w:t>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431BCA">
        <w:t>2.3</w:t>
      </w:r>
      <w:r w:rsidR="00787ADF">
        <w:fldChar w:fldCharType="end"/>
      </w:r>
      <w:r w:rsidR="00787ADF">
        <w:t>)</w:t>
      </w:r>
      <w:r w:rsidR="00784C49">
        <w:t xml:space="preserve"> or Traj Prep (Section </w:t>
      </w:r>
      <w:r w:rsidR="00784C49">
        <w:fldChar w:fldCharType="begin"/>
      </w:r>
      <w:r w:rsidR="00784C49">
        <w:instrText xml:space="preserve"> REF _Ref157072819 \r \h </w:instrText>
      </w:r>
      <w:r w:rsidR="00784C49">
        <w:fldChar w:fldCharType="separate"/>
      </w:r>
      <w:r w:rsidR="00431BCA">
        <w:t>2.11</w:t>
      </w:r>
      <w:r w:rsidR="00784C49">
        <w:fldChar w:fldCharType="end"/>
      </w:r>
      <w:r w:rsidR="00784C49">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3FB0F8CC"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431BCA">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431BCA">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1C233B9E"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431BCA">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1F750AC0"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431BCA">
        <w:t>2.8</w:t>
      </w:r>
      <w:r w:rsidR="007A7C0C">
        <w:fldChar w:fldCharType="end"/>
      </w:r>
      <w:r w:rsidR="007A7C0C">
        <w:t>)</w:t>
      </w:r>
      <w:r w:rsidR="00784C49">
        <w:t xml:space="preserve"> or Traj Prep (Section </w:t>
      </w:r>
      <w:r w:rsidR="00784C49">
        <w:fldChar w:fldCharType="begin"/>
      </w:r>
      <w:r w:rsidR="00784C49">
        <w:instrText xml:space="preserve"> REF _Ref157072920 \r \h </w:instrText>
      </w:r>
      <w:r w:rsidR="00784C49">
        <w:fldChar w:fldCharType="separate"/>
      </w:r>
      <w:r w:rsidR="00431BCA">
        <w:t>2.11</w:t>
      </w:r>
      <w:r w:rsidR="00784C49">
        <w:fldChar w:fldCharType="end"/>
      </w:r>
      <w:r w:rsidR="00784C49">
        <w:t>)</w:t>
      </w:r>
      <w:r w:rsidR="007A7C0C">
        <w:t xml:space="preserve">. </w:t>
      </w:r>
    </w:p>
    <w:p w14:paraId="68A066C2" w14:textId="77777777" w:rsidR="004319C7" w:rsidRDefault="004319C7" w:rsidP="004319C7">
      <w:pPr>
        <w:pStyle w:val="ListParagraph"/>
      </w:pPr>
    </w:p>
    <w:p w14:paraId="2F764E23" w14:textId="32EA6BAA"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 least square fitting procedure should be performed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431BCA">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0815CD44"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431BCA">
        <w:t>2.10</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0327300E" w:rsidR="006606FB" w:rsidRPr="00363477" w:rsidRDefault="00E56B74" w:rsidP="00662774">
      <w:pPr>
        <w:pStyle w:val="Caption"/>
        <w:jc w:val="both"/>
      </w:pPr>
      <w:bookmarkStart w:id="103" w:name="_Ref118368602"/>
      <w:r>
        <w:t xml:space="preserve">Figure </w:t>
      </w:r>
      <w:fldSimple w:instr=" STYLEREF 1 \s ">
        <w:r w:rsidR="00431BCA">
          <w:rPr>
            <w:noProof/>
          </w:rPr>
          <w:t>2</w:t>
        </w:r>
      </w:fldSimple>
      <w:r w:rsidR="007D7998">
        <w:noBreakHyphen/>
      </w:r>
      <w:fldSimple w:instr=" SEQ Figure \* ARABIC \s 1 ">
        <w:r w:rsidR="00431BCA">
          <w:rPr>
            <w:noProof/>
          </w:rPr>
          <w:t>1</w:t>
        </w:r>
      </w:fldSimple>
      <w:bookmarkEnd w:id="103"/>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104" w:name="_Ref91057103"/>
      <w:r>
        <w:t xml:space="preserve"> </w:t>
      </w:r>
      <w:bookmarkStart w:id="105" w:name="_Toc158640009"/>
      <w:bookmarkEnd w:id="100"/>
      <w:bookmarkEnd w:id="104"/>
      <w:r w:rsidR="00BE03B9">
        <w:t xml:space="preserve">Simulations with Constrained </w:t>
      </w:r>
      <w:r w:rsidR="0087192C">
        <w:t>M</w:t>
      </w:r>
      <w:r w:rsidR="00BE03B9">
        <w:t>otions</w:t>
      </w:r>
      <w:bookmarkEnd w:id="105"/>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2948DA12"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431BCA">
        <w:t xml:space="preserve">Figure </w:t>
      </w:r>
      <w:r w:rsidR="00431BCA">
        <w:rPr>
          <w:noProof/>
        </w:rPr>
        <w:t>2</w:t>
      </w:r>
      <w:r w:rsidR="00431BCA">
        <w:noBreakHyphen/>
      </w:r>
      <w:r w:rsidR="00431BCA">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4">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21309A58" w:rsidR="00C90432" w:rsidRPr="00554BC9" w:rsidRDefault="00C90432" w:rsidP="00554BC9">
      <w:pPr>
        <w:pStyle w:val="Caption"/>
        <w:jc w:val="both"/>
      </w:pPr>
      <w:bookmarkStart w:id="106" w:name="_Ref42084359"/>
      <w:r>
        <w:t xml:space="preserve">Figure </w:t>
      </w:r>
      <w:fldSimple w:instr=" STYLEREF 1 \s ">
        <w:r w:rsidR="00431BCA">
          <w:rPr>
            <w:noProof/>
          </w:rPr>
          <w:t>2</w:t>
        </w:r>
      </w:fldSimple>
      <w:r w:rsidR="007D7998">
        <w:noBreakHyphen/>
      </w:r>
      <w:fldSimple w:instr=" SEQ Figure \* ARABIC \s 1 ">
        <w:r w:rsidR="00431BCA">
          <w:rPr>
            <w:noProof/>
          </w:rPr>
          <w:t>2</w:t>
        </w:r>
      </w:fldSimple>
      <w:bookmarkEnd w:id="106"/>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107" w:name="_Ref44345267"/>
      <w:r>
        <w:t xml:space="preserve"> </w:t>
      </w:r>
      <w:bookmarkStart w:id="108" w:name="_Toc158640010"/>
      <w:r w:rsidR="00BE03B9">
        <w:t>Bilayer Simulations</w:t>
      </w:r>
      <w:bookmarkEnd w:id="107"/>
      <w:bookmarkEnd w:id="108"/>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9" w:name="_Ref44345442"/>
      <w:r>
        <w:lastRenderedPageBreak/>
        <w:t xml:space="preserve"> </w:t>
      </w:r>
      <w:bookmarkStart w:id="110" w:name="_Ref109210895"/>
      <w:bookmarkStart w:id="111" w:name="_Toc158640011"/>
      <w:r w:rsidR="00BE03B9">
        <w:t>Fixing Periodic Boundary Conditions in Z</w:t>
      </w:r>
      <w:bookmarkEnd w:id="109"/>
      <w:bookmarkEnd w:id="110"/>
      <w:bookmarkEnd w:id="111"/>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2ABBAF52"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431BCA">
        <w:t xml:space="preserve">Figure </w:t>
      </w:r>
      <w:r w:rsidR="00431BCA">
        <w:rPr>
          <w:noProof/>
        </w:rPr>
        <w:t>2</w:t>
      </w:r>
      <w:r w:rsidR="00431BCA">
        <w:noBreakHyphen/>
      </w:r>
      <w:r w:rsidR="00431BCA">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5">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35B29D61" w:rsidR="00C90432" w:rsidRDefault="00C90432" w:rsidP="00C90432">
      <w:pPr>
        <w:pStyle w:val="Caption"/>
        <w:jc w:val="both"/>
      </w:pPr>
      <w:bookmarkStart w:id="112" w:name="_Ref43890029"/>
      <w:r>
        <w:t xml:space="preserve">Figure </w:t>
      </w:r>
      <w:fldSimple w:instr=" STYLEREF 1 \s ">
        <w:r w:rsidR="00431BCA">
          <w:rPr>
            <w:noProof/>
          </w:rPr>
          <w:t>2</w:t>
        </w:r>
      </w:fldSimple>
      <w:r w:rsidR="007D7998">
        <w:noBreakHyphen/>
      </w:r>
      <w:fldSimple w:instr=" SEQ Figure \* ARABIC \s 1 ">
        <w:r w:rsidR="00431BCA">
          <w:rPr>
            <w:noProof/>
          </w:rPr>
          <w:t>3</w:t>
        </w:r>
      </w:fldSimple>
      <w:bookmarkEnd w:id="112"/>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3460A20D"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431BCA">
        <w:t xml:space="preserve">Figure </w:t>
      </w:r>
      <w:r w:rsidR="00431BCA">
        <w:rPr>
          <w:noProof/>
        </w:rPr>
        <w:t>2</w:t>
      </w:r>
      <w:r w:rsidR="00431BCA">
        <w:noBreakHyphen/>
      </w:r>
      <w:r w:rsidR="00431BCA">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431BCA">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431BCA">
        <w:t xml:space="preserve">Figure </w:t>
      </w:r>
      <w:r w:rsidR="00431BCA">
        <w:rPr>
          <w:noProof/>
        </w:rPr>
        <w:t>2</w:t>
      </w:r>
      <w:r w:rsidR="00431BCA">
        <w:noBreakHyphen/>
      </w:r>
      <w:r w:rsidR="00431BCA">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1C5BA11F" w:rsidR="00C90432" w:rsidRDefault="00C90432" w:rsidP="00554BC9">
      <w:pPr>
        <w:pStyle w:val="Caption"/>
        <w:jc w:val="both"/>
      </w:pPr>
      <w:bookmarkStart w:id="113" w:name="_Ref43907050"/>
      <w:r>
        <w:t xml:space="preserve">Figure </w:t>
      </w:r>
      <w:fldSimple w:instr=" STYLEREF 1 \s ">
        <w:r w:rsidR="00431BCA">
          <w:rPr>
            <w:noProof/>
          </w:rPr>
          <w:t>2</w:t>
        </w:r>
      </w:fldSimple>
      <w:r w:rsidR="007D7998">
        <w:noBreakHyphen/>
      </w:r>
      <w:fldSimple w:instr=" SEQ Figure \* ARABIC \s 1 ">
        <w:r w:rsidR="00431BCA">
          <w:rPr>
            <w:noProof/>
          </w:rPr>
          <w:t>4</w:t>
        </w:r>
      </w:fldSimple>
      <w:bookmarkEnd w:id="113"/>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1D5E187B"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431BCA">
        <w:t xml:space="preserve">Figure </w:t>
      </w:r>
      <w:r w:rsidR="00431BCA">
        <w:rPr>
          <w:noProof/>
        </w:rPr>
        <w:t>2</w:t>
      </w:r>
      <w:r w:rsidR="00431BCA">
        <w:noBreakHyphen/>
      </w:r>
      <w:r w:rsidR="00431BCA">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653FD266" w:rsidR="00A362BF" w:rsidRPr="0095480C" w:rsidRDefault="00A362BF" w:rsidP="00A362BF">
      <w:pPr>
        <w:pStyle w:val="Caption"/>
        <w:jc w:val="both"/>
      </w:pPr>
      <w:bookmarkStart w:id="114" w:name="_Ref110257830"/>
      <w:r>
        <w:t xml:space="preserve">Figure </w:t>
      </w:r>
      <w:fldSimple w:instr=" STYLEREF 1 \s ">
        <w:r w:rsidR="00431BCA">
          <w:rPr>
            <w:noProof/>
          </w:rPr>
          <w:t>2</w:t>
        </w:r>
      </w:fldSimple>
      <w:r w:rsidR="007D7998">
        <w:noBreakHyphen/>
      </w:r>
      <w:fldSimple w:instr=" SEQ Figure \* ARABIC \s 1 ">
        <w:r w:rsidR="00431BCA">
          <w:rPr>
            <w:noProof/>
          </w:rPr>
          <w:t>5</w:t>
        </w:r>
      </w:fldSimple>
      <w:bookmarkEnd w:id="114"/>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15" w:name="_Ref71035271"/>
      <w:r>
        <w:t xml:space="preserve"> </w:t>
      </w:r>
      <w:bookmarkStart w:id="116" w:name="_Toc158640012"/>
      <w:r>
        <w:t xml:space="preserve">Diffusion Coefficients and </w:t>
      </w:r>
      <w:r w:rsidR="00BE03B9">
        <w:t>Removing Boundary Conditions in XY</w:t>
      </w:r>
      <w:bookmarkEnd w:id="115"/>
      <w:bookmarkEnd w:id="116"/>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741DF33F" w:rsidR="0028689A" w:rsidRDefault="0028689A" w:rsidP="00E84818">
      <w:pPr>
        <w:jc w:val="both"/>
      </w:pPr>
      <w:r>
        <w:t xml:space="preserve">As is discussed in section </w:t>
      </w:r>
      <w:r>
        <w:fldChar w:fldCharType="begin"/>
      </w:r>
      <w:r>
        <w:instrText xml:space="preserve"> REF _Ref110261190 \r \h </w:instrText>
      </w:r>
      <w:r>
        <w:fldChar w:fldCharType="separate"/>
      </w:r>
      <w:r w:rsidR="00431BCA">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3AD776F9"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431BCA">
        <w:t xml:space="preserve">Figure </w:t>
      </w:r>
      <w:r w:rsidR="00431BCA">
        <w:rPr>
          <w:noProof/>
        </w:rPr>
        <w:t>2</w:t>
      </w:r>
      <w:r w:rsidR="00431BCA">
        <w:noBreakHyphen/>
      </w:r>
      <w:r w:rsidR="00431BCA">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6A1600F4" w:rsidR="00EE38DA" w:rsidRDefault="00A15AAE" w:rsidP="00554BC9">
      <w:pPr>
        <w:pStyle w:val="Caption"/>
        <w:jc w:val="both"/>
      </w:pPr>
      <w:bookmarkStart w:id="117" w:name="_Ref71031371"/>
      <w:r>
        <w:t xml:space="preserve">Figure </w:t>
      </w:r>
      <w:fldSimple w:instr=" STYLEREF 1 \s ">
        <w:r w:rsidR="00431BCA">
          <w:rPr>
            <w:noProof/>
          </w:rPr>
          <w:t>2</w:t>
        </w:r>
      </w:fldSimple>
      <w:r w:rsidR="007D7998">
        <w:noBreakHyphen/>
      </w:r>
      <w:fldSimple w:instr=" SEQ Figure \* ARABIC \s 1 ">
        <w:r w:rsidR="00431BCA">
          <w:rPr>
            <w:noProof/>
          </w:rPr>
          <w:t>6</w:t>
        </w:r>
      </w:fldSimple>
      <w:bookmarkEnd w:id="117"/>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8" w:name="_Ref71036004"/>
      <w:r>
        <w:t xml:space="preserve"> </w:t>
      </w:r>
      <w:bookmarkStart w:id="119" w:name="_Ref157072727"/>
      <w:bookmarkStart w:id="120" w:name="_Toc158640013"/>
      <w:r w:rsidR="00C90432">
        <w:t>Check</w:t>
      </w:r>
      <w:r w:rsidR="00BE03B9">
        <w:t>ing for</w:t>
      </w:r>
      <w:r w:rsidR="00C90432">
        <w:t xml:space="preserve"> Broken Mol</w:t>
      </w:r>
      <w:r w:rsidR="00BE03B9">
        <w:t>ecule</w:t>
      </w:r>
      <w:r w:rsidR="00C90432">
        <w:t>s</w:t>
      </w:r>
      <w:bookmarkEnd w:id="118"/>
      <w:bookmarkEnd w:id="119"/>
      <w:bookmarkEnd w:id="120"/>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21857215"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431BCA">
        <w:t xml:space="preserve">Figure </w:t>
      </w:r>
      <w:r w:rsidR="00431BCA">
        <w:rPr>
          <w:noProof/>
        </w:rPr>
        <w:t>2</w:t>
      </w:r>
      <w:r w:rsidR="00431BCA">
        <w:noBreakHyphen/>
      </w:r>
      <w:r w:rsidR="00431BCA">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2CE3DC5C" w:rsidR="00167A0D" w:rsidRDefault="002463E6" w:rsidP="002463E6">
      <w:pPr>
        <w:pStyle w:val="Caption"/>
        <w:jc w:val="both"/>
      </w:pPr>
      <w:bookmarkStart w:id="121" w:name="_Ref110257434"/>
      <w:r>
        <w:t xml:space="preserve">Figure </w:t>
      </w:r>
      <w:fldSimple w:instr=" STYLEREF 1 \s ">
        <w:r w:rsidR="00431BCA">
          <w:rPr>
            <w:noProof/>
          </w:rPr>
          <w:t>2</w:t>
        </w:r>
      </w:fldSimple>
      <w:r w:rsidR="007D7998">
        <w:noBreakHyphen/>
      </w:r>
      <w:fldSimple w:instr=" SEQ Figure \* ARABIC \s 1 ">
        <w:r w:rsidR="00431BCA">
          <w:rPr>
            <w:noProof/>
          </w:rPr>
          <w:t>7</w:t>
        </w:r>
      </w:fldSimple>
      <w:bookmarkEnd w:id="121"/>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22" w:name="_Ref89171364"/>
      <w:r>
        <w:t xml:space="preserve"> </w:t>
      </w:r>
      <w:bookmarkStart w:id="123" w:name="_Toc158640014"/>
      <w:r w:rsidR="00BE03B9">
        <w:t>Comparing Multiple Simulations</w:t>
      </w:r>
      <w:bookmarkEnd w:id="122"/>
      <w:bookmarkEnd w:id="123"/>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462DF7FB"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431BCA">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431BCA">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7854B7F0"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431BCA">
        <w:t xml:space="preserve">Figure </w:t>
      </w:r>
      <w:r w:rsidR="00431BCA">
        <w:rPr>
          <w:noProof/>
        </w:rPr>
        <w:t>2</w:t>
      </w:r>
      <w:r w:rsidR="00431BCA">
        <w:noBreakHyphen/>
      </w:r>
      <w:r w:rsidR="00431BCA">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2F12A663" w:rsidR="000212D2" w:rsidRPr="000212D2" w:rsidRDefault="000212D2" w:rsidP="00554BC9">
      <w:pPr>
        <w:pStyle w:val="Caption"/>
        <w:jc w:val="both"/>
      </w:pPr>
      <w:bookmarkStart w:id="124" w:name="_Ref72855699"/>
      <w:r>
        <w:t xml:space="preserve">Figure </w:t>
      </w:r>
      <w:fldSimple w:instr=" STYLEREF 1 \s ">
        <w:r w:rsidR="00431BCA">
          <w:rPr>
            <w:noProof/>
          </w:rPr>
          <w:t>2</w:t>
        </w:r>
      </w:fldSimple>
      <w:r w:rsidR="007D7998">
        <w:noBreakHyphen/>
      </w:r>
      <w:fldSimple w:instr=" SEQ Figure \* ARABIC \s 1 ">
        <w:r w:rsidR="00431BCA">
          <w:rPr>
            <w:noProof/>
          </w:rPr>
          <w:t>8</w:t>
        </w:r>
      </w:fldSimple>
      <w:bookmarkEnd w:id="124"/>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25" w:name="_Ref71041678"/>
      <w:r>
        <w:t xml:space="preserve"> </w:t>
      </w:r>
      <w:bookmarkStart w:id="126" w:name="_Toc158640015"/>
      <w:r w:rsidR="00BE03B9">
        <w:t>Fixing Mistakes in the Trajectory Time</w:t>
      </w:r>
      <w:bookmarkEnd w:id="125"/>
      <w:bookmarkEnd w:id="126"/>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27"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128" w:name="_Toc135122801"/>
      <w:r>
        <w:t xml:space="preserve"> </w:t>
      </w:r>
      <w:bookmarkStart w:id="129" w:name="_Ref135141462"/>
      <w:bookmarkStart w:id="130" w:name="_Ref135141490"/>
      <w:bookmarkStart w:id="131" w:name="_Toc158640016"/>
      <w:r>
        <w:t>PBC Gen</w:t>
      </w:r>
      <w:bookmarkEnd w:id="128"/>
      <w:bookmarkEnd w:id="129"/>
      <w:bookmarkEnd w:id="130"/>
      <w:bookmarkEnd w:id="131"/>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74A22772" w14:textId="521498D9" w:rsidR="004319C7" w:rsidRDefault="004319C7" w:rsidP="00DD6F9E">
      <w:pPr>
        <w:spacing w:after="200"/>
      </w:pPr>
      <w:r w:rsidRPr="00AE77E1">
        <w:t>An example of the data generated with PBC Gen is shown in</w:t>
      </w:r>
      <w:r>
        <w:t xml:space="preserve"> </w:t>
      </w:r>
      <w:r>
        <w:fldChar w:fldCharType="begin"/>
      </w:r>
      <w:r>
        <w:instrText xml:space="preserve"> REF _Ref134714027 \h </w:instrText>
      </w:r>
      <w:r>
        <w:fldChar w:fldCharType="separate"/>
      </w:r>
      <w:r w:rsidR="00431BCA">
        <w:t xml:space="preserve">Figure </w:t>
      </w:r>
      <w:r w:rsidR="00431BCA">
        <w:rPr>
          <w:noProof/>
        </w:rPr>
        <w:t>2</w:t>
      </w:r>
      <w:r w:rsidR="00431BCA">
        <w:noBreakHyphen/>
      </w:r>
      <w:r w:rsidR="00431BCA">
        <w:rPr>
          <w:noProof/>
        </w:rPr>
        <w:t>9</w:t>
      </w:r>
      <w:r>
        <w:fldChar w:fldCharType="end"/>
      </w:r>
      <w:r>
        <w:t>.</w:t>
      </w:r>
    </w:p>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28DC4A5B" w14:textId="2E6B932C" w:rsidR="004319C7" w:rsidRPr="00145515" w:rsidRDefault="004319C7" w:rsidP="00145515">
      <w:pPr>
        <w:pStyle w:val="Caption"/>
      </w:pPr>
      <w:bookmarkStart w:id="132" w:name="_Ref134714027"/>
      <w:r>
        <w:t xml:space="preserve">Figure </w:t>
      </w:r>
      <w:fldSimple w:instr=" STYLEREF 1 \s ">
        <w:r w:rsidR="00431BCA">
          <w:rPr>
            <w:noProof/>
          </w:rPr>
          <w:t>2</w:t>
        </w:r>
      </w:fldSimple>
      <w:r w:rsidR="007D7998">
        <w:noBreakHyphen/>
      </w:r>
      <w:fldSimple w:instr=" SEQ Figure \* ARABIC \s 1 ">
        <w:r w:rsidR="00431BCA">
          <w:rPr>
            <w:noProof/>
          </w:rPr>
          <w:t>9</w:t>
        </w:r>
      </w:fldSimple>
      <w:bookmarkEnd w:id="132"/>
      <w:r>
        <w:t xml:space="preserve"> Snapshot from a trajectory that has been expanded using PBC Gen. The left-hand side shows the initial molecular system while the right side shows the system after generating the periodic repeats. </w:t>
      </w:r>
    </w:p>
    <w:p w14:paraId="4ECC2B40" w14:textId="36FE5ED2" w:rsidR="00E854DA" w:rsidRDefault="00F1628B" w:rsidP="002B2D9B">
      <w:pPr>
        <w:pStyle w:val="Heading2"/>
      </w:pPr>
      <w:bookmarkStart w:id="133" w:name="_Ref89171388"/>
      <w:r>
        <w:t xml:space="preserve"> </w:t>
      </w:r>
      <w:bookmarkStart w:id="134" w:name="_Toc158640017"/>
      <w:r w:rsidR="00BE03B9">
        <w:t>Finding a Structure for Back Mapping</w:t>
      </w:r>
      <w:bookmarkEnd w:id="127"/>
      <w:bookmarkEnd w:id="133"/>
      <w:bookmarkEnd w:id="134"/>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w:instrText>
      </w:r>
      <w:r w:rsidR="008338F2">
        <w:lastRenderedPageBreak/>
        <w:instrText>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70C2E320"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431BCA">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431BCA">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50472431"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431BCA">
        <w:t xml:space="preserve">Figure </w:t>
      </w:r>
      <w:r w:rsidR="00431BCA">
        <w:rPr>
          <w:noProof/>
        </w:rPr>
        <w:t>2</w:t>
      </w:r>
      <w:r w:rsidR="00431BCA">
        <w:noBreakHyphen/>
      </w:r>
      <w:r w:rsidR="00431BCA">
        <w:rPr>
          <w:noProof/>
        </w:rPr>
        <w:t>10</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lastRenderedPageBreak/>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6998DEE" w14:textId="113A2045" w:rsidR="00E46D59" w:rsidRDefault="00E854DA" w:rsidP="00145515">
      <w:pPr>
        <w:pStyle w:val="Caption"/>
        <w:jc w:val="both"/>
      </w:pPr>
      <w:bookmarkStart w:id="135" w:name="_Ref47912916"/>
      <w:r>
        <w:t xml:space="preserve">Figure </w:t>
      </w:r>
      <w:fldSimple w:instr=" STYLEREF 1 \s ">
        <w:r w:rsidR="00431BCA">
          <w:rPr>
            <w:noProof/>
          </w:rPr>
          <w:t>2</w:t>
        </w:r>
      </w:fldSimple>
      <w:r w:rsidR="007D7998">
        <w:noBreakHyphen/>
      </w:r>
      <w:fldSimple w:instr=" SEQ Figure \* ARABIC \s 1 ">
        <w:r w:rsidR="00431BCA">
          <w:rPr>
            <w:noProof/>
          </w:rPr>
          <w:t>10</w:t>
        </w:r>
      </w:fldSimple>
      <w:bookmarkEnd w:id="135"/>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64033045" w14:textId="1D5720FF" w:rsidR="00E46D59" w:rsidRDefault="00E46D59" w:rsidP="00E46D59">
      <w:pPr>
        <w:pStyle w:val="Heading2"/>
      </w:pPr>
      <w:r>
        <w:t xml:space="preserve"> </w:t>
      </w:r>
      <w:bookmarkStart w:id="136" w:name="_Ref157072351"/>
      <w:bookmarkStart w:id="137" w:name="_Ref157072451"/>
      <w:bookmarkStart w:id="138" w:name="_Ref157072550"/>
      <w:bookmarkStart w:id="139" w:name="_Ref157072689"/>
      <w:bookmarkStart w:id="140" w:name="_Ref157072819"/>
      <w:bookmarkStart w:id="141" w:name="_Ref157072920"/>
      <w:bookmarkStart w:id="142" w:name="_Toc158640018"/>
      <w:r>
        <w:t>Getting Good Performance When Prepping Your System</w:t>
      </w:r>
      <w:bookmarkEnd w:id="136"/>
      <w:bookmarkEnd w:id="137"/>
      <w:bookmarkEnd w:id="138"/>
      <w:bookmarkEnd w:id="139"/>
      <w:bookmarkEnd w:id="140"/>
      <w:bookmarkEnd w:id="141"/>
      <w:bookmarkEnd w:id="142"/>
    </w:p>
    <w:p w14:paraId="614DC749" w14:textId="11674E60" w:rsidR="00922E45" w:rsidRDefault="00E46D59" w:rsidP="001713C4">
      <w:pPr>
        <w:jc w:val="both"/>
      </w:pPr>
      <w:r>
        <w:t xml:space="preserve">Preparing a trajectory for analysis can be a time-consuming task, especially when simulations </w:t>
      </w:r>
      <w:r w:rsidR="000D2B50">
        <w:t>are considered for</w:t>
      </w:r>
      <w:r>
        <w:t xml:space="preserve"> large molecular systems </w:t>
      </w:r>
      <w:r w:rsidR="000D2B50">
        <w:t xml:space="preserve">that </w:t>
      </w:r>
      <w:r>
        <w:t xml:space="preserve">span a time scale of several microseconds or more. This </w:t>
      </w:r>
      <w:r w:rsidR="000D2B50">
        <w:t xml:space="preserve">preparation </w:t>
      </w:r>
      <w:r>
        <w:t xml:space="preserve">process requires reading the trajectory, performing an operation on it, and then writing the modified trajectory to a new file. With filetypes </w:t>
      </w:r>
      <w:r w:rsidR="001713C4">
        <w:t xml:space="preserve">like xtc, two steps of this task may be parallelized, including the reading of the trajectory (assuming the starting position of each frame is known) and the </w:t>
      </w:r>
      <w:r w:rsidR="000D2B50">
        <w:t>modification of the atomic</w:t>
      </w:r>
      <w:r w:rsidR="001713C4">
        <w:t xml:space="preserve"> coordinates. Sadly, the third step, i.e., writing the new trajectory, is no</w:t>
      </w:r>
      <w:r w:rsidR="000D2B50">
        <w:t>t</w:t>
      </w:r>
      <w:r w:rsidR="001713C4">
        <w:t xml:space="preserve"> easily parallelized. This is because the starting position of the n</w:t>
      </w:r>
      <w:r w:rsidR="001713C4" w:rsidRPr="001713C4">
        <w:rPr>
          <w:vertAlign w:val="superscript"/>
        </w:rPr>
        <w:t>th</w:t>
      </w:r>
      <w:r w:rsidR="001713C4">
        <w:t xml:space="preserve"> frame in the output file cannot be determined from the number of atoms in the molecular system</w:t>
      </w:r>
      <w:r w:rsidR="006D16F1">
        <w:t>, not for xtc files anyway</w:t>
      </w:r>
      <w:r w:rsidR="002324D2">
        <w:t>, and the file writing routines were not designed to use MPI I/O</w:t>
      </w:r>
      <w:r w:rsidR="001713C4">
        <w:t xml:space="preserve">. Thus, it is not </w:t>
      </w:r>
      <w:r w:rsidR="002324D2">
        <w:t xml:space="preserve">currently </w:t>
      </w:r>
      <w:r w:rsidR="001713C4">
        <w:t xml:space="preserve">possible to have each MPI core write their block of the trajectory </w:t>
      </w:r>
      <w:r w:rsidR="00C931A8">
        <w:t xml:space="preserve">(Section </w:t>
      </w:r>
      <w:r w:rsidR="00C931A8">
        <w:fldChar w:fldCharType="begin"/>
      </w:r>
      <w:r w:rsidR="00C931A8">
        <w:instrText xml:space="preserve"> REF _Ref120463076 \r \h </w:instrText>
      </w:r>
      <w:r w:rsidR="00C931A8">
        <w:fldChar w:fldCharType="separate"/>
      </w:r>
      <w:r w:rsidR="00431BCA">
        <w:t>1.4</w:t>
      </w:r>
      <w:r w:rsidR="00C931A8">
        <w:fldChar w:fldCharType="end"/>
      </w:r>
      <w:r w:rsidR="00C931A8">
        <w:t xml:space="preserve">) </w:t>
      </w:r>
      <w:r w:rsidR="001713C4">
        <w:t xml:space="preserve">to a single file simultaneously. Instead, each core writes </w:t>
      </w:r>
      <w:r w:rsidR="000D2B50">
        <w:t>its</w:t>
      </w:r>
      <w:r w:rsidR="001713C4">
        <w:t xml:space="preserve"> chunk of the trajectory to a temporary file which is eventually spliced together by the rank 0</w:t>
      </w:r>
      <w:r w:rsidR="000D2B50">
        <w:t xml:space="preserve"> core</w:t>
      </w:r>
      <w:r w:rsidR="001713C4">
        <w:t>. This last step is the most time consuming and is equivalent to hav</w:t>
      </w:r>
      <w:r w:rsidR="000D2B50">
        <w:t>ing</w:t>
      </w:r>
      <w:r w:rsidR="001713C4">
        <w:t xml:space="preserve"> a serial code that reads and writes the trajectory. This approach is</w:t>
      </w:r>
      <w:r w:rsidR="000D2B50">
        <w:t xml:space="preserve"> thus justified</w:t>
      </w:r>
      <w:r w:rsidR="001713C4">
        <w:t xml:space="preserve"> only when the operations performed on the trajectory are sufficiently expensive that parallelizing this part speeds up the overall computation</w:t>
      </w:r>
      <w:r w:rsidR="000D2B50">
        <w:t>;</w:t>
      </w:r>
      <w:r w:rsidR="001713C4">
        <w:t xml:space="preserve"> </w:t>
      </w:r>
      <w:r w:rsidR="000D2B50">
        <w:t>this</w:t>
      </w:r>
      <w:r w:rsidR="001713C4">
        <w:t xml:space="preserve"> is often the case. However, we are left with a reading and writing step that</w:t>
      </w:r>
      <w:r w:rsidR="000D2B50">
        <w:t xml:space="preserve"> is expensive </w:t>
      </w:r>
      <w:r w:rsidR="000840D2">
        <w:t xml:space="preserve">and </w:t>
      </w:r>
      <w:r w:rsidR="001713C4">
        <w:t>see</w:t>
      </w:r>
      <w:r w:rsidR="000D2B50">
        <w:t>mingly</w:t>
      </w:r>
      <w:r w:rsidR="001713C4">
        <w:t xml:space="preserve"> </w:t>
      </w:r>
      <w:r w:rsidR="000840D2">
        <w:t>difficult</w:t>
      </w:r>
      <w:r w:rsidR="001713C4">
        <w:t xml:space="preserve"> to </w:t>
      </w:r>
      <w:r w:rsidR="002B260E">
        <w:t>improve upon</w:t>
      </w:r>
      <w:r w:rsidR="001713C4">
        <w:t xml:space="preserve">. </w:t>
      </w:r>
      <w:r w:rsidR="000D2B50">
        <w:t xml:space="preserve">To illustrate this first point, we consider tests from an all-atom simulation </w:t>
      </w:r>
      <w:r w:rsidR="00922E45">
        <w:t xml:space="preserve">that </w:t>
      </w:r>
      <w:r w:rsidR="000D2B50">
        <w:t>contain</w:t>
      </w:r>
      <w:r w:rsidR="00922E45">
        <w:t>ed</w:t>
      </w:r>
      <w:r w:rsidR="000D2B50">
        <w:t xml:space="preserve"> 200,000 atoms and 625,000 frames (approximately 75us</w:t>
      </w:r>
      <w:r w:rsidR="000840D2">
        <w:t xml:space="preserve"> of simulation time</w:t>
      </w:r>
      <w:r w:rsidR="000D2B50">
        <w:t>)</w:t>
      </w:r>
      <w:r w:rsidR="00922E45">
        <w:t xml:space="preserve">. This trajectory </w:t>
      </w:r>
      <w:r w:rsidR="000D2B50">
        <w:t xml:space="preserve">required </w:t>
      </w:r>
      <w:r w:rsidR="00922E45">
        <w:t>approximately</w:t>
      </w:r>
      <w:r w:rsidR="000D2B50">
        <w:t xml:space="preserve"> 18 hours to </w:t>
      </w:r>
      <w:r w:rsidR="00922E45">
        <w:t xml:space="preserve">perform least squares fitting (using 100 cores) and </w:t>
      </w:r>
      <w:r w:rsidR="000D2B50">
        <w:t xml:space="preserve">splice together the </w:t>
      </w:r>
      <w:r w:rsidR="00922E45">
        <w:t xml:space="preserve">resulting </w:t>
      </w:r>
      <w:r w:rsidR="000D2B50">
        <w:t>trajectory</w:t>
      </w:r>
      <w:r w:rsidR="00922E45">
        <w:t xml:space="preserve">. </w:t>
      </w:r>
      <w:r w:rsidR="000D2B50">
        <w:t xml:space="preserve">Given </w:t>
      </w:r>
      <w:r w:rsidR="00922E45">
        <w:t xml:space="preserve">that </w:t>
      </w:r>
      <w:r w:rsidR="000D2B50">
        <w:t xml:space="preserve">the fitting of </w:t>
      </w:r>
      <w:r w:rsidR="00922E45">
        <w:t xml:space="preserve">the </w:t>
      </w:r>
      <w:r w:rsidR="000D2B50">
        <w:t xml:space="preserve">trajectory frames was spread over </w:t>
      </w:r>
      <w:r w:rsidR="00922E45">
        <w:t>100</w:t>
      </w:r>
      <w:r w:rsidR="000840D2">
        <w:t xml:space="preserve"> cores</w:t>
      </w:r>
      <w:r w:rsidR="00922E45">
        <w:t>, this part was complet</w:t>
      </w:r>
      <w:r w:rsidR="000840D2">
        <w:t>ed</w:t>
      </w:r>
      <w:r w:rsidR="00922E45">
        <w:t xml:space="preserve"> in a few minutes with the remaining time being used for a single core to assemble the temporary trajectory files</w:t>
      </w:r>
      <w:r w:rsidR="000D2B50">
        <w:t xml:space="preserve">. </w:t>
      </w:r>
      <w:r w:rsidR="00922E45">
        <w:t xml:space="preserve">From tests like this one, it </w:t>
      </w:r>
      <w:r w:rsidR="000840D2">
        <w:t>is</w:t>
      </w:r>
      <w:r w:rsidR="00922E45">
        <w:t xml:space="preserve"> clear that the trajectory should be fully prepped </w:t>
      </w:r>
      <w:r w:rsidR="006D16F1">
        <w:t>in</w:t>
      </w:r>
      <w:r w:rsidR="00922E45">
        <w:t xml:space="preserve"> a single step so that the splicing of trajectory files </w:t>
      </w:r>
      <w:r w:rsidR="000840D2">
        <w:t>need</w:t>
      </w:r>
      <w:r w:rsidR="00922E45">
        <w:t xml:space="preserve"> not</w:t>
      </w:r>
      <w:r w:rsidR="000840D2">
        <w:t xml:space="preserve"> be repeated</w:t>
      </w:r>
      <w:r w:rsidR="00922E45">
        <w:t>. We have thus created a system prep tool called Traj Prep</w:t>
      </w:r>
      <w:r w:rsidR="00F7480D">
        <w:fldChar w:fldCharType="begin"/>
      </w:r>
      <w:r w:rsidR="00F7480D">
        <w:instrText xml:space="preserve"> XE "</w:instrText>
      </w:r>
      <w:r w:rsidR="00F7480D" w:rsidRPr="00A96BA6">
        <w:instrText>Traj Prep</w:instrText>
      </w:r>
      <w:r w:rsidR="00F7480D">
        <w:instrText xml:space="preserve">" </w:instrText>
      </w:r>
      <w:r w:rsidR="00F7480D">
        <w:fldChar w:fldCharType="end"/>
      </w:r>
      <w:r w:rsidR="00922E45">
        <w:t xml:space="preserve"> that has several trajectory manipulating operations available</w:t>
      </w:r>
      <w:r w:rsidR="000547CB">
        <w:t>,</w:t>
      </w:r>
      <w:r w:rsidR="00922E45">
        <w:t xml:space="preserve"> which can be performed in any order as specified by the user. This approach </w:t>
      </w:r>
      <w:r w:rsidR="000840D2">
        <w:t xml:space="preserve">lets the user create recipes customized to their individual needs that fully prep the system in a single step thus minimizing the time spent reading and writing trajectory data.  </w:t>
      </w:r>
      <w:r w:rsidR="00922E45">
        <w:t xml:space="preserve"> </w:t>
      </w:r>
    </w:p>
    <w:p w14:paraId="05FA1DC0" w14:textId="5E3DA89C" w:rsidR="00AB382C" w:rsidRDefault="006D16F1" w:rsidP="00AB382C">
      <w:pPr>
        <w:spacing w:after="200"/>
        <w:jc w:val="both"/>
      </w:pPr>
      <w:r>
        <w:tab/>
      </w:r>
      <w:r w:rsidRPr="00AB382C">
        <w:rPr>
          <w:i/>
          <w:iCs/>
          <w:color w:val="000000" w:themeColor="text1"/>
        </w:rPr>
        <w:t>To use Traj Prep</w:t>
      </w:r>
      <w:r w:rsidR="00BC57A0" w:rsidRPr="00AB382C">
        <w:rPr>
          <w:i/>
          <w:iCs/>
          <w:color w:val="000000" w:themeColor="text1"/>
        </w:rPr>
        <w:t>,</w:t>
      </w:r>
      <w:r w:rsidRPr="00AB382C">
        <w:rPr>
          <w:i/>
          <w:iCs/>
          <w:color w:val="000000" w:themeColor="text1"/>
        </w:rPr>
        <w:t xml:space="preserve"> the user must create a recipe. This </w:t>
      </w:r>
      <w:r w:rsidR="000547CB" w:rsidRPr="00AB382C">
        <w:rPr>
          <w:i/>
          <w:iCs/>
          <w:color w:val="000000" w:themeColor="text1"/>
        </w:rPr>
        <w:t xml:space="preserve">recipe </w:t>
      </w:r>
      <w:r w:rsidRPr="00AB382C">
        <w:rPr>
          <w:i/>
          <w:iCs/>
          <w:color w:val="000000" w:themeColor="text1"/>
        </w:rPr>
        <w:t>is a networked selection card</w:t>
      </w:r>
      <w:r w:rsidR="00077E0E" w:rsidRPr="00AB382C">
        <w:rPr>
          <w:i/>
          <w:iCs/>
          <w:color w:val="000000" w:themeColor="text1"/>
        </w:rPr>
        <w:t xml:space="preserve"> (Section </w:t>
      </w:r>
      <w:r w:rsidR="00077E0E" w:rsidRPr="00AB382C">
        <w:rPr>
          <w:i/>
          <w:iCs/>
          <w:color w:val="000000" w:themeColor="text1"/>
        </w:rPr>
        <w:fldChar w:fldCharType="begin"/>
      </w:r>
      <w:r w:rsidR="00077E0E" w:rsidRPr="00AB382C">
        <w:rPr>
          <w:i/>
          <w:iCs/>
          <w:color w:val="000000" w:themeColor="text1"/>
        </w:rPr>
        <w:instrText xml:space="preserve"> REF _Ref157071185 \r \h </w:instrText>
      </w:r>
      <w:r w:rsidR="00AB382C" w:rsidRPr="00AB382C">
        <w:rPr>
          <w:i/>
          <w:iCs/>
          <w:color w:val="000000" w:themeColor="text1"/>
        </w:rPr>
        <w:instrText xml:space="preserve"> \* MERGEFORMAT </w:instrText>
      </w:r>
      <w:r w:rsidR="00077E0E" w:rsidRPr="00AB382C">
        <w:rPr>
          <w:i/>
          <w:iCs/>
          <w:color w:val="000000" w:themeColor="text1"/>
        </w:rPr>
      </w:r>
      <w:r w:rsidR="00077E0E" w:rsidRPr="00AB382C">
        <w:rPr>
          <w:i/>
          <w:iCs/>
          <w:color w:val="000000" w:themeColor="text1"/>
        </w:rPr>
        <w:fldChar w:fldCharType="separate"/>
      </w:r>
      <w:r w:rsidR="00431BCA">
        <w:rPr>
          <w:i/>
          <w:iCs/>
          <w:color w:val="000000" w:themeColor="text1"/>
        </w:rPr>
        <w:t>1.7</w:t>
      </w:r>
      <w:r w:rsidR="00077E0E" w:rsidRPr="00AB382C">
        <w:rPr>
          <w:i/>
          <w:iCs/>
          <w:color w:val="000000" w:themeColor="text1"/>
        </w:rPr>
        <w:fldChar w:fldCharType="end"/>
      </w:r>
      <w:r w:rsidR="00077E0E" w:rsidRPr="00AB382C">
        <w:rPr>
          <w:i/>
          <w:iCs/>
          <w:color w:val="000000" w:themeColor="text1"/>
        </w:rPr>
        <w:t>)</w:t>
      </w:r>
      <w:r w:rsidRPr="00AB382C">
        <w:rPr>
          <w:i/>
          <w:iCs/>
          <w:color w:val="000000" w:themeColor="text1"/>
        </w:rPr>
        <w:t xml:space="preserve"> containing two columns where the first</w:t>
      </w:r>
      <w:r w:rsidR="00462DDB" w:rsidRPr="00AB382C">
        <w:rPr>
          <w:i/>
          <w:iCs/>
          <w:color w:val="000000" w:themeColor="text1"/>
        </w:rPr>
        <w:t xml:space="preserve"> one</w:t>
      </w:r>
      <w:r w:rsidRPr="00AB382C">
        <w:rPr>
          <w:i/>
          <w:iCs/>
          <w:color w:val="000000" w:themeColor="text1"/>
        </w:rPr>
        <w:t xml:space="preserve"> gives the list of operations to be </w:t>
      </w:r>
      <w:r w:rsidR="00077E0E" w:rsidRPr="00AB382C">
        <w:rPr>
          <w:i/>
          <w:iCs/>
          <w:color w:val="000000" w:themeColor="text1"/>
        </w:rPr>
        <w:lastRenderedPageBreak/>
        <w:t>performed and the second links to other selection cards that tell how to perform the individual operations (</w:t>
      </w:r>
      <w:r w:rsidR="00BF4777">
        <w:rPr>
          <w:i/>
          <w:iCs/>
          <w:color w:val="000000" w:themeColor="text1"/>
        </w:rPr>
        <w:fldChar w:fldCharType="begin"/>
      </w:r>
      <w:r w:rsidR="00BF4777">
        <w:rPr>
          <w:i/>
          <w:iCs/>
          <w:color w:val="000000" w:themeColor="text1"/>
        </w:rPr>
        <w:instrText xml:space="preserve"> REF _Ref157075124 \h </w:instrText>
      </w:r>
      <w:r w:rsidR="00BF4777">
        <w:rPr>
          <w:i/>
          <w:iCs/>
          <w:color w:val="000000" w:themeColor="text1"/>
        </w:rPr>
      </w:r>
      <w:r w:rsidR="00BF4777">
        <w:rPr>
          <w:i/>
          <w:iCs/>
          <w:color w:val="000000" w:themeColor="text1"/>
        </w:rPr>
        <w:fldChar w:fldCharType="separate"/>
      </w:r>
      <w:r w:rsidR="00431BCA">
        <w:t xml:space="preserve">Figure </w:t>
      </w:r>
      <w:r w:rsidR="00431BCA">
        <w:rPr>
          <w:noProof/>
        </w:rPr>
        <w:t>2</w:t>
      </w:r>
      <w:r w:rsidR="00431BCA">
        <w:noBreakHyphen/>
      </w:r>
      <w:r w:rsidR="00431BCA">
        <w:rPr>
          <w:noProof/>
        </w:rPr>
        <w:t>11</w:t>
      </w:r>
      <w:r w:rsidR="00BF4777">
        <w:rPr>
          <w:i/>
          <w:iCs/>
          <w:color w:val="000000" w:themeColor="text1"/>
        </w:rPr>
        <w:fldChar w:fldCharType="end"/>
      </w:r>
      <w:r w:rsidR="00077E0E" w:rsidRPr="00AB382C">
        <w:rPr>
          <w:i/>
          <w:iCs/>
          <w:color w:val="000000" w:themeColor="text1"/>
        </w:rPr>
        <w:t>).</w:t>
      </w:r>
      <w:r w:rsidR="00AB382C">
        <w:rPr>
          <w:i/>
          <w:iCs/>
          <w:color w:val="000000" w:themeColor="text1"/>
        </w:rPr>
        <w:t xml:space="preserve"> </w:t>
      </w:r>
      <w:r w:rsidR="008B00CC">
        <w:rPr>
          <w:i/>
          <w:iCs/>
          <w:color w:val="000000" w:themeColor="text1"/>
        </w:rPr>
        <w:fldChar w:fldCharType="begin"/>
      </w:r>
      <w:r w:rsidR="008B00CC">
        <w:rPr>
          <w:i/>
          <w:iCs/>
          <w:color w:val="000000" w:themeColor="text1"/>
        </w:rPr>
        <w:instrText xml:space="preserve"> REF _Ref157074522 \h </w:instrText>
      </w:r>
      <w:r w:rsidR="008B00CC">
        <w:rPr>
          <w:i/>
          <w:iCs/>
          <w:color w:val="000000" w:themeColor="text1"/>
        </w:rPr>
      </w:r>
      <w:r w:rsidR="008B00CC">
        <w:rPr>
          <w:i/>
          <w:iCs/>
          <w:color w:val="000000" w:themeColor="text1"/>
        </w:rPr>
        <w:fldChar w:fldCharType="separate"/>
      </w:r>
      <w:r w:rsidR="00431BCA">
        <w:t xml:space="preserve">Table </w:t>
      </w:r>
      <w:r w:rsidR="00431BCA">
        <w:rPr>
          <w:noProof/>
        </w:rPr>
        <w:t>2</w:t>
      </w:r>
      <w:r w:rsidR="008B00CC">
        <w:rPr>
          <w:i/>
          <w:iCs/>
          <w:color w:val="000000" w:themeColor="text1"/>
        </w:rPr>
        <w:fldChar w:fldCharType="end"/>
      </w:r>
      <w:r w:rsidR="008B00CC">
        <w:rPr>
          <w:i/>
          <w:iCs/>
          <w:color w:val="000000" w:themeColor="text1"/>
        </w:rPr>
        <w:t xml:space="preserve"> </w:t>
      </w:r>
      <w:r w:rsidR="00AB382C">
        <w:t>gives a list of available operations as well as a description of the parameters required for each and the expected input for each parameter. These operations are described in greater detail in the following paragraphs.</w:t>
      </w:r>
    </w:p>
    <w:p w14:paraId="7740155C" w14:textId="77777777" w:rsidR="00BF4777" w:rsidRDefault="00AB382C" w:rsidP="00BF4777">
      <w:pPr>
        <w:pStyle w:val="Caption"/>
        <w:keepNext/>
      </w:pPr>
      <w:r>
        <w:rPr>
          <w:noProof/>
        </w:rPr>
        <w:drawing>
          <wp:inline distT="0" distB="0" distL="0" distR="0" wp14:anchorId="21DC23CD" wp14:editId="49B67DE7">
            <wp:extent cx="5943600" cy="1786200"/>
            <wp:effectExtent l="0" t="0" r="0" b="5080"/>
            <wp:docPr id="553682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2258" name="Picture 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1786200"/>
                    </a:xfrm>
                    <a:prstGeom prst="rect">
                      <a:avLst/>
                    </a:prstGeom>
                  </pic:spPr>
                </pic:pic>
              </a:graphicData>
            </a:graphic>
          </wp:inline>
        </w:drawing>
      </w:r>
      <w:bookmarkStart w:id="143" w:name="_Ref156911905"/>
    </w:p>
    <w:p w14:paraId="332E23B1" w14:textId="700B0EC9" w:rsidR="005F5CCC" w:rsidRPr="00BF4777" w:rsidRDefault="00BF4777" w:rsidP="00BF4777">
      <w:pPr>
        <w:pStyle w:val="Caption"/>
      </w:pPr>
      <w:bookmarkStart w:id="144" w:name="_Ref157075124"/>
      <w:r>
        <w:t xml:space="preserve">Figure </w:t>
      </w:r>
      <w:fldSimple w:instr=" STYLEREF 1 \s ">
        <w:r w:rsidR="00431BCA">
          <w:rPr>
            <w:noProof/>
          </w:rPr>
          <w:t>2</w:t>
        </w:r>
      </w:fldSimple>
      <w:r w:rsidR="007D7998">
        <w:noBreakHyphen/>
      </w:r>
      <w:fldSimple w:instr=" SEQ Figure \* ARABIC \s 1 ">
        <w:r w:rsidR="00431BCA">
          <w:rPr>
            <w:noProof/>
          </w:rPr>
          <w:t>11</w:t>
        </w:r>
      </w:fldSimple>
      <w:bookmarkEnd w:id="144"/>
      <w:r>
        <w:t xml:space="preserve"> Example of a recipe used with Traj Prep. This example is used to illustrate how parameters are provided to the program for each operation and the order of operations shown here is not important</w:t>
      </w:r>
      <w:r>
        <w:rPr>
          <w:i w:val="0"/>
          <w:iCs w:val="0"/>
          <w:color w:val="000000" w:themeColor="text1"/>
          <w:sz w:val="24"/>
          <w:szCs w:val="24"/>
        </w:rPr>
        <w:t>.</w:t>
      </w:r>
    </w:p>
    <w:p w14:paraId="0C1C0D7A" w14:textId="2D55331B" w:rsidR="005F5CCC" w:rsidRDefault="005F5CCC" w:rsidP="005F5CCC">
      <w:pPr>
        <w:ind w:firstLine="720"/>
        <w:jc w:val="both"/>
      </w:pPr>
      <w:r w:rsidRPr="00F516DC">
        <w:rPr>
          <w:b/>
          <w:bCs/>
        </w:rPr>
        <w:t>Least squares fitting:</w:t>
      </w:r>
      <w:r>
        <w:t xml:space="preserve"> The fit option can be used to perform least squares fitting. A selection card </w:t>
      </w:r>
      <w:r w:rsidR="00077E0E">
        <w:t>(</w:t>
      </w:r>
      <w:r w:rsidR="00BF4777">
        <w:fldChar w:fldCharType="begin"/>
      </w:r>
      <w:r w:rsidR="00BF4777">
        <w:instrText xml:space="preserve"> REF _Ref157075124 \h </w:instrText>
      </w:r>
      <w:r w:rsidR="00BF4777">
        <w:fldChar w:fldCharType="separate"/>
      </w:r>
      <w:r w:rsidR="00431BCA">
        <w:t xml:space="preserve">Figure </w:t>
      </w:r>
      <w:r w:rsidR="00431BCA">
        <w:rPr>
          <w:noProof/>
        </w:rPr>
        <w:t>2</w:t>
      </w:r>
      <w:r w:rsidR="00431BCA">
        <w:noBreakHyphen/>
      </w:r>
      <w:r w:rsidR="00431BCA">
        <w:rPr>
          <w:noProof/>
        </w:rPr>
        <w:t>11</w:t>
      </w:r>
      <w:r w:rsidR="00BF4777">
        <w:fldChar w:fldCharType="end"/>
      </w:r>
      <w:r w:rsidR="00077E0E">
        <w:t xml:space="preserve">) </w:t>
      </w:r>
      <w:r>
        <w:t xml:space="preserve">should thus be created that tells how to perform the fit. Here, an index file must be provided using the </w:t>
      </w:r>
      <w:r w:rsidRPr="005230A4">
        <w:rPr>
          <w:b/>
          <w:bCs/>
        </w:rPr>
        <w:t>group</w:t>
      </w:r>
      <w:r>
        <w:t xml:space="preserve"> argument. This index </w:t>
      </w:r>
      <w:r w:rsidR="00F01ECB">
        <w:t>provides</w:t>
      </w:r>
      <w:r>
        <w:t xml:space="preserve"> the atom numbers for a group of atoms whose center the rotation is performed around. Note the numbering corresponds to the internal numbering used by MosAT</w:t>
      </w:r>
      <w:r w:rsidR="00F01ECB">
        <w:t xml:space="preserve"> (Section </w:t>
      </w:r>
      <w:r w:rsidR="00F01ECB">
        <w:fldChar w:fldCharType="begin"/>
      </w:r>
      <w:r w:rsidR="00F01ECB">
        <w:instrText xml:space="preserve"> REF _Ref120463076 \r \h </w:instrText>
      </w:r>
      <w:r w:rsidR="00F01ECB">
        <w:fldChar w:fldCharType="separate"/>
      </w:r>
      <w:r w:rsidR="00431BCA">
        <w:t>1.4</w:t>
      </w:r>
      <w:r w:rsidR="00F01ECB">
        <w:fldChar w:fldCharType="end"/>
      </w:r>
      <w:r w:rsidR="00F01ECB">
        <w:t>)</w:t>
      </w:r>
      <w:r>
        <w:t xml:space="preserve"> 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431BCA">
        <w:t>5.1</w:t>
      </w:r>
      <w:r w:rsidR="00077E0E">
        <w:fldChar w:fldCharType="end"/>
      </w:r>
      <w:r w:rsidR="00077E0E">
        <w:t xml:space="preserve">) </w:t>
      </w:r>
      <w:r>
        <w:t xml:space="preserve">to generate this index. With a group of atoms selected, the user must choose a reference structure for the fit. This is done with the </w:t>
      </w:r>
      <w:r w:rsidRPr="005230A4">
        <w:rPr>
          <w:b/>
          <w:bCs/>
        </w:rPr>
        <w:t>lsq_r</w:t>
      </w:r>
      <w:r>
        <w:t xml:space="preserve"> option. Acceptable values for this argument include 0 or 1, where 0 fits the trajectory around the structure provided in the reference file (-ref) and 1 fits around the structure taken from the first frame of the trajectory. Additional arguments include </w:t>
      </w:r>
      <w:r w:rsidRPr="005230A4">
        <w:rPr>
          <w:b/>
          <w:bCs/>
        </w:rPr>
        <w:t>lsq_d</w:t>
      </w:r>
      <w:r>
        <w:t xml:space="preserve"> which tells whether a 2-D fit should be performed around the z-axis (if 0 is provided) or a 3-D fit should be performed (if 1 is provided). It is worth noting that the fitting option, unlike that employed by MoSAT</w:t>
      </w:r>
      <w:r w:rsidR="00077E0E">
        <w:t xml:space="preserve"> (Section </w:t>
      </w:r>
      <w:r w:rsidR="00077E0E">
        <w:fldChar w:fldCharType="begin"/>
      </w:r>
      <w:r w:rsidR="00077E0E">
        <w:instrText xml:space="preserve"> REF _Ref135142536 \r \h </w:instrText>
      </w:r>
      <w:r w:rsidR="00077E0E">
        <w:fldChar w:fldCharType="separate"/>
      </w:r>
      <w:r w:rsidR="00431BCA">
        <w:t>1.6</w:t>
      </w:r>
      <w:r w:rsidR="00077E0E">
        <w:fldChar w:fldCharType="end"/>
      </w:r>
      <w:r w:rsidR="00077E0E">
        <w:t>)</w:t>
      </w:r>
      <w:r>
        <w:t xml:space="preserve"> and other tools, does not translate the system after the rotation. That is, the center of the atom selection is moved to the origin and the rotation applied. Thus, the user would likely want to perform a centering or translation operation following the fit. </w:t>
      </w:r>
    </w:p>
    <w:p w14:paraId="50062890" w14:textId="3FDB96DA" w:rsidR="005F5CCC" w:rsidRDefault="005F5CCC" w:rsidP="005F5CCC">
      <w:pPr>
        <w:ind w:firstLine="720"/>
        <w:jc w:val="both"/>
      </w:pPr>
      <w:r w:rsidRPr="00F516DC">
        <w:rPr>
          <w:b/>
          <w:bCs/>
        </w:rPr>
        <w:t>Translations:</w:t>
      </w:r>
      <w:r>
        <w:t xml:space="preserve"> The trans option can be used to translate the molecular system so that the center of a group of atoms sits at a target destination. To use this option, the user must provide a selection card </w:t>
      </w:r>
      <w:r w:rsidR="00077E0E">
        <w:t>(</w:t>
      </w:r>
      <w:r w:rsidR="00BF4777">
        <w:fldChar w:fldCharType="begin"/>
      </w:r>
      <w:r w:rsidR="00BF4777">
        <w:instrText xml:space="preserve"> REF _Ref157075124 \h </w:instrText>
      </w:r>
      <w:r w:rsidR="00BF4777">
        <w:fldChar w:fldCharType="separate"/>
      </w:r>
      <w:r w:rsidR="00431BCA">
        <w:t xml:space="preserve">Figure </w:t>
      </w:r>
      <w:r w:rsidR="00431BCA">
        <w:rPr>
          <w:noProof/>
        </w:rPr>
        <w:t>2</w:t>
      </w:r>
      <w:r w:rsidR="00431BCA">
        <w:noBreakHyphen/>
      </w:r>
      <w:r w:rsidR="00431BCA">
        <w:rPr>
          <w:noProof/>
        </w:rPr>
        <w:t>11</w:t>
      </w:r>
      <w:r w:rsidR="00BF4777">
        <w:fldChar w:fldCharType="end"/>
      </w:r>
      <w:r w:rsidR="00077E0E">
        <w:t xml:space="preserve">) </w:t>
      </w:r>
      <w:r>
        <w:t xml:space="preserve">with the target coordinates as well as an index of atoms whose center is placed at the target. Here the target coordinates are specified with the </w:t>
      </w:r>
      <w:r w:rsidRPr="00367DA8">
        <w:rPr>
          <w:b/>
          <w:bCs/>
        </w:rPr>
        <w:t>x</w:t>
      </w:r>
      <w:r>
        <w:t xml:space="preserve">, </w:t>
      </w:r>
      <w:r w:rsidRPr="00367DA8">
        <w:rPr>
          <w:b/>
          <w:bCs/>
        </w:rPr>
        <w:t>y</w:t>
      </w:r>
      <w:r>
        <w:t xml:space="preserve">, and </w:t>
      </w:r>
      <w:r w:rsidRPr="00367DA8">
        <w:rPr>
          <w:b/>
          <w:bCs/>
        </w:rPr>
        <w:t>z</w:t>
      </w:r>
      <w:r>
        <w:t xml:space="preserve"> arguments. These values take on floating point values provided by the user. Additionally, the group of target atoms is specified with the </w:t>
      </w:r>
      <w:r w:rsidRPr="00367DA8">
        <w:rPr>
          <w:b/>
          <w:bCs/>
        </w:rPr>
        <w:t>group</w:t>
      </w:r>
      <w:r>
        <w:t xml:space="preserve"> argument. Like with the index file provided when performing least squares fitting, the atom numbering expected here should correspond to the internal numbering used by MosAT </w:t>
      </w:r>
      <w:r w:rsidR="00077E0E">
        <w:t xml:space="preserve">(Section </w:t>
      </w:r>
      <w:r w:rsidR="00077E0E">
        <w:fldChar w:fldCharType="begin"/>
      </w:r>
      <w:r w:rsidR="00077E0E">
        <w:instrText xml:space="preserve"> REF _Ref120463076 \r \h </w:instrText>
      </w:r>
      <w:r w:rsidR="00077E0E">
        <w:fldChar w:fldCharType="separate"/>
      </w:r>
      <w:r w:rsidR="00431BCA">
        <w:t>1.4</w:t>
      </w:r>
      <w:r w:rsidR="00077E0E">
        <w:fldChar w:fldCharType="end"/>
      </w:r>
      <w:r w:rsidR="00077E0E">
        <w:t xml:space="preserve">) </w:t>
      </w:r>
      <w:r>
        <w:t xml:space="preserve">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431BCA">
        <w:t>5.1</w:t>
      </w:r>
      <w:r w:rsidR="00077E0E">
        <w:fldChar w:fldCharType="end"/>
      </w:r>
      <w:r w:rsidR="00077E0E">
        <w:t xml:space="preserve">) </w:t>
      </w:r>
      <w:r>
        <w:t xml:space="preserve">to generate this index.  </w:t>
      </w:r>
    </w:p>
    <w:p w14:paraId="1780B66E" w14:textId="52609EE5" w:rsidR="002B260E" w:rsidRPr="005F5CCC" w:rsidRDefault="002B260E" w:rsidP="002B260E">
      <w:pPr>
        <w:ind w:firstLine="720"/>
        <w:jc w:val="both"/>
      </w:pPr>
    </w:p>
    <w:p w14:paraId="39EEBD87" w14:textId="39E72492" w:rsidR="00455F44" w:rsidRDefault="00455F44" w:rsidP="00455F44">
      <w:pPr>
        <w:pStyle w:val="Caption"/>
        <w:keepNext/>
      </w:pPr>
      <w:bookmarkStart w:id="145" w:name="_Ref157074522"/>
      <w:r>
        <w:lastRenderedPageBreak/>
        <w:t xml:space="preserve">Table </w:t>
      </w:r>
      <w:fldSimple w:instr=" SEQ Table \* ARABIC ">
        <w:r w:rsidR="00431BCA">
          <w:rPr>
            <w:noProof/>
          </w:rPr>
          <w:t>2</w:t>
        </w:r>
      </w:fldSimple>
      <w:bookmarkEnd w:id="143"/>
      <w:bookmarkEnd w:id="145"/>
      <w:r>
        <w:t xml:space="preserve"> Operations and parameters available to Traj Prep. </w:t>
      </w:r>
      <w:r w:rsidR="000440EF">
        <w:t xml:space="preserve">Here the operation and parameters are listed in white. A description of each argument and the accepted values are also </w:t>
      </w:r>
      <w:r w:rsidR="000547CB">
        <w:t>provided</w:t>
      </w:r>
      <w:r w:rsidR="000440EF">
        <w:t xml:space="preserve">. </w:t>
      </w:r>
    </w:p>
    <w:tbl>
      <w:tblPr>
        <w:tblStyle w:val="TableGrid"/>
        <w:tblW w:w="9471" w:type="dxa"/>
        <w:tblLook w:val="0600" w:firstRow="0" w:lastRow="0" w:firstColumn="0" w:lastColumn="0" w:noHBand="1" w:noVBand="1"/>
      </w:tblPr>
      <w:tblGrid>
        <w:gridCol w:w="1441"/>
        <w:gridCol w:w="431"/>
        <w:gridCol w:w="1186"/>
        <w:gridCol w:w="2112"/>
        <w:gridCol w:w="7"/>
        <w:gridCol w:w="431"/>
        <w:gridCol w:w="1068"/>
        <w:gridCol w:w="6"/>
        <w:gridCol w:w="1501"/>
        <w:gridCol w:w="6"/>
        <w:gridCol w:w="1271"/>
        <w:gridCol w:w="11"/>
      </w:tblGrid>
      <w:tr w:rsidR="001104C5" w14:paraId="4C77D73B" w14:textId="77777777" w:rsidTr="0050125D">
        <w:tc>
          <w:tcPr>
            <w:tcW w:w="1441" w:type="dxa"/>
            <w:tcBorders>
              <w:top w:val="single" w:sz="4" w:space="0" w:color="auto"/>
              <w:bottom w:val="single" w:sz="4" w:space="0" w:color="auto"/>
            </w:tcBorders>
            <w:shd w:val="clear" w:color="auto" w:fill="C00000"/>
          </w:tcPr>
          <w:p w14:paraId="7681F38C" w14:textId="60B00D75" w:rsidR="001104C5" w:rsidRDefault="000A6BF8" w:rsidP="001713C4">
            <w:pPr>
              <w:jc w:val="both"/>
            </w:pPr>
            <w:r>
              <w:t>O</w:t>
            </w:r>
            <w:r w:rsidR="001104C5">
              <w:t>peration</w:t>
            </w:r>
          </w:p>
        </w:tc>
        <w:tc>
          <w:tcPr>
            <w:tcW w:w="3736" w:type="dxa"/>
            <w:gridSpan w:val="4"/>
            <w:tcBorders>
              <w:top w:val="single" w:sz="4" w:space="0" w:color="auto"/>
            </w:tcBorders>
            <w:shd w:val="clear" w:color="auto" w:fill="C00000"/>
          </w:tcPr>
          <w:p w14:paraId="72692882" w14:textId="15243FA0" w:rsidR="001104C5" w:rsidRDefault="000A6BF8" w:rsidP="001713C4">
            <w:pPr>
              <w:jc w:val="both"/>
            </w:pPr>
            <w:r>
              <w:t>Parameter</w:t>
            </w:r>
          </w:p>
        </w:tc>
        <w:tc>
          <w:tcPr>
            <w:tcW w:w="1505" w:type="dxa"/>
            <w:gridSpan w:val="3"/>
            <w:tcBorders>
              <w:top w:val="single" w:sz="4" w:space="0" w:color="auto"/>
            </w:tcBorders>
            <w:shd w:val="clear" w:color="auto" w:fill="C00000"/>
          </w:tcPr>
          <w:p w14:paraId="4743FDBC" w14:textId="675A95A6" w:rsidR="001104C5" w:rsidRDefault="000A6BF8" w:rsidP="001713C4">
            <w:pPr>
              <w:jc w:val="both"/>
            </w:pPr>
            <w:r>
              <w:t>Parameter</w:t>
            </w:r>
          </w:p>
        </w:tc>
        <w:tc>
          <w:tcPr>
            <w:tcW w:w="1507" w:type="dxa"/>
            <w:gridSpan w:val="2"/>
            <w:tcBorders>
              <w:top w:val="single" w:sz="4" w:space="0" w:color="auto"/>
            </w:tcBorders>
            <w:shd w:val="clear" w:color="auto" w:fill="C00000"/>
          </w:tcPr>
          <w:p w14:paraId="1669EE8A" w14:textId="1B64C245" w:rsidR="001104C5" w:rsidRDefault="000A6BF8" w:rsidP="001713C4">
            <w:pPr>
              <w:jc w:val="both"/>
            </w:pPr>
            <w:r>
              <w:t>Parameter</w:t>
            </w:r>
          </w:p>
        </w:tc>
        <w:tc>
          <w:tcPr>
            <w:tcW w:w="1282" w:type="dxa"/>
            <w:gridSpan w:val="2"/>
            <w:tcBorders>
              <w:top w:val="single" w:sz="4" w:space="0" w:color="auto"/>
            </w:tcBorders>
            <w:shd w:val="clear" w:color="auto" w:fill="C00000"/>
          </w:tcPr>
          <w:p w14:paraId="78F0E46B" w14:textId="4C1AEC7F" w:rsidR="001104C5" w:rsidRDefault="000A6BF8" w:rsidP="001713C4">
            <w:pPr>
              <w:jc w:val="both"/>
            </w:pPr>
            <w:r>
              <w:t>Parameter</w:t>
            </w:r>
          </w:p>
        </w:tc>
      </w:tr>
      <w:tr w:rsidR="000A6BF8" w14:paraId="00E19B26" w14:textId="4178C822" w:rsidTr="0050125D">
        <w:tc>
          <w:tcPr>
            <w:tcW w:w="1441" w:type="dxa"/>
            <w:vMerge w:val="restart"/>
            <w:tcBorders>
              <w:top w:val="single" w:sz="4" w:space="0" w:color="auto"/>
              <w:left w:val="single" w:sz="4" w:space="0" w:color="auto"/>
              <w:bottom w:val="single" w:sz="4" w:space="0" w:color="auto"/>
              <w:right w:val="single" w:sz="4" w:space="0" w:color="auto"/>
            </w:tcBorders>
            <w:shd w:val="clear" w:color="auto" w:fill="002060"/>
          </w:tcPr>
          <w:p w14:paraId="189315FD" w14:textId="3BF42C15" w:rsidR="000A6BF8" w:rsidRDefault="00455F44" w:rsidP="00455F44">
            <w:r>
              <w:t>fit</w:t>
            </w:r>
          </w:p>
          <w:p w14:paraId="076F7952" w14:textId="7ACBEAFD" w:rsidR="00455F44" w:rsidRDefault="00455F44" w:rsidP="001713C4">
            <w:pPr>
              <w:jc w:val="both"/>
            </w:pPr>
          </w:p>
        </w:tc>
        <w:tc>
          <w:tcPr>
            <w:tcW w:w="3736" w:type="dxa"/>
            <w:gridSpan w:val="4"/>
            <w:tcBorders>
              <w:left w:val="single" w:sz="4" w:space="0" w:color="auto"/>
            </w:tcBorders>
            <w:shd w:val="clear" w:color="auto" w:fill="002060"/>
          </w:tcPr>
          <w:p w14:paraId="5A8DFB41" w14:textId="12082067" w:rsidR="000A6BF8" w:rsidRDefault="000A6BF8" w:rsidP="001713C4">
            <w:pPr>
              <w:jc w:val="both"/>
            </w:pPr>
            <w:r>
              <w:t>lsq_r</w:t>
            </w:r>
          </w:p>
        </w:tc>
        <w:tc>
          <w:tcPr>
            <w:tcW w:w="1505" w:type="dxa"/>
            <w:gridSpan w:val="3"/>
            <w:shd w:val="clear" w:color="auto" w:fill="002060"/>
          </w:tcPr>
          <w:p w14:paraId="13ECDCDC" w14:textId="603733B0" w:rsidR="000A6BF8" w:rsidRDefault="00477D64" w:rsidP="001713C4">
            <w:pPr>
              <w:jc w:val="both"/>
            </w:pPr>
            <w:r>
              <w:t>l</w:t>
            </w:r>
            <w:r w:rsidR="000A6BF8">
              <w:t>sq_d</w:t>
            </w:r>
          </w:p>
        </w:tc>
        <w:tc>
          <w:tcPr>
            <w:tcW w:w="1507" w:type="dxa"/>
            <w:gridSpan w:val="2"/>
            <w:shd w:val="clear" w:color="auto" w:fill="002060"/>
          </w:tcPr>
          <w:p w14:paraId="052DB1DC" w14:textId="0242DD13" w:rsidR="000A6BF8" w:rsidRDefault="000A6BF8" w:rsidP="001713C4">
            <w:pPr>
              <w:jc w:val="both"/>
            </w:pPr>
            <w:r>
              <w:t>group</w:t>
            </w:r>
          </w:p>
        </w:tc>
        <w:tc>
          <w:tcPr>
            <w:tcW w:w="1282" w:type="dxa"/>
            <w:gridSpan w:val="2"/>
            <w:shd w:val="clear" w:color="auto" w:fill="002060"/>
          </w:tcPr>
          <w:p w14:paraId="51A292D9" w14:textId="77777777" w:rsidR="000A6BF8" w:rsidRDefault="000A6BF8" w:rsidP="001713C4">
            <w:pPr>
              <w:jc w:val="both"/>
            </w:pPr>
          </w:p>
        </w:tc>
      </w:tr>
      <w:tr w:rsidR="000A6BF8" w14:paraId="194CCFA3" w14:textId="64E86825" w:rsidTr="0050125D">
        <w:trPr>
          <w:gridAfter w:val="1"/>
          <w:wAfter w:w="11" w:type="dxa"/>
        </w:trPr>
        <w:tc>
          <w:tcPr>
            <w:tcW w:w="1441" w:type="dxa"/>
            <w:vMerge/>
            <w:tcBorders>
              <w:left w:val="single" w:sz="4" w:space="0" w:color="auto"/>
              <w:bottom w:val="single" w:sz="4" w:space="0" w:color="auto"/>
              <w:right w:val="single" w:sz="4" w:space="0" w:color="auto"/>
            </w:tcBorders>
            <w:shd w:val="clear" w:color="auto" w:fill="002060"/>
          </w:tcPr>
          <w:p w14:paraId="6A09AF42" w14:textId="435BDAA7" w:rsidR="000A6BF8" w:rsidRDefault="000A6BF8" w:rsidP="001713C4">
            <w:pPr>
              <w:jc w:val="both"/>
            </w:pPr>
          </w:p>
        </w:tc>
        <w:tc>
          <w:tcPr>
            <w:tcW w:w="431" w:type="dxa"/>
            <w:tcBorders>
              <w:left w:val="single" w:sz="4" w:space="0" w:color="auto"/>
            </w:tcBorders>
            <w:shd w:val="clear" w:color="auto" w:fill="D5DCE4" w:themeFill="text2" w:themeFillTint="33"/>
          </w:tcPr>
          <w:p w14:paraId="121DE9F8" w14:textId="20A584D2" w:rsidR="000A6BF8" w:rsidRDefault="000A6BF8" w:rsidP="001713C4">
            <w:pPr>
              <w:jc w:val="both"/>
            </w:pPr>
            <w:r>
              <w:t>0</w:t>
            </w:r>
          </w:p>
        </w:tc>
        <w:tc>
          <w:tcPr>
            <w:tcW w:w="3305" w:type="dxa"/>
            <w:gridSpan w:val="3"/>
            <w:shd w:val="clear" w:color="auto" w:fill="D5DCE4" w:themeFill="text2" w:themeFillTint="33"/>
          </w:tcPr>
          <w:p w14:paraId="1095687F" w14:textId="0D42F2C2" w:rsidR="000A6BF8" w:rsidRDefault="000A6BF8" w:rsidP="001713C4">
            <w:pPr>
              <w:jc w:val="both"/>
            </w:pPr>
            <w:r>
              <w:t>Fit onto the reference structure</w:t>
            </w:r>
          </w:p>
        </w:tc>
        <w:tc>
          <w:tcPr>
            <w:tcW w:w="431" w:type="dxa"/>
            <w:shd w:val="clear" w:color="auto" w:fill="D5DCE4" w:themeFill="text2" w:themeFillTint="33"/>
          </w:tcPr>
          <w:p w14:paraId="7844B171" w14:textId="77777777" w:rsidR="000A6BF8" w:rsidRDefault="000A6BF8" w:rsidP="001713C4">
            <w:pPr>
              <w:jc w:val="both"/>
            </w:pPr>
            <w:r>
              <w:t>2</w:t>
            </w:r>
          </w:p>
        </w:tc>
        <w:tc>
          <w:tcPr>
            <w:tcW w:w="1068" w:type="dxa"/>
            <w:shd w:val="clear" w:color="auto" w:fill="D5DCE4" w:themeFill="text2" w:themeFillTint="33"/>
          </w:tcPr>
          <w:p w14:paraId="4ED69632" w14:textId="57454047" w:rsidR="000A6BF8" w:rsidRDefault="000A6BF8" w:rsidP="001104C5">
            <w:r>
              <w:t>Only rotate around the z-axis</w:t>
            </w:r>
          </w:p>
        </w:tc>
        <w:tc>
          <w:tcPr>
            <w:tcW w:w="1507" w:type="dxa"/>
            <w:gridSpan w:val="2"/>
            <w:shd w:val="clear" w:color="auto" w:fill="D5DCE4" w:themeFill="text2" w:themeFillTint="33"/>
          </w:tcPr>
          <w:p w14:paraId="1CEFFABF" w14:textId="4D37132B" w:rsidR="000A6BF8" w:rsidRDefault="000A6BF8" w:rsidP="001104C5">
            <w:r>
              <w:t>Provide an index file (ndx) with the atom numbers for target atoms to be fit</w:t>
            </w:r>
          </w:p>
        </w:tc>
        <w:tc>
          <w:tcPr>
            <w:tcW w:w="1277" w:type="dxa"/>
            <w:gridSpan w:val="2"/>
            <w:shd w:val="clear" w:color="auto" w:fill="D5DCE4" w:themeFill="text2" w:themeFillTint="33"/>
          </w:tcPr>
          <w:p w14:paraId="42F04110" w14:textId="77777777" w:rsidR="000A6BF8" w:rsidRDefault="000A6BF8" w:rsidP="001713C4">
            <w:pPr>
              <w:jc w:val="both"/>
            </w:pPr>
          </w:p>
        </w:tc>
      </w:tr>
      <w:tr w:rsidR="000A6BF8" w14:paraId="5761EA39" w14:textId="15FCD2B0" w:rsidTr="0050125D">
        <w:trPr>
          <w:gridAfter w:val="1"/>
          <w:wAfter w:w="11" w:type="dxa"/>
        </w:trPr>
        <w:tc>
          <w:tcPr>
            <w:tcW w:w="1441" w:type="dxa"/>
            <w:vMerge/>
            <w:tcBorders>
              <w:left w:val="single" w:sz="4" w:space="0" w:color="auto"/>
              <w:bottom w:val="single" w:sz="4" w:space="0" w:color="auto"/>
              <w:right w:val="single" w:sz="4" w:space="0" w:color="auto"/>
            </w:tcBorders>
            <w:shd w:val="clear" w:color="auto" w:fill="002060"/>
          </w:tcPr>
          <w:p w14:paraId="32C66107" w14:textId="35E00133" w:rsidR="000A6BF8" w:rsidRDefault="000A6BF8" w:rsidP="001713C4">
            <w:pPr>
              <w:jc w:val="both"/>
            </w:pPr>
          </w:p>
        </w:tc>
        <w:tc>
          <w:tcPr>
            <w:tcW w:w="431" w:type="dxa"/>
            <w:tcBorders>
              <w:left w:val="single" w:sz="4" w:space="0" w:color="auto"/>
            </w:tcBorders>
            <w:shd w:val="clear" w:color="auto" w:fill="D5DCE4" w:themeFill="text2" w:themeFillTint="33"/>
          </w:tcPr>
          <w:p w14:paraId="11A53527" w14:textId="09F4E021" w:rsidR="000A6BF8" w:rsidRDefault="000A6BF8" w:rsidP="001713C4">
            <w:pPr>
              <w:jc w:val="both"/>
            </w:pPr>
            <w:r>
              <w:t>1</w:t>
            </w:r>
          </w:p>
        </w:tc>
        <w:tc>
          <w:tcPr>
            <w:tcW w:w="3305" w:type="dxa"/>
            <w:gridSpan w:val="3"/>
            <w:shd w:val="clear" w:color="auto" w:fill="D5DCE4" w:themeFill="text2" w:themeFillTint="33"/>
          </w:tcPr>
          <w:p w14:paraId="7F8527F3" w14:textId="448EEAC7" w:rsidR="000A6BF8" w:rsidRDefault="000A6BF8" w:rsidP="001713C4">
            <w:pPr>
              <w:jc w:val="both"/>
            </w:pPr>
            <w:r>
              <w:t xml:space="preserve">Fit onto the first frame in </w:t>
            </w:r>
            <w:r w:rsidR="005D1175">
              <w:t xml:space="preserve">the </w:t>
            </w:r>
            <w:r>
              <w:t>trajectory</w:t>
            </w:r>
          </w:p>
        </w:tc>
        <w:tc>
          <w:tcPr>
            <w:tcW w:w="431" w:type="dxa"/>
            <w:shd w:val="clear" w:color="auto" w:fill="D5DCE4" w:themeFill="text2" w:themeFillTint="33"/>
          </w:tcPr>
          <w:p w14:paraId="26E8AA03" w14:textId="77777777" w:rsidR="000A6BF8" w:rsidRDefault="000A6BF8" w:rsidP="001713C4">
            <w:pPr>
              <w:jc w:val="both"/>
            </w:pPr>
            <w:r>
              <w:t>3</w:t>
            </w:r>
          </w:p>
        </w:tc>
        <w:tc>
          <w:tcPr>
            <w:tcW w:w="1068" w:type="dxa"/>
            <w:shd w:val="clear" w:color="auto" w:fill="D5DCE4" w:themeFill="text2" w:themeFillTint="33"/>
          </w:tcPr>
          <w:p w14:paraId="325A9063" w14:textId="7C939652" w:rsidR="000A6BF8" w:rsidRDefault="000A6BF8" w:rsidP="001713C4">
            <w:pPr>
              <w:jc w:val="both"/>
            </w:pPr>
            <w:r>
              <w:t>Perform a full 3-D fit</w:t>
            </w:r>
          </w:p>
        </w:tc>
        <w:tc>
          <w:tcPr>
            <w:tcW w:w="1507" w:type="dxa"/>
            <w:gridSpan w:val="2"/>
            <w:shd w:val="clear" w:color="auto" w:fill="D5DCE4" w:themeFill="text2" w:themeFillTint="33"/>
          </w:tcPr>
          <w:p w14:paraId="09145906" w14:textId="77777777" w:rsidR="000A6BF8" w:rsidRDefault="000A6BF8" w:rsidP="001713C4">
            <w:pPr>
              <w:jc w:val="both"/>
            </w:pPr>
          </w:p>
        </w:tc>
        <w:tc>
          <w:tcPr>
            <w:tcW w:w="1277" w:type="dxa"/>
            <w:gridSpan w:val="2"/>
            <w:shd w:val="clear" w:color="auto" w:fill="D5DCE4" w:themeFill="text2" w:themeFillTint="33"/>
          </w:tcPr>
          <w:p w14:paraId="1F2B758B" w14:textId="77777777" w:rsidR="000A6BF8" w:rsidRDefault="000A6BF8" w:rsidP="001713C4">
            <w:pPr>
              <w:jc w:val="both"/>
            </w:pPr>
          </w:p>
        </w:tc>
      </w:tr>
      <w:tr w:rsidR="000A6BF8" w14:paraId="210FBD9C" w14:textId="61491389" w:rsidTr="005D1175">
        <w:tc>
          <w:tcPr>
            <w:tcW w:w="1441" w:type="dxa"/>
            <w:vMerge w:val="restart"/>
            <w:tcBorders>
              <w:top w:val="single" w:sz="4" w:space="0" w:color="auto"/>
              <w:left w:val="nil"/>
              <w:bottom w:val="single" w:sz="4" w:space="0" w:color="auto"/>
              <w:right w:val="single" w:sz="4" w:space="0" w:color="auto"/>
            </w:tcBorders>
            <w:shd w:val="clear" w:color="auto" w:fill="002060"/>
          </w:tcPr>
          <w:p w14:paraId="626378C0" w14:textId="3AF2BCFF" w:rsidR="000A6BF8" w:rsidRDefault="000A6BF8" w:rsidP="001713C4">
            <w:pPr>
              <w:jc w:val="both"/>
            </w:pPr>
            <w:r>
              <w:t>trans</w:t>
            </w:r>
          </w:p>
        </w:tc>
        <w:tc>
          <w:tcPr>
            <w:tcW w:w="3736" w:type="dxa"/>
            <w:gridSpan w:val="4"/>
            <w:tcBorders>
              <w:left w:val="single" w:sz="4" w:space="0" w:color="auto"/>
              <w:right w:val="single" w:sz="4" w:space="0" w:color="auto"/>
            </w:tcBorders>
            <w:shd w:val="clear" w:color="auto" w:fill="002060"/>
          </w:tcPr>
          <w:p w14:paraId="1D1C5B1C" w14:textId="0D49647F" w:rsidR="000A6BF8" w:rsidRDefault="000A6BF8" w:rsidP="001713C4">
            <w:pPr>
              <w:jc w:val="both"/>
            </w:pPr>
            <w:r>
              <w:t>x</w:t>
            </w:r>
          </w:p>
        </w:tc>
        <w:tc>
          <w:tcPr>
            <w:tcW w:w="1505" w:type="dxa"/>
            <w:gridSpan w:val="3"/>
            <w:tcBorders>
              <w:left w:val="single" w:sz="4" w:space="0" w:color="auto"/>
              <w:right w:val="single" w:sz="4" w:space="0" w:color="auto"/>
            </w:tcBorders>
            <w:shd w:val="clear" w:color="auto" w:fill="002060"/>
          </w:tcPr>
          <w:p w14:paraId="63DFF03A" w14:textId="019FAD7C" w:rsidR="000A6BF8" w:rsidRDefault="000A6BF8" w:rsidP="001713C4">
            <w:pPr>
              <w:jc w:val="both"/>
            </w:pPr>
            <w:r>
              <w:t>y</w:t>
            </w:r>
          </w:p>
        </w:tc>
        <w:tc>
          <w:tcPr>
            <w:tcW w:w="1507" w:type="dxa"/>
            <w:gridSpan w:val="2"/>
            <w:tcBorders>
              <w:left w:val="single" w:sz="4" w:space="0" w:color="auto"/>
              <w:right w:val="single" w:sz="4" w:space="0" w:color="auto"/>
            </w:tcBorders>
            <w:shd w:val="clear" w:color="auto" w:fill="002060"/>
          </w:tcPr>
          <w:p w14:paraId="03589F3D" w14:textId="65CF1322" w:rsidR="000A6BF8" w:rsidRDefault="000A6BF8" w:rsidP="001713C4">
            <w:pPr>
              <w:jc w:val="both"/>
            </w:pPr>
            <w:r>
              <w:t>z</w:t>
            </w:r>
          </w:p>
        </w:tc>
        <w:tc>
          <w:tcPr>
            <w:tcW w:w="1282" w:type="dxa"/>
            <w:gridSpan w:val="2"/>
            <w:tcBorders>
              <w:left w:val="single" w:sz="4" w:space="0" w:color="auto"/>
            </w:tcBorders>
            <w:shd w:val="clear" w:color="auto" w:fill="002060"/>
          </w:tcPr>
          <w:p w14:paraId="4B7F57E5" w14:textId="0B787428" w:rsidR="000A6BF8" w:rsidRDefault="000A6BF8" w:rsidP="001713C4">
            <w:pPr>
              <w:jc w:val="both"/>
            </w:pPr>
            <w:r>
              <w:t>group</w:t>
            </w:r>
          </w:p>
        </w:tc>
      </w:tr>
      <w:tr w:rsidR="000A6BF8" w14:paraId="38C1B352" w14:textId="6F5BBFF5" w:rsidTr="0050125D">
        <w:tc>
          <w:tcPr>
            <w:tcW w:w="1441" w:type="dxa"/>
            <w:vMerge/>
            <w:tcBorders>
              <w:left w:val="nil"/>
              <w:bottom w:val="single" w:sz="4" w:space="0" w:color="auto"/>
              <w:right w:val="single" w:sz="4" w:space="0" w:color="auto"/>
            </w:tcBorders>
            <w:shd w:val="clear" w:color="auto" w:fill="002060"/>
          </w:tcPr>
          <w:p w14:paraId="21DA20F1" w14:textId="77777777" w:rsidR="000A6BF8" w:rsidRDefault="000A6BF8" w:rsidP="004E0A53">
            <w:pPr>
              <w:jc w:val="both"/>
            </w:pPr>
          </w:p>
        </w:tc>
        <w:tc>
          <w:tcPr>
            <w:tcW w:w="3736" w:type="dxa"/>
            <w:gridSpan w:val="4"/>
            <w:tcBorders>
              <w:left w:val="single" w:sz="4" w:space="0" w:color="auto"/>
              <w:right w:val="single" w:sz="4" w:space="0" w:color="auto"/>
            </w:tcBorders>
            <w:shd w:val="clear" w:color="auto" w:fill="D5DCE4" w:themeFill="text2" w:themeFillTint="33"/>
          </w:tcPr>
          <w:p w14:paraId="482E80C3" w14:textId="65F3966D" w:rsidR="000A6BF8" w:rsidRDefault="000A6BF8" w:rsidP="004E0A53">
            <w:pPr>
              <w:jc w:val="both"/>
            </w:pPr>
            <w:r>
              <w:t xml:space="preserve">The x-coordinate where the center of the atom selection is to be translated to (floating point number) </w:t>
            </w:r>
          </w:p>
        </w:tc>
        <w:tc>
          <w:tcPr>
            <w:tcW w:w="1505" w:type="dxa"/>
            <w:gridSpan w:val="3"/>
            <w:tcBorders>
              <w:left w:val="single" w:sz="4" w:space="0" w:color="auto"/>
              <w:right w:val="single" w:sz="4" w:space="0" w:color="auto"/>
            </w:tcBorders>
            <w:shd w:val="clear" w:color="auto" w:fill="D5DCE4" w:themeFill="text2" w:themeFillTint="33"/>
          </w:tcPr>
          <w:p w14:paraId="3B0E900F" w14:textId="3A4F9318" w:rsidR="000A6BF8" w:rsidRDefault="000A6BF8" w:rsidP="004E0A53">
            <w:pPr>
              <w:jc w:val="both"/>
            </w:pPr>
            <w:r>
              <w:t xml:space="preserve">The y-coordinate where the center of the atom selection is to be translated to (floating point number) </w:t>
            </w:r>
          </w:p>
        </w:tc>
        <w:tc>
          <w:tcPr>
            <w:tcW w:w="1507" w:type="dxa"/>
            <w:gridSpan w:val="2"/>
            <w:tcBorders>
              <w:left w:val="single" w:sz="4" w:space="0" w:color="auto"/>
              <w:right w:val="single" w:sz="4" w:space="0" w:color="auto"/>
            </w:tcBorders>
            <w:shd w:val="clear" w:color="auto" w:fill="D5DCE4" w:themeFill="text2" w:themeFillTint="33"/>
          </w:tcPr>
          <w:p w14:paraId="38B95369" w14:textId="3B62626E" w:rsidR="000A6BF8" w:rsidRDefault="000A6BF8" w:rsidP="001104C5">
            <w:r>
              <w:t xml:space="preserve">The z-coordinate where the center of the atom selection is to be translated to (floating point number) </w:t>
            </w:r>
          </w:p>
        </w:tc>
        <w:tc>
          <w:tcPr>
            <w:tcW w:w="1282" w:type="dxa"/>
            <w:gridSpan w:val="2"/>
            <w:tcBorders>
              <w:left w:val="single" w:sz="4" w:space="0" w:color="auto"/>
            </w:tcBorders>
            <w:shd w:val="clear" w:color="auto" w:fill="D5DCE4" w:themeFill="text2" w:themeFillTint="33"/>
          </w:tcPr>
          <w:p w14:paraId="2DE01D0E" w14:textId="105C5195" w:rsidR="000A6BF8" w:rsidRDefault="000A6BF8" w:rsidP="004E0A53">
            <w:pPr>
              <w:jc w:val="both"/>
            </w:pPr>
            <w:r>
              <w:t>Provide an index file (ndx) with the atom numbers for target atoms whose center is moved to the target</w:t>
            </w:r>
          </w:p>
        </w:tc>
      </w:tr>
      <w:tr w:rsidR="000A6BF8" w14:paraId="52FF3265" w14:textId="09C77017" w:rsidTr="005D1175">
        <w:tc>
          <w:tcPr>
            <w:tcW w:w="1441" w:type="dxa"/>
            <w:vMerge w:val="restart"/>
            <w:tcBorders>
              <w:top w:val="single" w:sz="4" w:space="0" w:color="auto"/>
            </w:tcBorders>
            <w:shd w:val="clear" w:color="auto" w:fill="002060"/>
          </w:tcPr>
          <w:p w14:paraId="2341435F" w14:textId="3D4C53AA" w:rsidR="000A6BF8" w:rsidRDefault="000A6BF8" w:rsidP="004E0A53">
            <w:pPr>
              <w:jc w:val="both"/>
            </w:pPr>
            <w:r>
              <w:t>wrap</w:t>
            </w:r>
          </w:p>
        </w:tc>
        <w:tc>
          <w:tcPr>
            <w:tcW w:w="3736" w:type="dxa"/>
            <w:gridSpan w:val="4"/>
            <w:shd w:val="clear" w:color="auto" w:fill="002060"/>
          </w:tcPr>
          <w:p w14:paraId="19C268EF" w14:textId="4EE75D40" w:rsidR="000A6BF8" w:rsidRDefault="000A6BF8" w:rsidP="004E0A53">
            <w:pPr>
              <w:jc w:val="both"/>
            </w:pPr>
            <w:r>
              <w:t>type</w:t>
            </w:r>
          </w:p>
        </w:tc>
        <w:tc>
          <w:tcPr>
            <w:tcW w:w="1505" w:type="dxa"/>
            <w:gridSpan w:val="3"/>
            <w:shd w:val="clear" w:color="auto" w:fill="002060"/>
          </w:tcPr>
          <w:p w14:paraId="52404EFF" w14:textId="3668533D" w:rsidR="000A6BF8" w:rsidRDefault="000A6BF8" w:rsidP="004E0A53">
            <w:pPr>
              <w:jc w:val="both"/>
            </w:pPr>
            <w:r>
              <w:t>group</w:t>
            </w:r>
          </w:p>
        </w:tc>
        <w:tc>
          <w:tcPr>
            <w:tcW w:w="1507" w:type="dxa"/>
            <w:gridSpan w:val="2"/>
            <w:shd w:val="clear" w:color="auto" w:fill="002060"/>
          </w:tcPr>
          <w:p w14:paraId="082372FE" w14:textId="77777777" w:rsidR="000A6BF8" w:rsidRDefault="000A6BF8" w:rsidP="004E0A53">
            <w:pPr>
              <w:jc w:val="both"/>
            </w:pPr>
          </w:p>
        </w:tc>
        <w:tc>
          <w:tcPr>
            <w:tcW w:w="1282" w:type="dxa"/>
            <w:gridSpan w:val="2"/>
            <w:shd w:val="clear" w:color="auto" w:fill="002060"/>
          </w:tcPr>
          <w:p w14:paraId="4323D934" w14:textId="77777777" w:rsidR="000A6BF8" w:rsidRDefault="000A6BF8" w:rsidP="004E0A53">
            <w:pPr>
              <w:jc w:val="both"/>
            </w:pPr>
          </w:p>
        </w:tc>
      </w:tr>
      <w:tr w:rsidR="000A6BF8" w14:paraId="6D70209A" w14:textId="5150783B" w:rsidTr="0050125D">
        <w:trPr>
          <w:gridAfter w:val="1"/>
          <w:wAfter w:w="11" w:type="dxa"/>
        </w:trPr>
        <w:tc>
          <w:tcPr>
            <w:tcW w:w="1441" w:type="dxa"/>
            <w:vMerge/>
            <w:shd w:val="clear" w:color="auto" w:fill="002060"/>
          </w:tcPr>
          <w:p w14:paraId="7A7C43B1" w14:textId="77777777" w:rsidR="000A6BF8" w:rsidRDefault="000A6BF8" w:rsidP="004E0A53">
            <w:pPr>
              <w:jc w:val="both"/>
            </w:pPr>
          </w:p>
        </w:tc>
        <w:tc>
          <w:tcPr>
            <w:tcW w:w="1617" w:type="dxa"/>
            <w:gridSpan w:val="2"/>
            <w:shd w:val="clear" w:color="auto" w:fill="D5DCE4" w:themeFill="text2" w:themeFillTint="33"/>
          </w:tcPr>
          <w:p w14:paraId="5DE17834" w14:textId="77777777" w:rsidR="000A6BF8" w:rsidRDefault="000A6BF8" w:rsidP="004E0A53">
            <w:pPr>
              <w:jc w:val="both"/>
            </w:pPr>
            <w:r>
              <w:t>0</w:t>
            </w:r>
          </w:p>
        </w:tc>
        <w:tc>
          <w:tcPr>
            <w:tcW w:w="2112" w:type="dxa"/>
            <w:shd w:val="clear" w:color="auto" w:fill="D5DCE4" w:themeFill="text2" w:themeFillTint="33"/>
          </w:tcPr>
          <w:p w14:paraId="0C3DDD5B" w14:textId="7B853779" w:rsidR="000A6BF8" w:rsidRDefault="000A6BF8" w:rsidP="004E0A53">
            <w:pPr>
              <w:jc w:val="both"/>
            </w:pPr>
            <w:r>
              <w:t>Place the center of each residue inside the box</w:t>
            </w:r>
          </w:p>
        </w:tc>
        <w:tc>
          <w:tcPr>
            <w:tcW w:w="1506" w:type="dxa"/>
            <w:gridSpan w:val="3"/>
            <w:shd w:val="clear" w:color="auto" w:fill="D5DCE4" w:themeFill="text2" w:themeFillTint="33"/>
          </w:tcPr>
          <w:p w14:paraId="3C61AFDF" w14:textId="34C5AE74" w:rsidR="000A6BF8" w:rsidRDefault="000A6BF8" w:rsidP="004E0A53">
            <w:pPr>
              <w:jc w:val="both"/>
            </w:pPr>
            <w:r>
              <w:t>Provide an index file (ndx) with the atom numbers for target atoms whose center is moved inside the box (not needed for type 0)</w:t>
            </w:r>
          </w:p>
        </w:tc>
        <w:tc>
          <w:tcPr>
            <w:tcW w:w="1507" w:type="dxa"/>
            <w:gridSpan w:val="2"/>
            <w:shd w:val="clear" w:color="auto" w:fill="D5DCE4" w:themeFill="text2" w:themeFillTint="33"/>
          </w:tcPr>
          <w:p w14:paraId="0AA4C040" w14:textId="77777777" w:rsidR="000A6BF8" w:rsidRDefault="000A6BF8" w:rsidP="004E0A53">
            <w:pPr>
              <w:jc w:val="both"/>
            </w:pPr>
          </w:p>
        </w:tc>
        <w:tc>
          <w:tcPr>
            <w:tcW w:w="1277" w:type="dxa"/>
            <w:gridSpan w:val="2"/>
            <w:shd w:val="clear" w:color="auto" w:fill="D5DCE4" w:themeFill="text2" w:themeFillTint="33"/>
          </w:tcPr>
          <w:p w14:paraId="17214F32" w14:textId="77777777" w:rsidR="000A6BF8" w:rsidRDefault="000A6BF8" w:rsidP="004E0A53">
            <w:pPr>
              <w:jc w:val="both"/>
            </w:pPr>
          </w:p>
        </w:tc>
      </w:tr>
      <w:tr w:rsidR="000A6BF8" w14:paraId="13890CD4" w14:textId="77777777" w:rsidTr="0050125D">
        <w:trPr>
          <w:gridAfter w:val="1"/>
          <w:wAfter w:w="11" w:type="dxa"/>
        </w:trPr>
        <w:tc>
          <w:tcPr>
            <w:tcW w:w="1441" w:type="dxa"/>
            <w:vMerge/>
            <w:shd w:val="clear" w:color="auto" w:fill="002060"/>
          </w:tcPr>
          <w:p w14:paraId="683D2161" w14:textId="77777777" w:rsidR="000A6BF8" w:rsidRDefault="000A6BF8" w:rsidP="004E0A53">
            <w:pPr>
              <w:jc w:val="both"/>
            </w:pPr>
          </w:p>
        </w:tc>
        <w:tc>
          <w:tcPr>
            <w:tcW w:w="1617" w:type="dxa"/>
            <w:gridSpan w:val="2"/>
            <w:shd w:val="clear" w:color="auto" w:fill="D5DCE4" w:themeFill="text2" w:themeFillTint="33"/>
          </w:tcPr>
          <w:p w14:paraId="4630D467" w14:textId="77777777" w:rsidR="000A6BF8" w:rsidRDefault="000A6BF8" w:rsidP="004E0A53">
            <w:pPr>
              <w:jc w:val="both"/>
            </w:pPr>
            <w:r>
              <w:t>1</w:t>
            </w:r>
          </w:p>
        </w:tc>
        <w:tc>
          <w:tcPr>
            <w:tcW w:w="2112" w:type="dxa"/>
            <w:shd w:val="clear" w:color="auto" w:fill="D5DCE4" w:themeFill="text2" w:themeFillTint="33"/>
          </w:tcPr>
          <w:p w14:paraId="0C366F11" w14:textId="47959A31" w:rsidR="000A6BF8" w:rsidRDefault="000A6BF8" w:rsidP="004E0A53">
            <w:pPr>
              <w:jc w:val="both"/>
            </w:pPr>
            <w:r>
              <w:t>Place the center of an atom selection inside the box</w:t>
            </w:r>
          </w:p>
        </w:tc>
        <w:tc>
          <w:tcPr>
            <w:tcW w:w="1506" w:type="dxa"/>
            <w:gridSpan w:val="3"/>
            <w:shd w:val="clear" w:color="auto" w:fill="D5DCE4" w:themeFill="text2" w:themeFillTint="33"/>
          </w:tcPr>
          <w:p w14:paraId="7EEBD09B" w14:textId="77777777" w:rsidR="000A6BF8" w:rsidRDefault="000A6BF8" w:rsidP="004E0A53">
            <w:pPr>
              <w:jc w:val="both"/>
            </w:pPr>
          </w:p>
          <w:p w14:paraId="49734020" w14:textId="77777777" w:rsidR="000A6BF8" w:rsidRDefault="000A6BF8" w:rsidP="004E0A53">
            <w:pPr>
              <w:jc w:val="both"/>
            </w:pPr>
          </w:p>
          <w:p w14:paraId="1F4F9713" w14:textId="77777777" w:rsidR="000A6BF8" w:rsidRDefault="000A6BF8" w:rsidP="004E0A53">
            <w:pPr>
              <w:jc w:val="both"/>
            </w:pPr>
          </w:p>
        </w:tc>
        <w:tc>
          <w:tcPr>
            <w:tcW w:w="1507" w:type="dxa"/>
            <w:gridSpan w:val="2"/>
            <w:shd w:val="clear" w:color="auto" w:fill="D5DCE4" w:themeFill="text2" w:themeFillTint="33"/>
          </w:tcPr>
          <w:p w14:paraId="4B637AB6" w14:textId="77777777" w:rsidR="000A6BF8" w:rsidRDefault="000A6BF8" w:rsidP="004E0A53">
            <w:pPr>
              <w:jc w:val="both"/>
            </w:pPr>
          </w:p>
        </w:tc>
        <w:tc>
          <w:tcPr>
            <w:tcW w:w="1277" w:type="dxa"/>
            <w:gridSpan w:val="2"/>
            <w:shd w:val="clear" w:color="auto" w:fill="D5DCE4" w:themeFill="text2" w:themeFillTint="33"/>
          </w:tcPr>
          <w:p w14:paraId="4267648B" w14:textId="77777777" w:rsidR="000A6BF8" w:rsidRDefault="000A6BF8" w:rsidP="004E0A53">
            <w:pPr>
              <w:jc w:val="both"/>
            </w:pPr>
          </w:p>
        </w:tc>
      </w:tr>
    </w:tbl>
    <w:p w14:paraId="77EAF359" w14:textId="77777777" w:rsidR="00455F44" w:rsidRDefault="00455F44"/>
    <w:p w14:paraId="43962247" w14:textId="77777777" w:rsidR="00455F44" w:rsidRDefault="00455F44"/>
    <w:tbl>
      <w:tblPr>
        <w:tblStyle w:val="TableGrid"/>
        <w:tblW w:w="9460" w:type="dxa"/>
        <w:tblLook w:val="0600" w:firstRow="0" w:lastRow="0" w:firstColumn="0" w:lastColumn="0" w:noHBand="1" w:noVBand="1"/>
      </w:tblPr>
      <w:tblGrid>
        <w:gridCol w:w="1441"/>
        <w:gridCol w:w="431"/>
        <w:gridCol w:w="1433"/>
        <w:gridCol w:w="1865"/>
        <w:gridCol w:w="1506"/>
        <w:gridCol w:w="1507"/>
        <w:gridCol w:w="1277"/>
      </w:tblGrid>
      <w:tr w:rsidR="000A6BF8" w14:paraId="1A8FF168" w14:textId="77777777" w:rsidTr="005D1175">
        <w:tc>
          <w:tcPr>
            <w:tcW w:w="1441" w:type="dxa"/>
            <w:vMerge w:val="restart"/>
            <w:shd w:val="clear" w:color="auto" w:fill="002060"/>
          </w:tcPr>
          <w:p w14:paraId="18F48C95" w14:textId="36D00DA1" w:rsidR="000A6BF8" w:rsidRDefault="000A6BF8" w:rsidP="004E0A53">
            <w:pPr>
              <w:jc w:val="both"/>
            </w:pPr>
            <w:r>
              <w:t>center</w:t>
            </w:r>
          </w:p>
        </w:tc>
        <w:tc>
          <w:tcPr>
            <w:tcW w:w="3729" w:type="dxa"/>
            <w:gridSpan w:val="3"/>
            <w:shd w:val="clear" w:color="auto" w:fill="002060"/>
          </w:tcPr>
          <w:p w14:paraId="4117850D" w14:textId="6938E41F" w:rsidR="000A6BF8" w:rsidRDefault="000A6BF8" w:rsidP="004E0A53">
            <w:pPr>
              <w:jc w:val="both"/>
            </w:pPr>
            <w:r>
              <w:t xml:space="preserve">target </w:t>
            </w:r>
          </w:p>
        </w:tc>
        <w:tc>
          <w:tcPr>
            <w:tcW w:w="1506" w:type="dxa"/>
            <w:shd w:val="clear" w:color="auto" w:fill="002060"/>
          </w:tcPr>
          <w:p w14:paraId="3E581279" w14:textId="3C33432F" w:rsidR="000A6BF8" w:rsidRDefault="000A6BF8" w:rsidP="004E0A53">
            <w:pPr>
              <w:jc w:val="both"/>
            </w:pPr>
            <w:r>
              <w:t>group</w:t>
            </w:r>
          </w:p>
        </w:tc>
        <w:tc>
          <w:tcPr>
            <w:tcW w:w="1507" w:type="dxa"/>
            <w:shd w:val="clear" w:color="auto" w:fill="002060"/>
          </w:tcPr>
          <w:p w14:paraId="53C98220" w14:textId="77777777" w:rsidR="000A6BF8" w:rsidRDefault="000A6BF8" w:rsidP="004E0A53">
            <w:pPr>
              <w:jc w:val="both"/>
            </w:pPr>
          </w:p>
        </w:tc>
        <w:tc>
          <w:tcPr>
            <w:tcW w:w="1277" w:type="dxa"/>
            <w:shd w:val="clear" w:color="auto" w:fill="002060"/>
          </w:tcPr>
          <w:p w14:paraId="7491DB1E" w14:textId="77777777" w:rsidR="000A6BF8" w:rsidRDefault="000A6BF8" w:rsidP="004E0A53">
            <w:pPr>
              <w:jc w:val="both"/>
            </w:pPr>
          </w:p>
        </w:tc>
      </w:tr>
      <w:tr w:rsidR="000A6BF8" w14:paraId="51BDC895" w14:textId="77777777" w:rsidTr="00455F44">
        <w:tc>
          <w:tcPr>
            <w:tcW w:w="1441" w:type="dxa"/>
            <w:vMerge/>
            <w:shd w:val="clear" w:color="auto" w:fill="002060"/>
          </w:tcPr>
          <w:p w14:paraId="3BA03B74" w14:textId="77777777" w:rsidR="000A6BF8" w:rsidRDefault="000A6BF8" w:rsidP="004E0A53">
            <w:pPr>
              <w:jc w:val="both"/>
            </w:pPr>
          </w:p>
        </w:tc>
        <w:tc>
          <w:tcPr>
            <w:tcW w:w="431" w:type="dxa"/>
            <w:shd w:val="clear" w:color="auto" w:fill="D5DCE4" w:themeFill="text2" w:themeFillTint="33"/>
          </w:tcPr>
          <w:p w14:paraId="4E17D705" w14:textId="77777777" w:rsidR="000A6BF8" w:rsidRDefault="000A6BF8" w:rsidP="004E0A53">
            <w:pPr>
              <w:jc w:val="both"/>
            </w:pPr>
            <w:r>
              <w:t>0</w:t>
            </w:r>
          </w:p>
        </w:tc>
        <w:tc>
          <w:tcPr>
            <w:tcW w:w="3298" w:type="dxa"/>
            <w:gridSpan w:val="2"/>
            <w:shd w:val="clear" w:color="auto" w:fill="D5DCE4" w:themeFill="text2" w:themeFillTint="33"/>
          </w:tcPr>
          <w:p w14:paraId="100B965D" w14:textId="48E86479" w:rsidR="000A6BF8" w:rsidRDefault="000A6BF8" w:rsidP="004E0A53">
            <w:pPr>
              <w:jc w:val="both"/>
            </w:pPr>
            <w:r>
              <w:t>Place in center of the reference box</w:t>
            </w:r>
          </w:p>
        </w:tc>
        <w:tc>
          <w:tcPr>
            <w:tcW w:w="1506" w:type="dxa"/>
            <w:shd w:val="clear" w:color="auto" w:fill="D5DCE4" w:themeFill="text2" w:themeFillTint="33"/>
          </w:tcPr>
          <w:p w14:paraId="279426A8" w14:textId="03E0FC8A" w:rsidR="000A6BF8" w:rsidRDefault="000A6BF8" w:rsidP="004E0A53">
            <w:pPr>
              <w:jc w:val="both"/>
            </w:pPr>
            <w:r>
              <w:t>Provide an index file (ndx) with the atom numbers for target atoms whose center is moved to the box center</w:t>
            </w:r>
          </w:p>
        </w:tc>
        <w:tc>
          <w:tcPr>
            <w:tcW w:w="1507" w:type="dxa"/>
            <w:shd w:val="clear" w:color="auto" w:fill="D5DCE4" w:themeFill="text2" w:themeFillTint="33"/>
          </w:tcPr>
          <w:p w14:paraId="799BCFB2" w14:textId="77777777" w:rsidR="000A6BF8" w:rsidRDefault="000A6BF8" w:rsidP="004E0A53">
            <w:pPr>
              <w:jc w:val="both"/>
            </w:pPr>
          </w:p>
        </w:tc>
        <w:tc>
          <w:tcPr>
            <w:tcW w:w="1277" w:type="dxa"/>
            <w:shd w:val="clear" w:color="auto" w:fill="D5DCE4" w:themeFill="text2" w:themeFillTint="33"/>
          </w:tcPr>
          <w:p w14:paraId="697BE99B" w14:textId="77777777" w:rsidR="000A6BF8" w:rsidRDefault="000A6BF8" w:rsidP="004E0A53">
            <w:pPr>
              <w:jc w:val="both"/>
            </w:pPr>
          </w:p>
        </w:tc>
      </w:tr>
      <w:tr w:rsidR="000A6BF8" w14:paraId="0BAA05A9" w14:textId="77777777" w:rsidTr="00455F44">
        <w:tc>
          <w:tcPr>
            <w:tcW w:w="1441" w:type="dxa"/>
            <w:vMerge/>
            <w:shd w:val="clear" w:color="auto" w:fill="002060"/>
          </w:tcPr>
          <w:p w14:paraId="45F17295" w14:textId="77777777" w:rsidR="000A6BF8" w:rsidRDefault="000A6BF8" w:rsidP="004E0A53">
            <w:pPr>
              <w:jc w:val="both"/>
            </w:pPr>
          </w:p>
        </w:tc>
        <w:tc>
          <w:tcPr>
            <w:tcW w:w="431" w:type="dxa"/>
            <w:shd w:val="clear" w:color="auto" w:fill="D5DCE4" w:themeFill="text2" w:themeFillTint="33"/>
          </w:tcPr>
          <w:p w14:paraId="193FD6FE" w14:textId="77777777" w:rsidR="000A6BF8" w:rsidRDefault="000A6BF8" w:rsidP="004E0A53">
            <w:pPr>
              <w:jc w:val="both"/>
            </w:pPr>
            <w:r>
              <w:t>1</w:t>
            </w:r>
          </w:p>
        </w:tc>
        <w:tc>
          <w:tcPr>
            <w:tcW w:w="3298" w:type="dxa"/>
            <w:gridSpan w:val="2"/>
            <w:shd w:val="clear" w:color="auto" w:fill="D5DCE4" w:themeFill="text2" w:themeFillTint="33"/>
          </w:tcPr>
          <w:p w14:paraId="6924999C" w14:textId="5EB9A183" w:rsidR="000A6BF8" w:rsidRDefault="000A6BF8" w:rsidP="004E0A53">
            <w:pPr>
              <w:jc w:val="both"/>
            </w:pPr>
            <w:r>
              <w:t>Place in center of the box of the first frame</w:t>
            </w:r>
          </w:p>
        </w:tc>
        <w:tc>
          <w:tcPr>
            <w:tcW w:w="1506" w:type="dxa"/>
            <w:shd w:val="clear" w:color="auto" w:fill="D5DCE4" w:themeFill="text2" w:themeFillTint="33"/>
          </w:tcPr>
          <w:p w14:paraId="3C25DD00" w14:textId="77777777" w:rsidR="000A6BF8" w:rsidRDefault="000A6BF8" w:rsidP="004E0A53">
            <w:pPr>
              <w:jc w:val="both"/>
            </w:pPr>
          </w:p>
        </w:tc>
        <w:tc>
          <w:tcPr>
            <w:tcW w:w="1507" w:type="dxa"/>
            <w:shd w:val="clear" w:color="auto" w:fill="D5DCE4" w:themeFill="text2" w:themeFillTint="33"/>
          </w:tcPr>
          <w:p w14:paraId="139C0EFC" w14:textId="77777777" w:rsidR="000A6BF8" w:rsidRDefault="000A6BF8" w:rsidP="004E0A53">
            <w:pPr>
              <w:jc w:val="both"/>
            </w:pPr>
          </w:p>
        </w:tc>
        <w:tc>
          <w:tcPr>
            <w:tcW w:w="1277" w:type="dxa"/>
            <w:shd w:val="clear" w:color="auto" w:fill="D5DCE4" w:themeFill="text2" w:themeFillTint="33"/>
          </w:tcPr>
          <w:p w14:paraId="64F7A60C" w14:textId="77777777" w:rsidR="000A6BF8" w:rsidRDefault="000A6BF8" w:rsidP="004E0A53">
            <w:pPr>
              <w:jc w:val="both"/>
            </w:pPr>
          </w:p>
        </w:tc>
      </w:tr>
      <w:tr w:rsidR="000A6BF8" w14:paraId="129E2DA9" w14:textId="77777777" w:rsidTr="00455F44">
        <w:tc>
          <w:tcPr>
            <w:tcW w:w="1441" w:type="dxa"/>
            <w:vMerge/>
            <w:shd w:val="clear" w:color="auto" w:fill="002060"/>
          </w:tcPr>
          <w:p w14:paraId="5A73CDF8" w14:textId="77777777" w:rsidR="000A6BF8" w:rsidRDefault="000A6BF8" w:rsidP="004E0A53">
            <w:pPr>
              <w:jc w:val="both"/>
            </w:pPr>
          </w:p>
        </w:tc>
        <w:tc>
          <w:tcPr>
            <w:tcW w:w="431" w:type="dxa"/>
            <w:shd w:val="clear" w:color="auto" w:fill="D5DCE4" w:themeFill="text2" w:themeFillTint="33"/>
          </w:tcPr>
          <w:p w14:paraId="22596D04" w14:textId="77777777" w:rsidR="000A6BF8" w:rsidRDefault="000A6BF8" w:rsidP="004E0A53">
            <w:pPr>
              <w:jc w:val="both"/>
            </w:pPr>
            <w:r>
              <w:t>2</w:t>
            </w:r>
          </w:p>
        </w:tc>
        <w:tc>
          <w:tcPr>
            <w:tcW w:w="3298" w:type="dxa"/>
            <w:gridSpan w:val="2"/>
            <w:shd w:val="clear" w:color="auto" w:fill="D5DCE4" w:themeFill="text2" w:themeFillTint="33"/>
          </w:tcPr>
          <w:p w14:paraId="601B2299" w14:textId="7123C55F" w:rsidR="000A6BF8" w:rsidRDefault="000A6BF8" w:rsidP="004E0A53">
            <w:pPr>
              <w:jc w:val="both"/>
            </w:pPr>
            <w:r>
              <w:t>Place in the center of the box for the current frame (dynamic)</w:t>
            </w:r>
          </w:p>
        </w:tc>
        <w:tc>
          <w:tcPr>
            <w:tcW w:w="1506" w:type="dxa"/>
            <w:shd w:val="clear" w:color="auto" w:fill="D5DCE4" w:themeFill="text2" w:themeFillTint="33"/>
          </w:tcPr>
          <w:p w14:paraId="0C0B2578" w14:textId="77777777" w:rsidR="000A6BF8" w:rsidRDefault="000A6BF8" w:rsidP="004E0A53">
            <w:pPr>
              <w:jc w:val="both"/>
            </w:pPr>
          </w:p>
        </w:tc>
        <w:tc>
          <w:tcPr>
            <w:tcW w:w="1507" w:type="dxa"/>
            <w:shd w:val="clear" w:color="auto" w:fill="D5DCE4" w:themeFill="text2" w:themeFillTint="33"/>
          </w:tcPr>
          <w:p w14:paraId="22A936ED" w14:textId="77777777" w:rsidR="000A6BF8" w:rsidRDefault="000A6BF8" w:rsidP="004E0A53">
            <w:pPr>
              <w:jc w:val="both"/>
            </w:pPr>
          </w:p>
        </w:tc>
        <w:tc>
          <w:tcPr>
            <w:tcW w:w="1277" w:type="dxa"/>
            <w:shd w:val="clear" w:color="auto" w:fill="D5DCE4" w:themeFill="text2" w:themeFillTint="33"/>
          </w:tcPr>
          <w:p w14:paraId="50ACDCC4" w14:textId="77777777" w:rsidR="000A6BF8" w:rsidRDefault="000A6BF8" w:rsidP="004E0A53">
            <w:pPr>
              <w:jc w:val="both"/>
            </w:pPr>
          </w:p>
        </w:tc>
      </w:tr>
      <w:tr w:rsidR="000A6BF8" w14:paraId="71863E8B" w14:textId="77777777" w:rsidTr="005D1175">
        <w:tc>
          <w:tcPr>
            <w:tcW w:w="1441" w:type="dxa"/>
            <w:vMerge w:val="restart"/>
            <w:shd w:val="clear" w:color="auto" w:fill="002060"/>
          </w:tcPr>
          <w:p w14:paraId="589EAA95" w14:textId="1D6A69CE" w:rsidR="000A6BF8" w:rsidRDefault="000A6BF8" w:rsidP="004E0A53">
            <w:pPr>
              <w:jc w:val="both"/>
            </w:pPr>
            <w:r>
              <w:t>mend</w:t>
            </w:r>
          </w:p>
        </w:tc>
        <w:tc>
          <w:tcPr>
            <w:tcW w:w="3729" w:type="dxa"/>
            <w:gridSpan w:val="3"/>
            <w:shd w:val="clear" w:color="auto" w:fill="002060"/>
          </w:tcPr>
          <w:p w14:paraId="79513BED" w14:textId="32EC8BB6" w:rsidR="000A6BF8" w:rsidRDefault="000A6BF8" w:rsidP="004E0A53">
            <w:pPr>
              <w:jc w:val="both"/>
            </w:pPr>
            <w:r>
              <w:t>type</w:t>
            </w:r>
          </w:p>
        </w:tc>
        <w:tc>
          <w:tcPr>
            <w:tcW w:w="1506" w:type="dxa"/>
            <w:shd w:val="clear" w:color="auto" w:fill="002060"/>
          </w:tcPr>
          <w:p w14:paraId="3C74E1C4" w14:textId="5DEE0416" w:rsidR="000A6BF8" w:rsidRDefault="000A6BF8" w:rsidP="004E0A53">
            <w:pPr>
              <w:jc w:val="both"/>
            </w:pPr>
            <w:r>
              <w:t>bonds</w:t>
            </w:r>
          </w:p>
        </w:tc>
        <w:tc>
          <w:tcPr>
            <w:tcW w:w="1507" w:type="dxa"/>
            <w:shd w:val="clear" w:color="auto" w:fill="002060"/>
          </w:tcPr>
          <w:p w14:paraId="6B0600FB" w14:textId="3E0D9407" w:rsidR="000A6BF8" w:rsidRDefault="00293802" w:rsidP="004E0A53">
            <w:pPr>
              <w:jc w:val="both"/>
            </w:pPr>
            <w:r>
              <w:t>cutoff</w:t>
            </w:r>
          </w:p>
        </w:tc>
        <w:tc>
          <w:tcPr>
            <w:tcW w:w="1277" w:type="dxa"/>
            <w:shd w:val="clear" w:color="auto" w:fill="002060"/>
          </w:tcPr>
          <w:p w14:paraId="606082C9" w14:textId="77777777" w:rsidR="000A6BF8" w:rsidRDefault="000A6BF8" w:rsidP="004E0A53">
            <w:pPr>
              <w:jc w:val="both"/>
            </w:pPr>
          </w:p>
        </w:tc>
      </w:tr>
      <w:tr w:rsidR="000A6BF8" w14:paraId="07C59445" w14:textId="77777777" w:rsidTr="00455F44">
        <w:tc>
          <w:tcPr>
            <w:tcW w:w="1441" w:type="dxa"/>
            <w:vMerge/>
            <w:shd w:val="clear" w:color="auto" w:fill="002060"/>
          </w:tcPr>
          <w:p w14:paraId="77926278" w14:textId="77777777" w:rsidR="000A6BF8" w:rsidRDefault="000A6BF8" w:rsidP="004E0A53">
            <w:pPr>
              <w:jc w:val="both"/>
            </w:pPr>
          </w:p>
        </w:tc>
        <w:tc>
          <w:tcPr>
            <w:tcW w:w="1864" w:type="dxa"/>
            <w:gridSpan w:val="2"/>
            <w:shd w:val="clear" w:color="auto" w:fill="D5DCE4" w:themeFill="text2" w:themeFillTint="33"/>
          </w:tcPr>
          <w:p w14:paraId="0389BEDF" w14:textId="77777777" w:rsidR="000A6BF8" w:rsidRDefault="000A6BF8" w:rsidP="004E0A53">
            <w:pPr>
              <w:jc w:val="both"/>
            </w:pPr>
            <w:r>
              <w:t>0</w:t>
            </w:r>
          </w:p>
        </w:tc>
        <w:tc>
          <w:tcPr>
            <w:tcW w:w="1865" w:type="dxa"/>
            <w:shd w:val="clear" w:color="auto" w:fill="D5DCE4" w:themeFill="text2" w:themeFillTint="33"/>
          </w:tcPr>
          <w:p w14:paraId="45D88B9B" w14:textId="741FACA3" w:rsidR="000A6BF8" w:rsidRDefault="000A6BF8" w:rsidP="004E0A53">
            <w:pPr>
              <w:jc w:val="both"/>
            </w:pPr>
            <w:r>
              <w:t>Fix broken residues</w:t>
            </w:r>
          </w:p>
        </w:tc>
        <w:tc>
          <w:tcPr>
            <w:tcW w:w="1506" w:type="dxa"/>
            <w:shd w:val="clear" w:color="auto" w:fill="D5DCE4" w:themeFill="text2" w:themeFillTint="33"/>
          </w:tcPr>
          <w:p w14:paraId="1F709672" w14:textId="378AE3B8" w:rsidR="000A6BF8" w:rsidRDefault="000A6BF8" w:rsidP="004E0A53">
            <w:pPr>
              <w:jc w:val="both"/>
            </w:pPr>
            <w:r>
              <w:t>List of bonds (atom numbers) for the molecular system (not needed for type 0)</w:t>
            </w:r>
          </w:p>
        </w:tc>
        <w:tc>
          <w:tcPr>
            <w:tcW w:w="1507" w:type="dxa"/>
            <w:shd w:val="clear" w:color="auto" w:fill="D5DCE4" w:themeFill="text2" w:themeFillTint="33"/>
          </w:tcPr>
          <w:p w14:paraId="3D4864C9" w14:textId="27A45FF8" w:rsidR="000A6BF8" w:rsidRDefault="00293802" w:rsidP="004E0A53">
            <w:pPr>
              <w:jc w:val="both"/>
            </w:pPr>
            <w:r>
              <w:t>Cutoff distance for counting a bond as broken (only for type 1)</w:t>
            </w:r>
            <w:r w:rsidR="000121D5">
              <w:t>. (floating point number)</w:t>
            </w:r>
          </w:p>
        </w:tc>
        <w:tc>
          <w:tcPr>
            <w:tcW w:w="1277" w:type="dxa"/>
            <w:shd w:val="clear" w:color="auto" w:fill="D5DCE4" w:themeFill="text2" w:themeFillTint="33"/>
          </w:tcPr>
          <w:p w14:paraId="1D4F56E7" w14:textId="77777777" w:rsidR="000A6BF8" w:rsidRDefault="000A6BF8" w:rsidP="004E0A53">
            <w:pPr>
              <w:jc w:val="both"/>
            </w:pPr>
          </w:p>
        </w:tc>
      </w:tr>
      <w:tr w:rsidR="000A6BF8" w14:paraId="0F6D3C74" w14:textId="77777777" w:rsidTr="00455F44">
        <w:tc>
          <w:tcPr>
            <w:tcW w:w="1441" w:type="dxa"/>
            <w:vMerge/>
            <w:shd w:val="clear" w:color="auto" w:fill="002060"/>
          </w:tcPr>
          <w:p w14:paraId="62E003B1" w14:textId="77777777" w:rsidR="000A6BF8" w:rsidRDefault="000A6BF8" w:rsidP="004E0A53">
            <w:pPr>
              <w:jc w:val="both"/>
            </w:pPr>
          </w:p>
        </w:tc>
        <w:tc>
          <w:tcPr>
            <w:tcW w:w="1864" w:type="dxa"/>
            <w:gridSpan w:val="2"/>
            <w:shd w:val="clear" w:color="auto" w:fill="D5DCE4" w:themeFill="text2" w:themeFillTint="33"/>
          </w:tcPr>
          <w:p w14:paraId="73218555" w14:textId="77777777" w:rsidR="000A6BF8" w:rsidRDefault="000A6BF8" w:rsidP="004E0A53">
            <w:pPr>
              <w:jc w:val="both"/>
            </w:pPr>
            <w:r>
              <w:t>1</w:t>
            </w:r>
          </w:p>
        </w:tc>
        <w:tc>
          <w:tcPr>
            <w:tcW w:w="1865" w:type="dxa"/>
            <w:shd w:val="clear" w:color="auto" w:fill="D5DCE4" w:themeFill="text2" w:themeFillTint="33"/>
          </w:tcPr>
          <w:p w14:paraId="46FA83CD" w14:textId="62CECD67" w:rsidR="000A6BF8" w:rsidRDefault="000A6BF8" w:rsidP="004E0A53">
            <w:pPr>
              <w:jc w:val="both"/>
            </w:pPr>
            <w:r>
              <w:t>Fix broken molecules where molecules are determined from a bonds list</w:t>
            </w:r>
          </w:p>
        </w:tc>
        <w:tc>
          <w:tcPr>
            <w:tcW w:w="1506" w:type="dxa"/>
            <w:shd w:val="clear" w:color="auto" w:fill="D5DCE4" w:themeFill="text2" w:themeFillTint="33"/>
          </w:tcPr>
          <w:p w14:paraId="139F3BE6" w14:textId="77777777" w:rsidR="000A6BF8" w:rsidRDefault="000A6BF8" w:rsidP="004E0A53">
            <w:pPr>
              <w:jc w:val="both"/>
            </w:pPr>
          </w:p>
        </w:tc>
        <w:tc>
          <w:tcPr>
            <w:tcW w:w="1507" w:type="dxa"/>
            <w:shd w:val="clear" w:color="auto" w:fill="D5DCE4" w:themeFill="text2" w:themeFillTint="33"/>
          </w:tcPr>
          <w:p w14:paraId="5EC993A9" w14:textId="77777777" w:rsidR="000A6BF8" w:rsidRDefault="000A6BF8" w:rsidP="004E0A53">
            <w:pPr>
              <w:jc w:val="both"/>
            </w:pPr>
          </w:p>
        </w:tc>
        <w:tc>
          <w:tcPr>
            <w:tcW w:w="1277" w:type="dxa"/>
            <w:shd w:val="clear" w:color="auto" w:fill="D5DCE4" w:themeFill="text2" w:themeFillTint="33"/>
          </w:tcPr>
          <w:p w14:paraId="7632A191" w14:textId="77777777" w:rsidR="000A6BF8" w:rsidRDefault="000A6BF8" w:rsidP="004E0A53">
            <w:pPr>
              <w:jc w:val="both"/>
            </w:pPr>
          </w:p>
        </w:tc>
      </w:tr>
      <w:tr w:rsidR="000A6BF8" w14:paraId="7DA8C49A" w14:textId="77777777" w:rsidTr="005D1175">
        <w:tc>
          <w:tcPr>
            <w:tcW w:w="1441" w:type="dxa"/>
            <w:vMerge w:val="restart"/>
            <w:shd w:val="clear" w:color="auto" w:fill="002060"/>
          </w:tcPr>
          <w:p w14:paraId="6F4F291E" w14:textId="628F3170" w:rsidR="000A6BF8" w:rsidRDefault="000A6BF8" w:rsidP="004E0A53">
            <w:pPr>
              <w:jc w:val="both"/>
            </w:pPr>
            <w:r>
              <w:t>time</w:t>
            </w:r>
          </w:p>
        </w:tc>
        <w:tc>
          <w:tcPr>
            <w:tcW w:w="3729" w:type="dxa"/>
            <w:gridSpan w:val="3"/>
            <w:shd w:val="clear" w:color="auto" w:fill="002060"/>
          </w:tcPr>
          <w:p w14:paraId="74AF8243" w14:textId="0548EBAC" w:rsidR="000A6BF8" w:rsidRDefault="000A6BF8" w:rsidP="004E0A53">
            <w:pPr>
              <w:jc w:val="both"/>
            </w:pPr>
            <w:r>
              <w:t>dt</w:t>
            </w:r>
          </w:p>
        </w:tc>
        <w:tc>
          <w:tcPr>
            <w:tcW w:w="1506" w:type="dxa"/>
            <w:shd w:val="clear" w:color="auto" w:fill="002060"/>
          </w:tcPr>
          <w:p w14:paraId="0C254CDD" w14:textId="2681146A" w:rsidR="000A6BF8" w:rsidRDefault="000A6BF8" w:rsidP="004E0A53">
            <w:pPr>
              <w:jc w:val="both"/>
            </w:pPr>
            <w:r>
              <w:t>t0</w:t>
            </w:r>
          </w:p>
        </w:tc>
        <w:tc>
          <w:tcPr>
            <w:tcW w:w="1507" w:type="dxa"/>
            <w:shd w:val="clear" w:color="auto" w:fill="002060"/>
          </w:tcPr>
          <w:p w14:paraId="0E026BF7" w14:textId="77777777" w:rsidR="000A6BF8" w:rsidRDefault="000A6BF8" w:rsidP="004E0A53">
            <w:pPr>
              <w:jc w:val="both"/>
            </w:pPr>
          </w:p>
        </w:tc>
        <w:tc>
          <w:tcPr>
            <w:tcW w:w="1277" w:type="dxa"/>
            <w:shd w:val="clear" w:color="auto" w:fill="002060"/>
          </w:tcPr>
          <w:p w14:paraId="0DF4A69E" w14:textId="77777777" w:rsidR="000A6BF8" w:rsidRDefault="000A6BF8" w:rsidP="004E0A53">
            <w:pPr>
              <w:jc w:val="both"/>
            </w:pPr>
          </w:p>
        </w:tc>
      </w:tr>
      <w:tr w:rsidR="000A6BF8" w14:paraId="2599A2F5" w14:textId="77777777" w:rsidTr="00455F44">
        <w:tc>
          <w:tcPr>
            <w:tcW w:w="1441" w:type="dxa"/>
            <w:vMerge/>
            <w:tcBorders>
              <w:bottom w:val="single" w:sz="4" w:space="0" w:color="auto"/>
            </w:tcBorders>
            <w:shd w:val="clear" w:color="auto" w:fill="002060"/>
          </w:tcPr>
          <w:p w14:paraId="4F85A839" w14:textId="77777777" w:rsidR="000A6BF8" w:rsidRDefault="000A6BF8" w:rsidP="004E0A53">
            <w:pPr>
              <w:jc w:val="both"/>
            </w:pPr>
          </w:p>
        </w:tc>
        <w:tc>
          <w:tcPr>
            <w:tcW w:w="3729" w:type="dxa"/>
            <w:gridSpan w:val="3"/>
            <w:tcBorders>
              <w:bottom w:val="single" w:sz="4" w:space="0" w:color="auto"/>
            </w:tcBorders>
            <w:shd w:val="clear" w:color="auto" w:fill="D5DCE4" w:themeFill="text2" w:themeFillTint="33"/>
          </w:tcPr>
          <w:p w14:paraId="559374DD" w14:textId="473D3488" w:rsidR="000A6BF8" w:rsidRDefault="000A6BF8" w:rsidP="004E0A53">
            <w:pPr>
              <w:jc w:val="both"/>
            </w:pPr>
            <w:r>
              <w:t>The effective time between trajectory frames accounting for stride.</w:t>
            </w:r>
          </w:p>
        </w:tc>
        <w:tc>
          <w:tcPr>
            <w:tcW w:w="1506" w:type="dxa"/>
            <w:tcBorders>
              <w:bottom w:val="single" w:sz="4" w:space="0" w:color="auto"/>
            </w:tcBorders>
            <w:shd w:val="clear" w:color="auto" w:fill="D5DCE4" w:themeFill="text2" w:themeFillTint="33"/>
          </w:tcPr>
          <w:p w14:paraId="14F71A2E" w14:textId="43CCFE55" w:rsidR="000A6BF8" w:rsidRDefault="000A6BF8" w:rsidP="004E0A53">
            <w:pPr>
              <w:jc w:val="both"/>
            </w:pPr>
            <w:r>
              <w:t xml:space="preserve">The time for the first trajectory frame </w:t>
            </w:r>
          </w:p>
        </w:tc>
        <w:tc>
          <w:tcPr>
            <w:tcW w:w="1507" w:type="dxa"/>
            <w:tcBorders>
              <w:bottom w:val="single" w:sz="4" w:space="0" w:color="auto"/>
            </w:tcBorders>
            <w:shd w:val="clear" w:color="auto" w:fill="D5DCE4" w:themeFill="text2" w:themeFillTint="33"/>
          </w:tcPr>
          <w:p w14:paraId="66B40CA8" w14:textId="77777777" w:rsidR="000A6BF8" w:rsidRDefault="000A6BF8" w:rsidP="004E0A53">
            <w:pPr>
              <w:jc w:val="both"/>
            </w:pPr>
          </w:p>
        </w:tc>
        <w:tc>
          <w:tcPr>
            <w:tcW w:w="1277" w:type="dxa"/>
            <w:tcBorders>
              <w:bottom w:val="single" w:sz="4" w:space="0" w:color="auto"/>
            </w:tcBorders>
            <w:shd w:val="clear" w:color="auto" w:fill="D5DCE4" w:themeFill="text2" w:themeFillTint="33"/>
          </w:tcPr>
          <w:p w14:paraId="245680D8" w14:textId="77777777" w:rsidR="000A6BF8" w:rsidRDefault="000A6BF8" w:rsidP="004E0A53">
            <w:pPr>
              <w:jc w:val="both"/>
            </w:pPr>
          </w:p>
        </w:tc>
      </w:tr>
    </w:tbl>
    <w:p w14:paraId="7C1621B5" w14:textId="77777777" w:rsidR="004E0A53" w:rsidRDefault="004E0A53" w:rsidP="001713C4">
      <w:pPr>
        <w:jc w:val="both"/>
      </w:pPr>
    </w:p>
    <w:p w14:paraId="62EFC729" w14:textId="78E581FD" w:rsidR="007A0B90" w:rsidRDefault="00AB382C" w:rsidP="005F5CCC">
      <w:pPr>
        <w:jc w:val="both"/>
      </w:pPr>
      <w:r w:rsidRPr="007A0B90">
        <w:rPr>
          <w:b/>
          <w:bCs/>
        </w:rPr>
        <w:t>Center:</w:t>
      </w:r>
      <w:r>
        <w:t xml:space="preserve"> The center option can be used to place a part of the molecular system, like a protein, at the center of the box. To use the option, the user must provide a selection card (</w:t>
      </w:r>
      <w:r w:rsidR="00BF4777">
        <w:fldChar w:fldCharType="begin"/>
      </w:r>
      <w:r w:rsidR="00BF4777">
        <w:instrText xml:space="preserve"> REF _Ref157075124 \h </w:instrText>
      </w:r>
      <w:r w:rsidR="00BF4777">
        <w:fldChar w:fldCharType="separate"/>
      </w:r>
      <w:r w:rsidR="00431BCA">
        <w:t xml:space="preserve">Figure </w:t>
      </w:r>
      <w:r w:rsidR="00431BCA">
        <w:rPr>
          <w:noProof/>
        </w:rPr>
        <w:t>2</w:t>
      </w:r>
      <w:r w:rsidR="00431BCA">
        <w:noBreakHyphen/>
      </w:r>
      <w:r w:rsidR="00431BCA">
        <w:rPr>
          <w:noProof/>
        </w:rPr>
        <w:t>11</w:t>
      </w:r>
      <w:r w:rsidR="00BF4777">
        <w:fldChar w:fldCharType="end"/>
      </w:r>
      <w:r>
        <w:t>) that specifies a group of atoms whose center is place at the box center and that tells which</w:t>
      </w:r>
      <w:r w:rsidR="008B00CC">
        <w:t xml:space="preserve"> </w:t>
      </w:r>
      <w:r w:rsidR="00077E0E">
        <w:t xml:space="preserve">box is used for the centering. For the first part, the atoms are specified using the </w:t>
      </w:r>
      <w:r w:rsidR="00077E0E" w:rsidRPr="007A0B90">
        <w:rPr>
          <w:b/>
          <w:bCs/>
        </w:rPr>
        <w:t>group</w:t>
      </w:r>
      <w:r w:rsidR="00077E0E">
        <w:t xml:space="preserve"> argument which </w:t>
      </w:r>
      <w:r w:rsidR="002B260E">
        <w:t xml:space="preserve">expects an index file (ndx) containing the atom numbers. Once the target atoms have been </w:t>
      </w:r>
      <w:r w:rsidR="002B260E">
        <w:lastRenderedPageBreak/>
        <w:t xml:space="preserve">specified, their center will be translated to the center of the box taken from either the reference </w:t>
      </w:r>
      <w:r w:rsidR="007A0B90">
        <w:t>structure, the first trajectory</w:t>
      </w:r>
      <w:r w:rsidR="00A508F9">
        <w:t xml:space="preserve"> frame</w:t>
      </w:r>
      <w:r w:rsidR="007A0B90">
        <w:t xml:space="preserve">, or the current frame. This last option dynamically changes the destination depending on the </w:t>
      </w:r>
      <w:r w:rsidR="00A508F9">
        <w:t xml:space="preserve">size of the </w:t>
      </w:r>
      <w:r w:rsidR="007A0B90">
        <w:t xml:space="preserve">box at frame t. To specify which option to use, the </w:t>
      </w:r>
      <w:r w:rsidR="007A0B90" w:rsidRPr="007A0B90">
        <w:rPr>
          <w:b/>
          <w:bCs/>
        </w:rPr>
        <w:t>type</w:t>
      </w:r>
      <w:r w:rsidR="007A0B90">
        <w:t xml:space="preserve"> argument is provided. Here a </w:t>
      </w:r>
      <w:r w:rsidR="00A508F9">
        <w:t xml:space="preserve">value of </w:t>
      </w:r>
      <w:r w:rsidR="007A0B90">
        <w:t xml:space="preserve">1 chooses the reference box, while 2 and 3 specify the box at frame zero </w:t>
      </w:r>
      <w:r w:rsidR="00A508F9">
        <w:t>or</w:t>
      </w:r>
      <w:r w:rsidR="007A0B90">
        <w:t xml:space="preserve"> the dynamic option, respectively. </w:t>
      </w:r>
    </w:p>
    <w:p w14:paraId="5C8871AC" w14:textId="71D6523F" w:rsidR="009B0C99" w:rsidRDefault="00F516DC" w:rsidP="00A508F9">
      <w:pPr>
        <w:ind w:firstLine="720"/>
        <w:jc w:val="both"/>
      </w:pPr>
      <w:r w:rsidRPr="001B079F">
        <w:rPr>
          <w:b/>
          <w:bCs/>
        </w:rPr>
        <w:t>Wrap:</w:t>
      </w:r>
      <w:r>
        <w:t xml:space="preserve"> The wrap option can be used to place residues or molecules back inside the box. This is typically needed after the system is translated in some way. For example, the user may place the protein in the box center at every frame. If the protein was allowed to move freely during the simulation, then such a translation would result in many atoms being placed outside the box for many </w:t>
      </w:r>
      <w:r w:rsidR="00740FF2">
        <w:t xml:space="preserve">of the </w:t>
      </w:r>
      <w:r>
        <w:t>trajectory frames. The user can place the</w:t>
      </w:r>
      <w:r w:rsidR="00740FF2">
        <w:t>se parts of the molecular system</w:t>
      </w:r>
      <w:r>
        <w:t xml:space="preserve"> ba</w:t>
      </w:r>
      <w:r w:rsidR="00740FF2">
        <w:t xml:space="preserve">ck inside the box using the wrap option. </w:t>
      </w:r>
      <w:r w:rsidR="00A508F9">
        <w:t xml:space="preserve">To use the option, the user must provide a selection card </w:t>
      </w:r>
      <w:r w:rsidR="00077E0E">
        <w:t>(</w:t>
      </w:r>
      <w:r w:rsidR="00BF4777">
        <w:fldChar w:fldCharType="begin"/>
      </w:r>
      <w:r w:rsidR="00BF4777">
        <w:instrText xml:space="preserve"> REF _Ref157075124 \h </w:instrText>
      </w:r>
      <w:r w:rsidR="00BF4777">
        <w:fldChar w:fldCharType="separate"/>
      </w:r>
      <w:r w:rsidR="00431BCA">
        <w:t xml:space="preserve">Figure </w:t>
      </w:r>
      <w:r w:rsidR="00431BCA">
        <w:rPr>
          <w:noProof/>
        </w:rPr>
        <w:t>2</w:t>
      </w:r>
      <w:r w:rsidR="00431BCA">
        <w:noBreakHyphen/>
      </w:r>
      <w:r w:rsidR="00431BCA">
        <w:rPr>
          <w:noProof/>
        </w:rPr>
        <w:t>11</w:t>
      </w:r>
      <w:r w:rsidR="00BF4777">
        <w:fldChar w:fldCharType="end"/>
      </w:r>
      <w:r w:rsidR="00077E0E">
        <w:t xml:space="preserve">) </w:t>
      </w:r>
      <w:r w:rsidR="00A508F9">
        <w:t xml:space="preserve">that specifies how to do the wrapping. </w:t>
      </w:r>
      <w:r w:rsidR="00740FF2">
        <w:t xml:space="preserve">Currently there are two options available for wrapping the system. These are specified with the </w:t>
      </w:r>
      <w:r w:rsidR="00740FF2" w:rsidRPr="001B079F">
        <w:rPr>
          <w:b/>
          <w:bCs/>
        </w:rPr>
        <w:t>type</w:t>
      </w:r>
      <w:r w:rsidR="00740FF2">
        <w:t xml:space="preserve"> argument and include an option that places the center of each residue inside the box (option selected with a 1). Another option places the center of </w:t>
      </w:r>
      <w:r w:rsidR="001B079F">
        <w:t>a</w:t>
      </w:r>
      <w:r w:rsidR="00740FF2">
        <w:t xml:space="preserve"> </w:t>
      </w:r>
      <w:r w:rsidR="001B079F">
        <w:t xml:space="preserve">single </w:t>
      </w:r>
      <w:r w:rsidR="00740FF2">
        <w:t>molecule inside the box (option selected with a 2) where</w:t>
      </w:r>
      <w:r w:rsidR="001B079F">
        <w:t xml:space="preserve"> the </w:t>
      </w:r>
      <w:r w:rsidR="00740FF2">
        <w:t xml:space="preserve">molecule </w:t>
      </w:r>
      <w:r w:rsidR="001B079F">
        <w:t>is</w:t>
      </w:r>
      <w:r w:rsidR="00740FF2">
        <w:t xml:space="preserve"> defined </w:t>
      </w:r>
      <w:r w:rsidR="001B079F">
        <w:t xml:space="preserve">by the user </w:t>
      </w:r>
      <w:r w:rsidR="00740FF2">
        <w:t>as a group of atoms</w:t>
      </w:r>
      <w:r w:rsidR="009B0C99">
        <w:t xml:space="preserve"> specified with the </w:t>
      </w:r>
      <w:r w:rsidR="009B0C99" w:rsidRPr="009B0C99">
        <w:rPr>
          <w:b/>
          <w:bCs/>
        </w:rPr>
        <w:t>group</w:t>
      </w:r>
      <w:r w:rsidR="009B0C99">
        <w:t xml:space="preserve"> argument</w:t>
      </w:r>
      <w:r w:rsidR="001B079F">
        <w:t>. Th</w:t>
      </w:r>
      <w:r w:rsidR="009B0C99">
        <w:t>e</w:t>
      </w:r>
      <w:r w:rsidR="001B079F">
        <w:t xml:space="preserve"> group </w:t>
      </w:r>
      <w:r w:rsidR="007D7696">
        <w:t xml:space="preserve">argument </w:t>
      </w:r>
      <w:r w:rsidR="009B0C99">
        <w:t>takes</w:t>
      </w:r>
      <w:r w:rsidR="001B079F">
        <w:t xml:space="preserve"> an index file (ndx) like was done for the least squares fitting</w:t>
      </w:r>
      <w:r w:rsidR="00A508F9">
        <w:t>,</w:t>
      </w:r>
      <w:r w:rsidR="001B079F">
        <w:t xml:space="preserve"> translation</w:t>
      </w:r>
      <w:r w:rsidR="00A508F9">
        <w:t>, and centering</w:t>
      </w:r>
      <w:r w:rsidR="001B079F">
        <w:t xml:space="preserve"> options. </w:t>
      </w:r>
      <w:r w:rsidR="009B0C99">
        <w:t xml:space="preserve">This second wrapping option is useful when protein oligomers are simulated. In these cases, the protomers can become separated due to one of them crossing a periodic boundary and being shifted to the other side of the box. In this case, the user could center one of the protomers (assuming the molecules are whole) and then wrap the other protomers around it. This would ensure that the oligomer is maintained at every frame throughout the trajectory. </w:t>
      </w:r>
    </w:p>
    <w:p w14:paraId="04AAD697" w14:textId="6D8E9C7D" w:rsidR="007A0B90" w:rsidRDefault="009B0C99" w:rsidP="00A508F9">
      <w:pPr>
        <w:ind w:firstLine="720"/>
        <w:jc w:val="both"/>
      </w:pPr>
      <w:r w:rsidRPr="007A0B90">
        <w:rPr>
          <w:b/>
          <w:bCs/>
        </w:rPr>
        <w:t>Mend:</w:t>
      </w:r>
      <w:r>
        <w:t xml:space="preserve"> The mend option can be used to fix broken residue</w:t>
      </w:r>
      <w:r w:rsidR="007D7696">
        <w:t>s</w:t>
      </w:r>
      <w:r>
        <w:t xml:space="preserve"> or molecules. These broken molecules occur when some atoms cross a periodic boundary and </w:t>
      </w:r>
      <w:r w:rsidR="007A0B90">
        <w:t xml:space="preserve">are </w:t>
      </w:r>
      <w:r>
        <w:t xml:space="preserve">shifted to the other side of the box. To fix these breaks, </w:t>
      </w:r>
      <w:r w:rsidR="00A508F9">
        <w:t xml:space="preserve">the user must provide a selection card </w:t>
      </w:r>
      <w:r w:rsidR="00077E0E">
        <w:t>(</w:t>
      </w:r>
      <w:r w:rsidR="00BF4777">
        <w:fldChar w:fldCharType="begin"/>
      </w:r>
      <w:r w:rsidR="00BF4777">
        <w:instrText xml:space="preserve"> REF _Ref157075124 \h </w:instrText>
      </w:r>
      <w:r w:rsidR="00BF4777">
        <w:fldChar w:fldCharType="separate"/>
      </w:r>
      <w:r w:rsidR="00431BCA">
        <w:t xml:space="preserve">Figure </w:t>
      </w:r>
      <w:r w:rsidR="00431BCA">
        <w:rPr>
          <w:noProof/>
        </w:rPr>
        <w:t>2</w:t>
      </w:r>
      <w:r w:rsidR="00431BCA">
        <w:noBreakHyphen/>
      </w:r>
      <w:r w:rsidR="00431BCA">
        <w:rPr>
          <w:noProof/>
        </w:rPr>
        <w:t>11</w:t>
      </w:r>
      <w:r w:rsidR="00BF4777">
        <w:fldChar w:fldCharType="end"/>
      </w:r>
      <w:r w:rsidR="00077E0E">
        <w:t xml:space="preserve">) </w:t>
      </w:r>
      <w:r w:rsidR="00A508F9">
        <w:t xml:space="preserve">that specifies the type of mending to perform. Currently, </w:t>
      </w:r>
      <w:r>
        <w:t xml:space="preserve">the user can </w:t>
      </w:r>
      <w:r w:rsidR="00A508F9">
        <w:t>choose</w:t>
      </w:r>
      <w:r>
        <w:t xml:space="preserve"> </w:t>
      </w:r>
      <w:r w:rsidR="007A0B90">
        <w:t xml:space="preserve">one </w:t>
      </w:r>
      <w:r>
        <w:t xml:space="preserve">of two methods as specified with the </w:t>
      </w:r>
      <w:r w:rsidRPr="009B0C99">
        <w:rPr>
          <w:b/>
          <w:bCs/>
        </w:rPr>
        <w:t>type</w:t>
      </w:r>
      <w:r>
        <w:t xml:space="preserve"> argument. First, the </w:t>
      </w:r>
      <w:r w:rsidR="00A508F9">
        <w:t>broken residues can be fixed</w:t>
      </w:r>
      <w:r>
        <w:t xml:space="preserve"> (selected when a 1 is provided). This option is the easiest to use but could result in</w:t>
      </w:r>
      <w:r w:rsidR="007A0B90">
        <w:t xml:space="preserve"> unresolved</w:t>
      </w:r>
      <w:r>
        <w:t xml:space="preserve"> fragmen</w:t>
      </w:r>
      <w:r w:rsidR="007A0B90">
        <w:t>tations</w:t>
      </w:r>
      <w:r>
        <w:t xml:space="preserve"> to the protein</w:t>
      </w:r>
      <w:r w:rsidR="007A0B90">
        <w:t>. In these cases, a second option is available that fixes fragmented molecules, where molecules are defined as a group of atoms that can be connected to each other through one or more covalent bonds. This option thus requires the user provide a list of bonds for the molecular system. This bonds list is provided as a selection card (crd)</w:t>
      </w:r>
      <w:r w:rsidR="00432433">
        <w:t xml:space="preserve"> using the </w:t>
      </w:r>
      <w:r w:rsidR="00432433" w:rsidRPr="00432433">
        <w:rPr>
          <w:b/>
          <w:bCs/>
        </w:rPr>
        <w:t>bonds</w:t>
      </w:r>
      <w:r w:rsidR="00432433">
        <w:t xml:space="preserve"> argument</w:t>
      </w:r>
      <w:r w:rsidR="00077E0E">
        <w:t xml:space="preserve"> (</w:t>
      </w:r>
      <w:r w:rsidR="00BF4777">
        <w:fldChar w:fldCharType="begin"/>
      </w:r>
      <w:r w:rsidR="00BF4777">
        <w:instrText xml:space="preserve"> REF _Ref157075124 \h </w:instrText>
      </w:r>
      <w:r w:rsidR="00BF4777">
        <w:fldChar w:fldCharType="separate"/>
      </w:r>
      <w:r w:rsidR="00431BCA">
        <w:t xml:space="preserve">Figure </w:t>
      </w:r>
      <w:r w:rsidR="00431BCA">
        <w:rPr>
          <w:noProof/>
        </w:rPr>
        <w:t>2</w:t>
      </w:r>
      <w:r w:rsidR="00431BCA">
        <w:noBreakHyphen/>
      </w:r>
      <w:r w:rsidR="00431BCA">
        <w:rPr>
          <w:noProof/>
        </w:rPr>
        <w:t>11</w:t>
      </w:r>
      <w:r w:rsidR="00BF4777">
        <w:fldChar w:fldCharType="end"/>
      </w:r>
      <w:r w:rsidR="00077E0E">
        <w:t>)</w:t>
      </w:r>
      <w:r w:rsidR="007A0B90">
        <w:t>.</w:t>
      </w:r>
      <w:r w:rsidR="000121D5">
        <w:t xml:space="preserve"> When a bonds list is provided a broken molecule is identified by a bond that exceeds a threshold value. In most cases, 1nm is sufficient. However, in some cases, bonds may be defined to restrain the system. For example, the Martini model uses an elastic network to maintain a desired protein fold throughout a simulation. In this case, the elastic network could be included in the bonds list and some of these bonds could have an equilibrium position that exceeds 1nm. For this reason, the cutoff value for identifying broken molecules may be specified by the user via the </w:t>
      </w:r>
      <w:r w:rsidR="000121D5" w:rsidRPr="000121D5">
        <w:rPr>
          <w:b/>
          <w:bCs/>
        </w:rPr>
        <w:t>cutoff</w:t>
      </w:r>
      <w:r w:rsidR="000121D5">
        <w:t xml:space="preserve"> argument. </w:t>
      </w:r>
      <w:r w:rsidR="00BD1906">
        <w:t xml:space="preserve">See section </w:t>
      </w:r>
      <w:r w:rsidR="00BD1906">
        <w:fldChar w:fldCharType="begin"/>
      </w:r>
      <w:r w:rsidR="00BD1906">
        <w:instrText xml:space="preserve"> REF _Ref157777879 \r \h </w:instrText>
      </w:r>
      <w:r w:rsidR="00BD1906">
        <w:fldChar w:fldCharType="separate"/>
      </w:r>
      <w:r w:rsidR="00431BCA">
        <w:t>2.12</w:t>
      </w:r>
      <w:r w:rsidR="00BD1906">
        <w:fldChar w:fldCharType="end"/>
      </w:r>
      <w:r w:rsidR="00BD1906">
        <w:t xml:space="preserve"> for more information on bonds lists and a tool that can be used to generate them. </w:t>
      </w:r>
      <w:r w:rsidR="007A0B90">
        <w:t xml:space="preserve"> </w:t>
      </w:r>
    </w:p>
    <w:p w14:paraId="3B9A4966" w14:textId="1D8FD3C8" w:rsidR="00F40F5F" w:rsidRDefault="007A0B90" w:rsidP="00F40F5F">
      <w:pPr>
        <w:ind w:firstLine="720"/>
        <w:jc w:val="both"/>
      </w:pPr>
      <w:r w:rsidRPr="009B2C0A">
        <w:rPr>
          <w:b/>
          <w:bCs/>
        </w:rPr>
        <w:t>Time:</w:t>
      </w:r>
      <w:r>
        <w:t xml:space="preserve"> The time option can be used to specify the time at each trajectory frame. </w:t>
      </w:r>
      <w:r w:rsidR="009B2C0A">
        <w:t xml:space="preserve">Here the </w:t>
      </w:r>
      <w:r w:rsidR="00432433">
        <w:t xml:space="preserve">user provides a selection card </w:t>
      </w:r>
      <w:r w:rsidR="00077E0E">
        <w:t>(</w:t>
      </w:r>
      <w:r w:rsidR="00BF4777">
        <w:fldChar w:fldCharType="begin"/>
      </w:r>
      <w:r w:rsidR="00BF4777">
        <w:instrText xml:space="preserve"> REF _Ref157075124 \h </w:instrText>
      </w:r>
      <w:r w:rsidR="00BF4777">
        <w:fldChar w:fldCharType="separate"/>
      </w:r>
      <w:r w:rsidR="00431BCA">
        <w:t xml:space="preserve">Figure </w:t>
      </w:r>
      <w:r w:rsidR="00431BCA">
        <w:rPr>
          <w:noProof/>
        </w:rPr>
        <w:t>2</w:t>
      </w:r>
      <w:r w:rsidR="00431BCA">
        <w:noBreakHyphen/>
      </w:r>
      <w:r w:rsidR="00431BCA">
        <w:rPr>
          <w:noProof/>
        </w:rPr>
        <w:t>11</w:t>
      </w:r>
      <w:r w:rsidR="00BF4777">
        <w:fldChar w:fldCharType="end"/>
      </w:r>
      <w:r w:rsidR="00077E0E">
        <w:t xml:space="preserve">) </w:t>
      </w:r>
      <w:r w:rsidR="00432433">
        <w:t xml:space="preserve">that </w:t>
      </w:r>
      <w:r w:rsidR="009B2C0A">
        <w:t>indicate</w:t>
      </w:r>
      <w:r w:rsidR="00432433">
        <w:t>s</w:t>
      </w:r>
      <w:r w:rsidR="009B2C0A">
        <w:t xml:space="preserve"> the time at </w:t>
      </w:r>
      <w:r w:rsidR="00432433">
        <w:t xml:space="preserve">the </w:t>
      </w:r>
      <w:r w:rsidR="009B2C0A">
        <w:t xml:space="preserve">first frame </w:t>
      </w:r>
      <w:r w:rsidR="00432433">
        <w:t xml:space="preserve">and the timestep between frames. These items are provided </w:t>
      </w:r>
      <w:r w:rsidR="009B2C0A">
        <w:t xml:space="preserve">using the </w:t>
      </w:r>
      <w:r w:rsidR="009B2C0A" w:rsidRPr="009B2C0A">
        <w:rPr>
          <w:b/>
          <w:bCs/>
        </w:rPr>
        <w:t>t0</w:t>
      </w:r>
      <w:r w:rsidR="009B2C0A">
        <w:t xml:space="preserve"> </w:t>
      </w:r>
      <w:r w:rsidR="00432433">
        <w:t>and</w:t>
      </w:r>
      <w:r w:rsidR="009B2C0A">
        <w:t xml:space="preserve"> </w:t>
      </w:r>
      <w:r w:rsidR="009B2C0A" w:rsidRPr="009B2C0A">
        <w:rPr>
          <w:b/>
          <w:bCs/>
        </w:rPr>
        <w:t>dt</w:t>
      </w:r>
      <w:r w:rsidR="009B2C0A">
        <w:t xml:space="preserve"> argument</w:t>
      </w:r>
      <w:r w:rsidR="00432433">
        <w:t>s, respectively</w:t>
      </w:r>
      <w:r w:rsidR="009B2C0A">
        <w:t>. The arguments expect a floating-point number as input.</w:t>
      </w:r>
    </w:p>
    <w:p w14:paraId="48CCF848" w14:textId="79097772" w:rsidR="00F40F5F" w:rsidRDefault="00F40F5F" w:rsidP="005F5CCC">
      <w:pPr>
        <w:spacing w:after="200"/>
        <w:ind w:firstLine="720"/>
        <w:jc w:val="both"/>
      </w:pPr>
      <w:r>
        <w:lastRenderedPageBreak/>
        <w:t xml:space="preserve">An example of the run commands used with Traj Prep are now given: </w:t>
      </w:r>
    </w:p>
    <w:p w14:paraId="3823AA0C" w14:textId="42C45210" w:rsidR="00F40F5F" w:rsidRPr="00F40F5F" w:rsidRDefault="00F40F5F" w:rsidP="00F40F5F">
      <w:pPr>
        <w:spacing w:after="200"/>
        <w:jc w:val="both"/>
        <w:rPr>
          <w:i/>
          <w:iCs/>
        </w:rPr>
      </w:pPr>
      <w:r w:rsidRPr="00F40F5F">
        <w:rPr>
          <w:i/>
          <w:iCs/>
        </w:rPr>
        <w:t>$ mpirun -n 56 traj_prep_mpi -traj md.xtc -ref</w:t>
      </w:r>
      <w:r>
        <w:rPr>
          <w:i/>
          <w:iCs/>
        </w:rPr>
        <w:t xml:space="preserve"> ref</w:t>
      </w:r>
      <w:r w:rsidRPr="00F40F5F">
        <w:rPr>
          <w:i/>
          <w:iCs/>
        </w:rPr>
        <w:t>.gro -crd recipe.crd -o md_prepped.xtc -stride 1 -test 1</w:t>
      </w:r>
    </w:p>
    <w:p w14:paraId="1E72968A" w14:textId="0638C11C" w:rsidR="00F40F5F" w:rsidRDefault="00F40F5F" w:rsidP="00F40F5F">
      <w:pPr>
        <w:spacing w:after="200"/>
        <w:jc w:val="both"/>
      </w:pPr>
      <w:r>
        <w:t xml:space="preserve">In the example provided here, </w:t>
      </w:r>
      <w:r w:rsidR="007D7998">
        <w:t xml:space="preserve">the recipe telling which operations to perform is specified with the -crd tag and the resulting trajectory with -o. In addition to the standard output, Traj Prep has a testing option (-test) that is used to validate the identification of molecules (and the bonds list used to build them) within the molecular system. This option produces three additional files, each given the same name as the recipe file but with the “_bonds.dat”, “_mol.pml”, and “_mol_bonds.pml” appendages. This first file contains a list, for each atom in the system, of other atoms bonded to it. This </w:t>
      </w:r>
      <w:r w:rsidR="00BD1906">
        <w:t>provides a second</w:t>
      </w:r>
      <w:r w:rsidR="007D7998">
        <w:t xml:space="preserve"> way of </w:t>
      </w:r>
      <w:r w:rsidR="00BD1906">
        <w:t>representing</w:t>
      </w:r>
      <w:r w:rsidR="007D7998">
        <w:t xml:space="preserve"> the bonds list and can be used to identify obvious errors </w:t>
      </w:r>
      <w:r w:rsidR="00BD1906">
        <w:t>in this list, for example, if</w:t>
      </w:r>
      <w:r w:rsidR="007D7998">
        <w:t xml:space="preserve"> an atoms </w:t>
      </w:r>
      <w:r w:rsidR="00BD1906">
        <w:t>containts</w:t>
      </w:r>
      <w:r w:rsidR="007D7998">
        <w:t xml:space="preserve"> more than 4 bonds (assuming no additional restraints). The second file contains PyMOL select commands for each molecule identified in the system. And the third file contains PyMOL commands used to show the bonds </w:t>
      </w:r>
      <w:r w:rsidR="00BD1906">
        <w:t>within</w:t>
      </w:r>
      <w:r w:rsidR="007D7998">
        <w:t xml:space="preserve"> each molecule. The latter two file can be used to show the molecules and their bonds, which the user can check if they make sense or not. </w:t>
      </w:r>
      <w:r w:rsidR="006E3871">
        <w:fldChar w:fldCharType="begin"/>
      </w:r>
      <w:r w:rsidR="006E3871">
        <w:instrText xml:space="preserve"> REF _Ref157777446 \h </w:instrText>
      </w:r>
      <w:r w:rsidR="006E3871">
        <w:fldChar w:fldCharType="separate"/>
      </w:r>
      <w:r w:rsidR="00431BCA">
        <w:t xml:space="preserve">Figure </w:t>
      </w:r>
      <w:r w:rsidR="00431BCA">
        <w:rPr>
          <w:noProof/>
        </w:rPr>
        <w:t>2</w:t>
      </w:r>
      <w:r w:rsidR="00431BCA">
        <w:noBreakHyphen/>
      </w:r>
      <w:r w:rsidR="00431BCA">
        <w:rPr>
          <w:noProof/>
        </w:rPr>
        <w:t>12</w:t>
      </w:r>
      <w:r w:rsidR="006E3871">
        <w:fldChar w:fldCharType="end"/>
      </w:r>
      <w:r w:rsidR="006E3871">
        <w:t xml:space="preserve"> s</w:t>
      </w:r>
      <w:r w:rsidR="007D7998">
        <w:t xml:space="preserve">hows an example of several protein molecules identified with Traj Prep and the bonds connecting the atoms within each. </w:t>
      </w:r>
      <w:r w:rsidR="00BD1906">
        <w:t xml:space="preserve">We note that if the resulting molecules are not sensible, then it is possible that something is wrong with the bonds list. </w:t>
      </w:r>
      <w:r w:rsidR="007D7998">
        <w:t xml:space="preserve"> </w:t>
      </w:r>
    </w:p>
    <w:p w14:paraId="1A744918" w14:textId="33E520E8" w:rsidR="007D7998" w:rsidRDefault="00F40F5F" w:rsidP="005449D3">
      <w:pPr>
        <w:keepNext/>
        <w:spacing w:after="200"/>
        <w:ind w:firstLine="720"/>
        <w:jc w:val="center"/>
      </w:pPr>
      <w:r>
        <w:rPr>
          <w:noProof/>
        </w:rPr>
        <w:drawing>
          <wp:inline distT="0" distB="0" distL="0" distR="0" wp14:anchorId="408FA191" wp14:editId="724A5B7B">
            <wp:extent cx="3517900" cy="3491865"/>
            <wp:effectExtent l="0" t="0" r="0" b="0"/>
            <wp:docPr id="1046760459" name="Picture 1" descr="A close-up of some flow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60459" name="Picture 1" descr="A close-up of some flowers&#10;&#10;Description automatically generated with low confidence"/>
                    <pic:cNvPicPr/>
                  </pic:nvPicPr>
                  <pic:blipFill rotWithShape="1">
                    <a:blip r:embed="rId54" cstate="print">
                      <a:extLst>
                        <a:ext uri="{28A0092B-C50C-407E-A947-70E740481C1C}">
                          <a14:useLocalDpi xmlns:a14="http://schemas.microsoft.com/office/drawing/2010/main" val="0"/>
                        </a:ext>
                      </a:extLst>
                    </a:blip>
                    <a:srcRect l="19551" r="21261"/>
                    <a:stretch/>
                  </pic:blipFill>
                  <pic:spPr bwMode="auto">
                    <a:xfrm>
                      <a:off x="0" y="0"/>
                      <a:ext cx="3517900" cy="3491865"/>
                    </a:xfrm>
                    <a:prstGeom prst="rect">
                      <a:avLst/>
                    </a:prstGeom>
                    <a:ln>
                      <a:noFill/>
                    </a:ln>
                    <a:extLst>
                      <a:ext uri="{53640926-AAD7-44D8-BBD7-CCE9431645EC}">
                        <a14:shadowObscured xmlns:a14="http://schemas.microsoft.com/office/drawing/2010/main"/>
                      </a:ext>
                    </a:extLst>
                  </pic:spPr>
                </pic:pic>
              </a:graphicData>
            </a:graphic>
          </wp:inline>
        </w:drawing>
      </w:r>
    </w:p>
    <w:p w14:paraId="52AE632D" w14:textId="55959D43" w:rsidR="00F40F5F" w:rsidRDefault="007D7998" w:rsidP="006E3871">
      <w:pPr>
        <w:pStyle w:val="Caption"/>
        <w:jc w:val="both"/>
      </w:pPr>
      <w:bookmarkStart w:id="146" w:name="_Ref157777446"/>
      <w:r>
        <w:t xml:space="preserve">Figure </w:t>
      </w:r>
      <w:fldSimple w:instr=" STYLEREF 1 \s ">
        <w:r w:rsidR="00431BCA">
          <w:rPr>
            <w:noProof/>
          </w:rPr>
          <w:t>2</w:t>
        </w:r>
      </w:fldSimple>
      <w:r>
        <w:noBreakHyphen/>
      </w:r>
      <w:fldSimple w:instr=" SEQ Figure \* ARABIC \s 1 ">
        <w:r w:rsidR="00431BCA">
          <w:rPr>
            <w:noProof/>
          </w:rPr>
          <w:t>12</w:t>
        </w:r>
      </w:fldSimple>
      <w:bookmarkEnd w:id="146"/>
      <w:r>
        <w:t xml:space="preserve"> Example of several protein molecules identified from a bonds list using Traj Prep. Here, the individual molecules are colored red, blue, cyan, or pink. Additionally, the bonds connecting atoms in each molecule are shown as yellow dotted lines. </w:t>
      </w:r>
    </w:p>
    <w:p w14:paraId="4C0001FF" w14:textId="54DA7AF7" w:rsidR="00D10E81" w:rsidRDefault="00D10E81" w:rsidP="00D10E81">
      <w:pPr>
        <w:pStyle w:val="Heading2"/>
      </w:pPr>
      <w:r>
        <w:lastRenderedPageBreak/>
        <w:t xml:space="preserve"> </w:t>
      </w:r>
      <w:bookmarkStart w:id="147" w:name="_Ref157777879"/>
      <w:bookmarkStart w:id="148" w:name="_Toc158640019"/>
      <w:r>
        <w:t>Generating a Bonds List</w:t>
      </w:r>
      <w:bookmarkEnd w:id="147"/>
      <w:bookmarkEnd w:id="148"/>
    </w:p>
    <w:p w14:paraId="38979E17" w14:textId="613CBA59" w:rsidR="002014AF" w:rsidRDefault="00D10E81" w:rsidP="008C22DC">
      <w:pPr>
        <w:jc w:val="both"/>
      </w:pPr>
      <w:r>
        <w:t xml:space="preserve">Some analysis procedures, like counting hydrogen bonds and fixing broken molecules, requires the user </w:t>
      </w:r>
      <w:r w:rsidR="00BD1906">
        <w:t xml:space="preserve">to </w:t>
      </w:r>
      <w:r>
        <w:t xml:space="preserve">provide a complete set of bonds for the molecular system under investigation. </w:t>
      </w:r>
      <w:r w:rsidR="00412E5D">
        <w:t>Such a bonds list</w:t>
      </w:r>
      <w:r w:rsidR="00A81CC4">
        <w:t xml:space="preserve"> contains two columns (each giving one of the atoms making the bond) and</w:t>
      </w:r>
      <w:r w:rsidR="00412E5D">
        <w:t xml:space="preserve"> is obtained in </w:t>
      </w:r>
      <w:r w:rsidR="00A81CC4">
        <w:t>a specific</w:t>
      </w:r>
      <w:r w:rsidR="00412E5D">
        <w:t xml:space="preserve"> way depending on the resource used to perform the simulation. For example, a bonds list is contained within </w:t>
      </w:r>
      <w:r w:rsidR="002014AF">
        <w:t xml:space="preserve">a </w:t>
      </w:r>
      <w:r w:rsidR="00412E5D">
        <w:t>protein structure file and is readily obtained when simulations are performed using NAMD. For other programs, like GROMACS, a topology file can be used to generate a bonds list. In this case, the [molecules] section tells the order in which molecules appear in the system and how many of each are present. This information can be paired with molecular definitions provided in separate itp files to generate a bonds list for the system. Still, this process is laborious and prone to error</w:t>
      </w:r>
      <w:r w:rsidR="002014AF">
        <w:t xml:space="preserve"> since, for each molecule considered, the bonding information for its type must be adjusted to compensate for any molecules that preceded</w:t>
      </w:r>
      <w:r w:rsidR="00412E5D">
        <w:t xml:space="preserve">. For this reason, we have created a tool </w:t>
      </w:r>
      <w:r w:rsidR="002014AF">
        <w:t>called Bonds Generator</w:t>
      </w:r>
      <w:r w:rsidR="00A76B7B">
        <w:fldChar w:fldCharType="begin"/>
      </w:r>
      <w:r w:rsidR="00A76B7B">
        <w:instrText xml:space="preserve"> XE "</w:instrText>
      </w:r>
      <w:r w:rsidR="00A76B7B" w:rsidRPr="003C1AEC">
        <w:instrText>Bonds Generator</w:instrText>
      </w:r>
      <w:r w:rsidR="00A76B7B">
        <w:instrText xml:space="preserve">" </w:instrText>
      </w:r>
      <w:r w:rsidR="00A76B7B">
        <w:fldChar w:fldCharType="end"/>
      </w:r>
      <w:r w:rsidR="002014AF">
        <w:t xml:space="preserve"> </w:t>
      </w:r>
      <w:r w:rsidR="00412E5D">
        <w:t xml:space="preserve">that analyzes either a psf or a topology (.top) file and </w:t>
      </w:r>
      <w:r w:rsidR="002014AF">
        <w:t xml:space="preserve">automatically </w:t>
      </w:r>
      <w:r w:rsidR="00412E5D">
        <w:t>generates the bonds list</w:t>
      </w:r>
      <w:r w:rsidR="00A81CC4">
        <w:t xml:space="preserve"> that can be used with tools like Traj Prep (section </w:t>
      </w:r>
      <w:r w:rsidR="00A81CC4">
        <w:fldChar w:fldCharType="begin"/>
      </w:r>
      <w:r w:rsidR="00A81CC4">
        <w:instrText xml:space="preserve"> REF _Ref157072351 \r \h </w:instrText>
      </w:r>
      <w:r w:rsidR="00A81CC4">
        <w:fldChar w:fldCharType="separate"/>
      </w:r>
      <w:r w:rsidR="00431BCA">
        <w:t>2.11</w:t>
      </w:r>
      <w:r w:rsidR="00A81CC4">
        <w:fldChar w:fldCharType="end"/>
      </w:r>
      <w:r w:rsidR="00A81CC4">
        <w:t xml:space="preserve">), Lipid H-Bonds (section </w:t>
      </w:r>
      <w:r w:rsidR="00A81CC4">
        <w:fldChar w:fldCharType="begin"/>
      </w:r>
      <w:r w:rsidR="00A81CC4">
        <w:instrText xml:space="preserve"> REF _Ref153452813 \r \h </w:instrText>
      </w:r>
      <w:r w:rsidR="00A81CC4">
        <w:fldChar w:fldCharType="separate"/>
      </w:r>
      <w:r w:rsidR="00431BCA">
        <w:t>3.14</w:t>
      </w:r>
      <w:r w:rsidR="00A81CC4">
        <w:fldChar w:fldCharType="end"/>
      </w:r>
      <w:r w:rsidR="00A81CC4">
        <w:t xml:space="preserve">), and H-Bond Kinetics (section </w:t>
      </w:r>
      <w:r w:rsidR="00A81CC4">
        <w:fldChar w:fldCharType="begin"/>
      </w:r>
      <w:r w:rsidR="00A81CC4">
        <w:instrText xml:space="preserve"> REF _Ref157778350 \r \h </w:instrText>
      </w:r>
      <w:r w:rsidR="00A81CC4">
        <w:fldChar w:fldCharType="separate"/>
      </w:r>
      <w:r w:rsidR="00431BCA">
        <w:t>4.5</w:t>
      </w:r>
      <w:r w:rsidR="00A81CC4">
        <w:fldChar w:fldCharType="end"/>
      </w:r>
      <w:r w:rsidR="00A81CC4">
        <w:t>)</w:t>
      </w:r>
      <w:r w:rsidR="00412E5D">
        <w:t>.</w:t>
      </w:r>
    </w:p>
    <w:p w14:paraId="27D8919D" w14:textId="63FD3E4B" w:rsidR="00F70777" w:rsidRDefault="002014AF" w:rsidP="00D10E81">
      <w:pPr>
        <w:spacing w:after="200"/>
        <w:jc w:val="both"/>
      </w:pPr>
      <w:r>
        <w:tab/>
        <w:t>To use this tool, the user must provide either a psf file or a topology file</w:t>
      </w:r>
      <w:r w:rsidR="00412E5D">
        <w:t xml:space="preserve"> </w:t>
      </w:r>
      <w:r>
        <w:t>(.top).</w:t>
      </w:r>
      <w:r w:rsidR="00412E5D">
        <w:t xml:space="preserve"> </w:t>
      </w:r>
      <w:r>
        <w:t>For psf files, Bonds Generator looks for a “</w:t>
      </w:r>
      <w:r w:rsidRPr="002014AF">
        <w:t>!NBOND:</w:t>
      </w:r>
      <w:r>
        <w:t xml:space="preserve">” tag within the file. This tag marks the beginning of the bonds list where the number of bonds is given just before the tag. </w:t>
      </w:r>
      <w:r w:rsidR="00A81CC4">
        <w:t xml:space="preserve">This list is merely copied to make the desired bonds list. </w:t>
      </w:r>
      <w:r>
        <w:t xml:space="preserve">For GROMACS topology files, a [molecules] section should be present that tells what molecule types </w:t>
      </w:r>
      <w:r w:rsidR="00F70777">
        <w:t>were</w:t>
      </w:r>
      <w:r>
        <w:t xml:space="preserve"> </w:t>
      </w:r>
      <w:r w:rsidR="00F70777">
        <w:t>simulated</w:t>
      </w:r>
      <w:r>
        <w:t xml:space="preserve"> and how many. Additionally, a series of #include statements should be present that link to additional itp files. The</w:t>
      </w:r>
      <w:r w:rsidR="00F70777">
        <w:t>se</w:t>
      </w:r>
      <w:r>
        <w:t xml:space="preserve"> files contain, among other things, the bonding information for a given molecule type</w:t>
      </w:r>
      <w:r w:rsidR="00F70777">
        <w:t xml:space="preserve"> located in the [bonds]</w:t>
      </w:r>
      <w:r w:rsidR="00A81CC4">
        <w:t xml:space="preserve"> section</w:t>
      </w:r>
      <w:r>
        <w:t xml:space="preserve">. Bonds Generator thus works by </w:t>
      </w:r>
      <w:r w:rsidR="00C31386">
        <w:t xml:space="preserve">examining the molecule types under the [molecules] section and then looking for each type in the itp files </w:t>
      </w:r>
      <w:r w:rsidR="00A81CC4">
        <w:t xml:space="preserve">listed </w:t>
      </w:r>
      <w:r w:rsidR="00C31386">
        <w:t>via the include #statements. More specifically, the prog</w:t>
      </w:r>
      <w:r w:rsidR="00F70777">
        <w:t>r</w:t>
      </w:r>
      <w:r w:rsidR="00C31386">
        <w:t>am look</w:t>
      </w:r>
      <w:r w:rsidR="00F70777">
        <w:t xml:space="preserve">s for </w:t>
      </w:r>
      <w:r w:rsidR="00C31386">
        <w:t>[moleculetype] section</w:t>
      </w:r>
      <w:r w:rsidR="00F70777">
        <w:t>s</w:t>
      </w:r>
      <w:r w:rsidR="00C31386">
        <w:t xml:space="preserve"> </w:t>
      </w:r>
      <w:r w:rsidR="00EC02A5">
        <w:t>in eac</w:t>
      </w:r>
      <w:r w:rsidR="00A81CC4">
        <w:t>h</w:t>
      </w:r>
      <w:r w:rsidR="00EC02A5">
        <w:t xml:space="preserve"> itp file </w:t>
      </w:r>
      <w:r w:rsidR="00F70777">
        <w:t>and checks the Name given for that section. If the name matches a molecule in the [moleculetype] section,</w:t>
      </w:r>
      <w:r>
        <w:t xml:space="preserve"> </w:t>
      </w:r>
      <w:r w:rsidR="00F70777">
        <w:t>then the bonds for that molecule are read in from the [bonds] section, if one is present (some types like ions have no bonds). Additionally, the number of atoms for the current molecule type is extracted from the [atoms] section and is used to shift the bonds as additional molecules are added. This approach thus produces a list of bonds for the complete system in a file whose name is specified with the -o tag. We note that additional bonds are sometimes treated as constraints</w:t>
      </w:r>
      <w:r w:rsidR="00EC02A5">
        <w:t xml:space="preserve"> and are listed in a [constraints] section</w:t>
      </w:r>
      <w:r w:rsidR="00F70777">
        <w:t xml:space="preserve">. The user can include these using the -con 1 argument. An example of the run commands used to generate a bonds list is now given: </w:t>
      </w:r>
    </w:p>
    <w:p w14:paraId="3A4503C6" w14:textId="6893B6BB" w:rsidR="00F70777" w:rsidRPr="00F70777" w:rsidRDefault="00F70777" w:rsidP="00D10E81">
      <w:pPr>
        <w:spacing w:after="200"/>
        <w:jc w:val="both"/>
        <w:rPr>
          <w:i/>
          <w:iCs/>
        </w:rPr>
      </w:pPr>
      <w:r w:rsidRPr="00F70777">
        <w:rPr>
          <w:i/>
          <w:iCs/>
        </w:rPr>
        <w:t xml:space="preserve">$ bonds_generator -d gromacs_topology.top -o bonds.crd -wd ../ -con 1  </w:t>
      </w:r>
    </w:p>
    <w:p w14:paraId="3482466E" w14:textId="7DD388DB" w:rsidR="00EC02A5" w:rsidRDefault="00EC02A5" w:rsidP="009176A4">
      <w:pPr>
        <w:jc w:val="both"/>
      </w:pPr>
      <w:r>
        <w:t xml:space="preserve">In this example, a GROMACS topology file is used to generate a bonds list and the directory where this file is located is provided via the -wd tag. It should be mentioned, that the [bonds] section may contain bonds other than covalent ones. For example, a coarse-grained simulation using the MARTINI model uses an elastic network to maintain a protein fold throughout the simulation. In this case, the additional restraints are included in the [bonds] section as indicated by the presence of the </w:t>
      </w:r>
      <w:r w:rsidRPr="00EC02A5">
        <w:t>#ifndef NO_RUBBER_BANDS</w:t>
      </w:r>
      <w:r>
        <w:t xml:space="preserve"> tag. The user may remove this section if these bonds are not wanted. </w:t>
      </w:r>
    </w:p>
    <w:p w14:paraId="7FC4D5DB" w14:textId="4B4C5CEE" w:rsidR="007A6C9A" w:rsidRDefault="00EC02A5" w:rsidP="009176A4">
      <w:pPr>
        <w:spacing w:after="200"/>
        <w:ind w:firstLine="720"/>
        <w:jc w:val="both"/>
      </w:pPr>
      <w:r>
        <w:lastRenderedPageBreak/>
        <w:t>As a last note, we encourage the user to check that the bonds list was generated correctly. This can be done by using the resulting list with the Traj Prep tool</w:t>
      </w:r>
      <w:r w:rsidR="00A81CC4">
        <w:t xml:space="preserve"> (section </w:t>
      </w:r>
      <w:r w:rsidR="00A81CC4">
        <w:fldChar w:fldCharType="begin"/>
      </w:r>
      <w:r w:rsidR="00A81CC4">
        <w:instrText xml:space="preserve"> REF _Ref157072351 \r \h </w:instrText>
      </w:r>
      <w:r w:rsidR="00A81CC4">
        <w:fldChar w:fldCharType="separate"/>
      </w:r>
      <w:r w:rsidR="00431BCA">
        <w:t>2.11</w:t>
      </w:r>
      <w:r w:rsidR="00A81CC4">
        <w:fldChar w:fldCharType="end"/>
      </w:r>
      <w:r w:rsidR="00A81CC4">
        <w:t>)</w:t>
      </w:r>
      <w:r>
        <w:t xml:space="preserve">. </w:t>
      </w:r>
      <w:r w:rsidR="009176A4">
        <w:t>For this test, the user will want to perform a type 1 mend operation using the newly generated bonds list and include the -test 1 command line argument. This last option will produce a couple</w:t>
      </w:r>
      <w:r w:rsidR="00A81CC4">
        <w:t xml:space="preserve"> of</w:t>
      </w:r>
      <w:r w:rsidR="009176A4">
        <w:t xml:space="preserve"> files that are useful for confirming that </w:t>
      </w:r>
      <w:r w:rsidR="00A81CC4">
        <w:t xml:space="preserve">the </w:t>
      </w:r>
      <w:r w:rsidR="009176A4">
        <w:t>bonds list is correct. First, a file is generated that give</w:t>
      </w:r>
      <w:r w:rsidR="00A81CC4">
        <w:t>s</w:t>
      </w:r>
      <w:r w:rsidR="009176A4">
        <w:t xml:space="preserve"> PyMOL select commands used to select each molecule in the system. Second, a file is produced with additional select commands that measures </w:t>
      </w:r>
      <w:r w:rsidR="0007368A">
        <w:t xml:space="preserve">the </w:t>
      </w:r>
      <w:r w:rsidR="009176A4">
        <w:t xml:space="preserve">distance between each bond of a given molecule. </w:t>
      </w:r>
      <w:r w:rsidR="0007368A">
        <w:t xml:space="preserve">This allows the bonds of each molecule to be visualized in PyMOL. And finally, </w:t>
      </w:r>
      <w:r w:rsidR="009176A4">
        <w:t xml:space="preserve">If the bonds list was produced correctly, then the molecules and bonds </w:t>
      </w:r>
      <w:r w:rsidR="0007368A">
        <w:t>viewed here</w:t>
      </w:r>
      <w:r w:rsidR="009176A4">
        <w:t xml:space="preserve"> should be correct.  </w:t>
      </w:r>
    </w:p>
    <w:p w14:paraId="3A7F10B6" w14:textId="55CA5F56" w:rsidR="00EC02A5" w:rsidRDefault="007A6C9A" w:rsidP="007A6C9A">
      <w:r>
        <w:br w:type="page"/>
      </w:r>
    </w:p>
    <w:p w14:paraId="3AB3D7FA" w14:textId="3A873F60" w:rsidR="00A76B7B" w:rsidRDefault="00A76B7B" w:rsidP="00A76B7B">
      <w:pPr>
        <w:pStyle w:val="Heading1"/>
      </w:pPr>
      <w:bookmarkStart w:id="149" w:name="_Toc158640020"/>
      <w:r w:rsidRPr="00A76B7B">
        <w:lastRenderedPageBreak/>
        <w:t>Analysis of Lipid Structure</w:t>
      </w:r>
      <w:bookmarkEnd w:id="149"/>
    </w:p>
    <w:p w14:paraId="1777CEF5" w14:textId="2B30F7E2" w:rsidR="00AD1ECE" w:rsidRPr="002C3D17" w:rsidRDefault="00F1628B" w:rsidP="004279A9">
      <w:pPr>
        <w:pStyle w:val="Heading2"/>
      </w:pPr>
      <w:bookmarkStart w:id="150" w:name="_Ref91144713"/>
      <w:bookmarkStart w:id="151" w:name="_Ref91144772"/>
      <w:bookmarkStart w:id="152" w:name="_Ref91146079"/>
      <w:r>
        <w:t xml:space="preserve"> </w:t>
      </w:r>
      <w:bookmarkStart w:id="153" w:name="_Ref110328298"/>
      <w:bookmarkStart w:id="154" w:name="_Toc158640021"/>
      <w:r w:rsidR="002C2357">
        <w:t>Membrane Curvature and Thickness</w:t>
      </w:r>
      <w:bookmarkEnd w:id="150"/>
      <w:bookmarkEnd w:id="151"/>
      <w:bookmarkEnd w:id="152"/>
      <w:bookmarkEnd w:id="153"/>
      <w:bookmarkEnd w:id="154"/>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11915AB1"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431BCA">
        <w:t xml:space="preserve">Figure </w:t>
      </w:r>
      <w:r w:rsidR="00431BCA">
        <w:rPr>
          <w:noProof/>
        </w:rPr>
        <w:t>3</w:t>
      </w:r>
      <w:r w:rsidR="00431BCA">
        <w:noBreakHyphen/>
      </w:r>
      <w:r w:rsidR="00431BCA">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281054D5" w:rsidR="00E0223F" w:rsidRDefault="00412BC2" w:rsidP="00C21BA0">
      <w:pPr>
        <w:pStyle w:val="Caption"/>
        <w:jc w:val="both"/>
      </w:pPr>
      <w:bookmarkStart w:id="155" w:name="_Ref42083705"/>
      <w:r>
        <w:t xml:space="preserve">Figure </w:t>
      </w:r>
      <w:fldSimple w:instr=" STYLEREF 1 \s ">
        <w:r w:rsidR="00431BCA">
          <w:rPr>
            <w:noProof/>
          </w:rPr>
          <w:t>3</w:t>
        </w:r>
      </w:fldSimple>
      <w:r w:rsidR="007D7998">
        <w:noBreakHyphen/>
      </w:r>
      <w:fldSimple w:instr=" SEQ Figure \* ARABIC \s 1 ">
        <w:r w:rsidR="00431BCA">
          <w:rPr>
            <w:noProof/>
          </w:rPr>
          <w:t>1</w:t>
        </w:r>
      </w:fldSimple>
      <w:bookmarkEnd w:id="155"/>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69C25F95"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431BCA">
        <w:t xml:space="preserve">Figure </w:t>
      </w:r>
      <w:r w:rsidR="00431BCA">
        <w:rPr>
          <w:noProof/>
        </w:rPr>
        <w:t>3</w:t>
      </w:r>
      <w:r w:rsidR="00431BCA">
        <w:noBreakHyphen/>
      </w:r>
      <w:r w:rsidR="00431BCA">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16B1FC87" w:rsidR="006D4551" w:rsidRDefault="00745B68" w:rsidP="009D2C06">
      <w:pPr>
        <w:pStyle w:val="Caption"/>
        <w:jc w:val="both"/>
      </w:pPr>
      <w:bookmarkStart w:id="156" w:name="_Ref104195433"/>
      <w:r>
        <w:t xml:space="preserve">Figure </w:t>
      </w:r>
      <w:fldSimple w:instr=" STYLEREF 1 \s ">
        <w:r w:rsidR="00431BCA">
          <w:rPr>
            <w:noProof/>
          </w:rPr>
          <w:t>3</w:t>
        </w:r>
      </w:fldSimple>
      <w:r w:rsidR="007D7998">
        <w:noBreakHyphen/>
      </w:r>
      <w:fldSimple w:instr=" SEQ Figure \* ARABIC \s 1 ">
        <w:r w:rsidR="00431BCA">
          <w:rPr>
            <w:noProof/>
          </w:rPr>
          <w:t>2</w:t>
        </w:r>
      </w:fldSimple>
      <w:bookmarkEnd w:id="156"/>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7">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29448AC9" w:rsidR="006D4551" w:rsidRDefault="006D4551" w:rsidP="00731865">
      <w:pPr>
        <w:pStyle w:val="Caption"/>
        <w:jc w:val="both"/>
      </w:pPr>
      <w:bookmarkStart w:id="157" w:name="_Ref46142955"/>
      <w:r>
        <w:t xml:space="preserve">Figure </w:t>
      </w:r>
      <w:fldSimple w:instr=" STYLEREF 1 \s ">
        <w:r w:rsidR="00431BCA">
          <w:rPr>
            <w:noProof/>
          </w:rPr>
          <w:t>3</w:t>
        </w:r>
      </w:fldSimple>
      <w:r w:rsidR="007D7998">
        <w:noBreakHyphen/>
      </w:r>
      <w:fldSimple w:instr=" SEQ Figure \* ARABIC \s 1 ">
        <w:r w:rsidR="00431BCA">
          <w:rPr>
            <w:noProof/>
          </w:rPr>
          <w:t>3</w:t>
        </w:r>
      </w:fldSimple>
      <w:bookmarkEnd w:id="157"/>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168FED30"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431BCA">
        <w:t xml:space="preserve">Figure </w:t>
      </w:r>
      <w:r w:rsidR="00431BCA">
        <w:rPr>
          <w:noProof/>
        </w:rPr>
        <w:t>3</w:t>
      </w:r>
      <w:r w:rsidR="00431BCA">
        <w:noBreakHyphen/>
      </w:r>
      <w:r w:rsidR="00431BCA">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7179AA8A"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431BCA">
        <w:t xml:space="preserve">Figure </w:t>
      </w:r>
      <w:r w:rsidR="00431BCA">
        <w:rPr>
          <w:noProof/>
        </w:rPr>
        <w:t>3</w:t>
      </w:r>
      <w:r w:rsidR="00431BCA">
        <w:noBreakHyphen/>
      </w:r>
      <w:r w:rsidR="00431BCA">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190AE106" w:rsidR="006D4551" w:rsidRDefault="006D4551" w:rsidP="00731865">
      <w:pPr>
        <w:pStyle w:val="Caption"/>
        <w:jc w:val="both"/>
      </w:pPr>
      <w:bookmarkStart w:id="158" w:name="_Ref46143010"/>
      <w:r>
        <w:t xml:space="preserve">Figure </w:t>
      </w:r>
      <w:fldSimple w:instr=" STYLEREF 1 \s ">
        <w:r w:rsidR="00431BCA">
          <w:rPr>
            <w:noProof/>
          </w:rPr>
          <w:t>3</w:t>
        </w:r>
      </w:fldSimple>
      <w:r w:rsidR="007D7998">
        <w:noBreakHyphen/>
      </w:r>
      <w:fldSimple w:instr=" SEQ Figure \* ARABIC \s 1 ">
        <w:r w:rsidR="00431BCA">
          <w:rPr>
            <w:noProof/>
          </w:rPr>
          <w:t>4</w:t>
        </w:r>
      </w:fldSimple>
      <w:bookmarkEnd w:id="158"/>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231EB83B"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431BCA">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431BCA">
        <w:t xml:space="preserve">Figure </w:t>
      </w:r>
      <w:r w:rsidR="00431BCA">
        <w:rPr>
          <w:noProof/>
        </w:rPr>
        <w:t>3</w:t>
      </w:r>
      <w:r w:rsidR="00431BCA">
        <w:noBreakHyphen/>
      </w:r>
      <w:r w:rsidR="00431BCA">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7CBFD5DB" w:rsidR="00E832CD" w:rsidRDefault="006523C6" w:rsidP="00731865">
      <w:pPr>
        <w:pStyle w:val="Caption"/>
        <w:jc w:val="both"/>
      </w:pPr>
      <w:bookmarkStart w:id="159" w:name="_Ref47821840"/>
      <w:r>
        <w:t xml:space="preserve">Figure </w:t>
      </w:r>
      <w:fldSimple w:instr=" STYLEREF 1 \s ">
        <w:r w:rsidR="00431BCA">
          <w:rPr>
            <w:noProof/>
          </w:rPr>
          <w:t>3</w:t>
        </w:r>
      </w:fldSimple>
      <w:r w:rsidR="007D7998">
        <w:noBreakHyphen/>
      </w:r>
      <w:fldSimple w:instr=" SEQ Figure \* ARABIC \s 1 ">
        <w:r w:rsidR="00431BCA">
          <w:rPr>
            <w:noProof/>
          </w:rPr>
          <w:t>5</w:t>
        </w:r>
      </w:fldSimple>
      <w:bookmarkEnd w:id="159"/>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409987F0"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431BCA">
        <w:t xml:space="preserve">Figure </w:t>
      </w:r>
      <w:r w:rsidR="00431BCA">
        <w:rPr>
          <w:noProof/>
        </w:rPr>
        <w:t>3</w:t>
      </w:r>
      <w:r w:rsidR="00431BCA">
        <w:noBreakHyphen/>
      </w:r>
      <w:r w:rsidR="00431BCA">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0">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638945FE" w:rsidR="009F7E6F" w:rsidRDefault="0038660D" w:rsidP="0038660D">
      <w:pPr>
        <w:pStyle w:val="Caption"/>
        <w:jc w:val="both"/>
      </w:pPr>
      <w:bookmarkStart w:id="160" w:name="_Ref44006507"/>
      <w:r>
        <w:t xml:space="preserve">Figure </w:t>
      </w:r>
      <w:fldSimple w:instr=" STYLEREF 1 \s ">
        <w:r w:rsidR="00431BCA">
          <w:rPr>
            <w:noProof/>
          </w:rPr>
          <w:t>3</w:t>
        </w:r>
      </w:fldSimple>
      <w:r w:rsidR="007D7998">
        <w:noBreakHyphen/>
      </w:r>
      <w:fldSimple w:instr=" SEQ Figure \* ARABIC \s 1 ">
        <w:r w:rsidR="00431BCA">
          <w:rPr>
            <w:noProof/>
          </w:rPr>
          <w:t>6</w:t>
        </w:r>
      </w:fldSimple>
      <w:bookmarkEnd w:id="160"/>
      <w:r>
        <w:t xml:space="preserve"> Free energy profile as a function of membrane thickness. The free energy is for a mole of lipid pairs. Data comes from martini simulations of a POPE/POPG bilayer. </w:t>
      </w:r>
    </w:p>
    <w:p w14:paraId="7BC1DD25" w14:textId="394ECAB7"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431BCA">
        <w:t xml:space="preserve">Figure </w:t>
      </w:r>
      <w:r w:rsidR="00431BCA">
        <w:rPr>
          <w:noProof/>
        </w:rPr>
        <w:t>3</w:t>
      </w:r>
      <w:r w:rsidR="00431BCA">
        <w:noBreakHyphen/>
      </w:r>
      <w:r w:rsidR="00431BCA">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61">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5D83E272" w:rsidR="002B171C" w:rsidRDefault="002B171C" w:rsidP="00731865">
      <w:pPr>
        <w:pStyle w:val="Caption"/>
        <w:jc w:val="both"/>
      </w:pPr>
      <w:bookmarkStart w:id="161" w:name="_Ref46143101"/>
      <w:r>
        <w:t xml:space="preserve">Figure </w:t>
      </w:r>
      <w:fldSimple w:instr=" STYLEREF 1 \s ">
        <w:r w:rsidR="00431BCA">
          <w:rPr>
            <w:noProof/>
          </w:rPr>
          <w:t>3</w:t>
        </w:r>
      </w:fldSimple>
      <w:r w:rsidR="007D7998">
        <w:noBreakHyphen/>
      </w:r>
      <w:fldSimple w:instr=" SEQ Figure \* ARABIC \s 1 ">
        <w:r w:rsidR="00431BCA">
          <w:rPr>
            <w:noProof/>
          </w:rPr>
          <w:t>7</w:t>
        </w:r>
      </w:fldSimple>
      <w:bookmarkEnd w:id="161"/>
      <w:r>
        <w:t xml:space="preserve"> P</w:t>
      </w:r>
      <w:r w:rsidR="00370AAB">
        <w:t>DB</w:t>
      </w:r>
      <w:r>
        <w:t xml:space="preserve"> showing an unusually large thickness measurement (upper panel) and an unusually small thickness measurement (lower panel).</w:t>
      </w:r>
    </w:p>
    <w:p w14:paraId="59E91848" w14:textId="221DF99F"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431BCA" w:rsidRPr="00431BCA">
        <w:rPr>
          <w:rFonts w:cstheme="minorHAnsi"/>
        </w:rPr>
        <w:t xml:space="preserve">Figure </w:t>
      </w:r>
      <w:r w:rsidR="00431BCA" w:rsidRPr="00431BCA">
        <w:rPr>
          <w:rFonts w:cstheme="minorHAnsi"/>
          <w:noProof/>
        </w:rPr>
        <w:t>3</w:t>
      </w:r>
      <w:r w:rsidR="00431BCA" w:rsidRPr="00431BCA">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431BCA" w:rsidRPr="00431BCA">
        <w:rPr>
          <w:rFonts w:cstheme="minorHAnsi"/>
        </w:rPr>
        <w:t xml:space="preserve">Figure </w:t>
      </w:r>
      <w:r w:rsidR="00431BCA" w:rsidRPr="00431BCA">
        <w:rPr>
          <w:rFonts w:cstheme="minorHAnsi"/>
          <w:noProof/>
        </w:rPr>
        <w:t>3</w:t>
      </w:r>
      <w:r w:rsidR="00431BCA" w:rsidRPr="00431BCA">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431BCA" w:rsidRPr="00431BCA">
        <w:rPr>
          <w:rFonts w:cstheme="minorHAnsi"/>
        </w:rPr>
        <w:t xml:space="preserve">Figure </w:t>
      </w:r>
      <w:r w:rsidR="00431BCA" w:rsidRPr="00431BCA">
        <w:rPr>
          <w:rFonts w:cstheme="minorHAnsi"/>
          <w:noProof/>
        </w:rPr>
        <w:t>3</w:t>
      </w:r>
      <w:r w:rsidR="00431BCA" w:rsidRPr="00431BCA">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154C7BA1"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431BCA">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3898E535"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431BCA" w:rsidRPr="00431BCA">
        <w:rPr>
          <w:rFonts w:asciiTheme="minorHAnsi" w:hAnsiTheme="minorHAnsi" w:cstheme="minorHAnsi"/>
        </w:rPr>
        <w:t xml:space="preserve">Figure </w:t>
      </w:r>
      <w:r w:rsidR="00431BCA" w:rsidRPr="00431BCA">
        <w:rPr>
          <w:rFonts w:asciiTheme="minorHAnsi" w:hAnsiTheme="minorHAnsi" w:cstheme="minorHAnsi"/>
          <w:noProof/>
        </w:rPr>
        <w:t>3</w:t>
      </w:r>
      <w:r w:rsidR="00431BCA" w:rsidRPr="00431BCA">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431BCA">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21C2B34D">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2"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30D9A388" w:rsidR="00AD09CC" w:rsidRDefault="00CB08B8" w:rsidP="00731865">
      <w:pPr>
        <w:pStyle w:val="Caption"/>
        <w:jc w:val="both"/>
      </w:pPr>
      <w:bookmarkStart w:id="162" w:name="_Ref44454090"/>
      <w:r>
        <w:t xml:space="preserve">Figure </w:t>
      </w:r>
      <w:fldSimple w:instr=" STYLEREF 1 \s ">
        <w:r w:rsidR="00431BCA">
          <w:rPr>
            <w:noProof/>
          </w:rPr>
          <w:t>3</w:t>
        </w:r>
      </w:fldSimple>
      <w:r w:rsidR="007D7998">
        <w:noBreakHyphen/>
      </w:r>
      <w:fldSimple w:instr=" SEQ Figure \* ARABIC \s 1 ">
        <w:r w:rsidR="00431BCA">
          <w:rPr>
            <w:noProof/>
          </w:rPr>
          <w:t>8</w:t>
        </w:r>
      </w:fldSimple>
      <w:bookmarkEnd w:id="162"/>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63" w:name="_Ref47900946"/>
      <w:r>
        <w:lastRenderedPageBreak/>
        <w:t xml:space="preserve"> </w:t>
      </w:r>
      <w:bookmarkStart w:id="164" w:name="_Toc158640022"/>
      <w:r w:rsidR="00F67EC2">
        <w:t xml:space="preserve">Normalized </w:t>
      </w:r>
      <w:r w:rsidR="00E02987" w:rsidRPr="00E02987">
        <w:t>Lipid Density</w:t>
      </w:r>
      <w:bookmarkEnd w:id="163"/>
      <w:bookmarkEnd w:id="164"/>
    </w:p>
    <w:p w14:paraId="7AA50F5D" w14:textId="78377070"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431BCA">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431BCA">
        <w:t xml:space="preserve">Figure </w:t>
      </w:r>
      <w:r w:rsidR="00431BCA">
        <w:rPr>
          <w:noProof/>
        </w:rPr>
        <w:t>3</w:t>
      </w:r>
      <w:r w:rsidR="00431BCA">
        <w:noBreakHyphen/>
      </w:r>
      <w:r w:rsidR="00431BCA">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71CC79E3" w:rsidR="006F2A62" w:rsidRDefault="0084327E" w:rsidP="0084327E">
      <w:pPr>
        <w:pStyle w:val="Caption"/>
        <w:jc w:val="both"/>
      </w:pPr>
      <w:bookmarkStart w:id="165" w:name="_Ref104271520"/>
      <w:r>
        <w:t xml:space="preserve">Figure </w:t>
      </w:r>
      <w:fldSimple w:instr=" STYLEREF 1 \s ">
        <w:r w:rsidR="00431BCA">
          <w:rPr>
            <w:noProof/>
          </w:rPr>
          <w:t>3</w:t>
        </w:r>
      </w:fldSimple>
      <w:r w:rsidR="007D7998">
        <w:noBreakHyphen/>
      </w:r>
      <w:fldSimple w:instr=" SEQ Figure \* ARABIC \s 1 ">
        <w:r w:rsidR="00431BCA">
          <w:rPr>
            <w:noProof/>
          </w:rPr>
          <w:t>9</w:t>
        </w:r>
      </w:fldSimple>
      <w:bookmarkEnd w:id="165"/>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43931C65"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431BCA">
        <w:t xml:space="preserve">Figure </w:t>
      </w:r>
      <w:r w:rsidR="00431BCA">
        <w:rPr>
          <w:noProof/>
        </w:rPr>
        <w:t>3</w:t>
      </w:r>
      <w:r w:rsidR="00431BCA">
        <w:noBreakHyphen/>
      </w:r>
      <w:r w:rsidR="00431BCA">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558291E5" w:rsidR="00187750" w:rsidRPr="00036D11" w:rsidRDefault="00FA34A0" w:rsidP="007A216C">
      <w:pPr>
        <w:pStyle w:val="Caption"/>
        <w:jc w:val="both"/>
      </w:pPr>
      <w:bookmarkStart w:id="166" w:name="_Ref81923186"/>
      <w:r>
        <w:t xml:space="preserve">Figure </w:t>
      </w:r>
      <w:fldSimple w:instr=" STYLEREF 1 \s ">
        <w:r w:rsidR="00431BCA">
          <w:rPr>
            <w:noProof/>
          </w:rPr>
          <w:t>3</w:t>
        </w:r>
      </w:fldSimple>
      <w:r w:rsidR="007D7998">
        <w:noBreakHyphen/>
      </w:r>
      <w:fldSimple w:instr=" SEQ Figure \* ARABIC \s 1 ">
        <w:r w:rsidR="00431BCA">
          <w:rPr>
            <w:noProof/>
          </w:rPr>
          <w:t>10</w:t>
        </w:r>
      </w:fldSimple>
      <w:bookmarkEnd w:id="166"/>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67" w:name="_Ref91147467"/>
      <w:r>
        <w:t xml:space="preserve"> </w:t>
      </w:r>
      <w:bookmarkStart w:id="168" w:name="_Toc158640023"/>
      <w:r w:rsidR="000B3AD1">
        <w:t>The Rank 2 Order Parameter</w:t>
      </w:r>
      <w:bookmarkEnd w:id="167"/>
      <w:bookmarkEnd w:id="168"/>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6C6B5383"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431BCA">
        <w:t xml:space="preserve">Figure </w:t>
      </w:r>
      <w:r w:rsidR="00431BCA">
        <w:rPr>
          <w:noProof/>
        </w:rPr>
        <w:t>3</w:t>
      </w:r>
      <w:r w:rsidR="00431BCA">
        <w:noBreakHyphen/>
      </w:r>
      <w:r w:rsidR="00431BCA">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5">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617B24EF" w:rsidR="007A216C" w:rsidRPr="007A216C" w:rsidRDefault="007A216C" w:rsidP="007A216C">
      <w:pPr>
        <w:pStyle w:val="Caption"/>
        <w:jc w:val="both"/>
      </w:pPr>
      <w:bookmarkStart w:id="169" w:name="_Ref108940161"/>
      <w:r>
        <w:t xml:space="preserve">Figure </w:t>
      </w:r>
      <w:fldSimple w:instr=" STYLEREF 1 \s ">
        <w:r w:rsidR="00431BCA">
          <w:rPr>
            <w:noProof/>
          </w:rPr>
          <w:t>3</w:t>
        </w:r>
      </w:fldSimple>
      <w:r w:rsidR="007D7998">
        <w:noBreakHyphen/>
      </w:r>
      <w:fldSimple w:instr=" SEQ Figure \* ARABIC \s 1 ">
        <w:r w:rsidR="00431BCA">
          <w:rPr>
            <w:noProof/>
          </w:rPr>
          <w:t>11</w:t>
        </w:r>
      </w:fldSimple>
      <w:bookmarkEnd w:id="169"/>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7EBA8A6C"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431BCA">
        <w:t xml:space="preserve">Figure </w:t>
      </w:r>
      <w:r w:rsidR="00431BCA">
        <w:rPr>
          <w:noProof/>
        </w:rPr>
        <w:t>3</w:t>
      </w:r>
      <w:r w:rsidR="00431BCA">
        <w:noBreakHyphen/>
      </w:r>
      <w:r w:rsidR="00431BCA">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3ADB23CA" w:rsidR="00415033" w:rsidRDefault="00415033" w:rsidP="00415033">
      <w:pPr>
        <w:pStyle w:val="Caption"/>
        <w:jc w:val="both"/>
      </w:pPr>
      <w:bookmarkStart w:id="170" w:name="_Ref109371374"/>
      <w:r>
        <w:t xml:space="preserve">Figure </w:t>
      </w:r>
      <w:fldSimple w:instr=" STYLEREF 1 \s ">
        <w:r w:rsidR="00431BCA">
          <w:rPr>
            <w:noProof/>
          </w:rPr>
          <w:t>3</w:t>
        </w:r>
      </w:fldSimple>
      <w:r w:rsidR="007D7998">
        <w:noBreakHyphen/>
      </w:r>
      <w:fldSimple w:instr=" SEQ Figure \* ARABIC \s 1 ">
        <w:r w:rsidR="00431BCA">
          <w:rPr>
            <w:noProof/>
          </w:rPr>
          <w:t>12</w:t>
        </w:r>
      </w:fldSimple>
      <w:bookmarkEnd w:id="170"/>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431BCA">
        <w:t xml:space="preserve">Figure </w:t>
      </w:r>
      <w:r w:rsidR="00431BCA">
        <w:rPr>
          <w:noProof/>
        </w:rPr>
        <w:t>3</w:t>
      </w:r>
      <w:r w:rsidR="00431BCA">
        <w:noBreakHyphen/>
      </w:r>
      <w:r w:rsidR="00431BCA">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51549BDD"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431BCA">
        <w:t xml:space="preserve">Figure </w:t>
      </w:r>
      <w:r w:rsidR="00431BCA">
        <w:rPr>
          <w:noProof/>
        </w:rPr>
        <w:t>3</w:t>
      </w:r>
      <w:r w:rsidR="00431BCA">
        <w:noBreakHyphen/>
      </w:r>
      <w:r w:rsidR="00431BCA">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3483FC76" w:rsidR="00042E68" w:rsidRDefault="00713EC3" w:rsidP="007A216C">
      <w:pPr>
        <w:pStyle w:val="Caption"/>
        <w:jc w:val="both"/>
      </w:pPr>
      <w:bookmarkStart w:id="171" w:name="_Ref42083721"/>
      <w:r>
        <w:t xml:space="preserve">Figure </w:t>
      </w:r>
      <w:fldSimple w:instr=" STYLEREF 1 \s ">
        <w:r w:rsidR="00431BCA">
          <w:rPr>
            <w:noProof/>
          </w:rPr>
          <w:t>3</w:t>
        </w:r>
      </w:fldSimple>
      <w:r w:rsidR="007D7998">
        <w:noBreakHyphen/>
      </w:r>
      <w:fldSimple w:instr=" SEQ Figure \* ARABIC \s 1 ">
        <w:r w:rsidR="00431BCA">
          <w:rPr>
            <w:noProof/>
          </w:rPr>
          <w:t>13</w:t>
        </w:r>
      </w:fldSimple>
      <w:bookmarkEnd w:id="171"/>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72" w:name="_Ref44345328"/>
      <w:r>
        <w:t xml:space="preserve"> </w:t>
      </w:r>
      <w:bookmarkStart w:id="173" w:name="_Toc158640024"/>
      <w:r w:rsidR="00E55F99">
        <w:t xml:space="preserve">Internal </w:t>
      </w:r>
      <w:r w:rsidR="00042E68" w:rsidRPr="00042E68">
        <w:t>Lipid Distances</w:t>
      </w:r>
      <w:bookmarkEnd w:id="172"/>
      <w:bookmarkEnd w:id="173"/>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236405E2"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431BCA">
        <w:t xml:space="preserve">Figure </w:t>
      </w:r>
      <w:r w:rsidR="00431BCA">
        <w:rPr>
          <w:noProof/>
        </w:rPr>
        <w:t>3</w:t>
      </w:r>
      <w:r w:rsidR="00431BCA">
        <w:noBreakHyphen/>
      </w:r>
      <w:r w:rsidR="00431BCA">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8">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78AAE1EA" w:rsidR="004150B4" w:rsidRDefault="004150B4" w:rsidP="004150B4">
      <w:pPr>
        <w:pStyle w:val="Caption"/>
        <w:jc w:val="both"/>
      </w:pPr>
      <w:bookmarkStart w:id="174" w:name="_Ref46143552"/>
      <w:r>
        <w:t xml:space="preserve">Figure </w:t>
      </w:r>
      <w:fldSimple w:instr=" STYLEREF 1 \s ">
        <w:r w:rsidR="00431BCA">
          <w:rPr>
            <w:noProof/>
          </w:rPr>
          <w:t>3</w:t>
        </w:r>
      </w:fldSimple>
      <w:r w:rsidR="007D7998">
        <w:noBreakHyphen/>
      </w:r>
      <w:fldSimple w:instr=" SEQ Figure \* ARABIC \s 1 ">
        <w:r w:rsidR="00431BCA">
          <w:rPr>
            <w:noProof/>
          </w:rPr>
          <w:t>14</w:t>
        </w:r>
      </w:fldSimple>
      <w:bookmarkEnd w:id="174"/>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42C51360"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431BCA">
        <w:t xml:space="preserve">Figure </w:t>
      </w:r>
      <w:r w:rsidR="00431BCA">
        <w:rPr>
          <w:noProof/>
        </w:rPr>
        <w:t>3</w:t>
      </w:r>
      <w:r w:rsidR="00431BCA">
        <w:noBreakHyphen/>
      </w:r>
      <w:r w:rsidR="00431BCA">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49F384DA" w:rsidR="008E2632" w:rsidRDefault="00713EC3" w:rsidP="00DA269C">
      <w:pPr>
        <w:pStyle w:val="Caption"/>
        <w:jc w:val="both"/>
      </w:pPr>
      <w:bookmarkStart w:id="175" w:name="_Ref42083744"/>
      <w:r>
        <w:t xml:space="preserve">Figure </w:t>
      </w:r>
      <w:fldSimple w:instr=" STYLEREF 1 \s ">
        <w:r w:rsidR="00431BCA">
          <w:rPr>
            <w:noProof/>
          </w:rPr>
          <w:t>3</w:t>
        </w:r>
      </w:fldSimple>
      <w:r w:rsidR="007D7998">
        <w:noBreakHyphen/>
      </w:r>
      <w:fldSimple w:instr=" SEQ Figure \* ARABIC \s 1 ">
        <w:r w:rsidR="00431BCA">
          <w:rPr>
            <w:noProof/>
          </w:rPr>
          <w:t>15</w:t>
        </w:r>
      </w:fldSimple>
      <w:bookmarkEnd w:id="175"/>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76" w:name="_Ref44345350"/>
      <w:r>
        <w:t xml:space="preserve"> </w:t>
      </w:r>
      <w:bookmarkStart w:id="177" w:name="_Ref92873875"/>
      <w:bookmarkStart w:id="178" w:name="_Toc158640025"/>
      <w:r w:rsidR="00DC385A">
        <w:t xml:space="preserve">The </w:t>
      </w:r>
      <w:r w:rsidR="00EE40AE" w:rsidRPr="00EE40AE">
        <w:t xml:space="preserve">Lipid </w:t>
      </w:r>
      <w:bookmarkEnd w:id="176"/>
      <w:r w:rsidR="00E55F99">
        <w:t>Tilt Angle</w:t>
      </w:r>
      <w:bookmarkEnd w:id="177"/>
      <w:bookmarkEnd w:id="178"/>
    </w:p>
    <w:p w14:paraId="525947DF" w14:textId="7428D9F9"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431BCA">
        <w:t xml:space="preserve">Figure </w:t>
      </w:r>
      <w:r w:rsidR="00431BCA">
        <w:rPr>
          <w:noProof/>
        </w:rPr>
        <w:t>3</w:t>
      </w:r>
      <w:r w:rsidR="00431BCA">
        <w:noBreakHyphen/>
      </w:r>
      <w:r w:rsidR="00431BCA">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70">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58779828" w:rsidR="00CC6F0E" w:rsidRDefault="00CC6F0E" w:rsidP="00CC6F0E">
      <w:pPr>
        <w:pStyle w:val="Caption"/>
        <w:jc w:val="both"/>
      </w:pPr>
      <w:bookmarkStart w:id="179" w:name="_Ref42083763"/>
      <w:r>
        <w:t xml:space="preserve">Figure </w:t>
      </w:r>
      <w:fldSimple w:instr=" STYLEREF 1 \s ">
        <w:r w:rsidR="00431BCA">
          <w:rPr>
            <w:noProof/>
          </w:rPr>
          <w:t>3</w:t>
        </w:r>
      </w:fldSimple>
      <w:r w:rsidR="007D7998">
        <w:noBreakHyphen/>
      </w:r>
      <w:fldSimple w:instr=" SEQ Figure \* ARABIC \s 1 ">
        <w:r w:rsidR="00431BCA">
          <w:rPr>
            <w:noProof/>
          </w:rPr>
          <w:t>16</w:t>
        </w:r>
      </w:fldSimple>
      <w:bookmarkEnd w:id="179"/>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305E9C57"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431BCA">
        <w:t xml:space="preserve">Figure </w:t>
      </w:r>
      <w:r w:rsidR="00431BCA">
        <w:rPr>
          <w:noProof/>
        </w:rPr>
        <w:t>3</w:t>
      </w:r>
      <w:r w:rsidR="00431BCA">
        <w:noBreakHyphen/>
      </w:r>
      <w:r w:rsidR="00431BCA">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431BCA">
        <w:t xml:space="preserve">Figure </w:t>
      </w:r>
      <w:r w:rsidR="00431BCA">
        <w:rPr>
          <w:noProof/>
        </w:rPr>
        <w:t>3</w:t>
      </w:r>
      <w:r w:rsidR="00431BCA">
        <w:noBreakHyphen/>
      </w:r>
      <w:r w:rsidR="00431BCA">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49830C99"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431BCA">
        <w:t xml:space="preserve">Figure </w:t>
      </w:r>
      <w:r w:rsidR="00431BCA">
        <w:rPr>
          <w:noProof/>
        </w:rPr>
        <w:t>3</w:t>
      </w:r>
      <w:r w:rsidR="00431BCA">
        <w:noBreakHyphen/>
      </w:r>
      <w:r w:rsidR="00431BCA">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431BCA">
        <w:t xml:space="preserve">Figure </w:t>
      </w:r>
      <w:r w:rsidR="00431BCA">
        <w:rPr>
          <w:noProof/>
        </w:rPr>
        <w:t>3</w:t>
      </w:r>
      <w:r w:rsidR="00431BCA">
        <w:noBreakHyphen/>
      </w:r>
      <w:r w:rsidR="00431BCA">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431BCA">
        <w:t xml:space="preserve">Figure </w:t>
      </w:r>
      <w:r w:rsidR="00431BCA">
        <w:rPr>
          <w:noProof/>
        </w:rPr>
        <w:t>3</w:t>
      </w:r>
      <w:r w:rsidR="00431BCA">
        <w:noBreakHyphen/>
      </w:r>
      <w:r w:rsidR="00431BCA">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1"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26531AB8" w:rsidR="003A4BA1" w:rsidRPr="008E2632" w:rsidRDefault="00713EC3" w:rsidP="003536DB">
      <w:pPr>
        <w:pStyle w:val="Caption"/>
        <w:jc w:val="both"/>
      </w:pPr>
      <w:bookmarkStart w:id="180" w:name="_Ref42083804"/>
      <w:r>
        <w:t xml:space="preserve">Figure </w:t>
      </w:r>
      <w:fldSimple w:instr=" STYLEREF 1 \s ">
        <w:r w:rsidR="00431BCA">
          <w:rPr>
            <w:noProof/>
          </w:rPr>
          <w:t>3</w:t>
        </w:r>
      </w:fldSimple>
      <w:r w:rsidR="007D7998">
        <w:noBreakHyphen/>
      </w:r>
      <w:fldSimple w:instr=" SEQ Figure \* ARABIC \s 1 ">
        <w:r w:rsidR="00431BCA">
          <w:rPr>
            <w:noProof/>
          </w:rPr>
          <w:t>17</w:t>
        </w:r>
      </w:fldSimple>
      <w:bookmarkEnd w:id="180"/>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81" w:name="_Ref91147305"/>
      <w:bookmarkStart w:id="182" w:name="_Ref91240241"/>
      <w:r>
        <w:t xml:space="preserve"> </w:t>
      </w:r>
      <w:bookmarkStart w:id="183" w:name="_Ref117580566"/>
      <w:bookmarkStart w:id="184" w:name="_Toc158640026"/>
      <w:r w:rsidR="00E55F99">
        <w:t>Leaflet</w:t>
      </w:r>
      <w:bookmarkEnd w:id="181"/>
      <w:r w:rsidR="00DE7E78">
        <w:t xml:space="preserve"> </w:t>
      </w:r>
      <w:r w:rsidR="00DE7E78" w:rsidRPr="00BB182C">
        <w:t>Interdigitation</w:t>
      </w:r>
      <w:bookmarkEnd w:id="182"/>
      <w:bookmarkEnd w:id="183"/>
      <w:bookmarkEnd w:id="184"/>
    </w:p>
    <w:p w14:paraId="0375E394" w14:textId="26F36D9C"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431BCA">
        <w:t xml:space="preserve">Figure </w:t>
      </w:r>
      <w:r w:rsidR="00431BCA">
        <w:rPr>
          <w:noProof/>
        </w:rPr>
        <w:t>3</w:t>
      </w:r>
      <w:r w:rsidR="00431BCA">
        <w:noBreakHyphen/>
      </w:r>
      <w:r w:rsidR="00431BCA">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2">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02C5F258" w:rsidR="00A314D3" w:rsidRDefault="00A314D3" w:rsidP="008F77FA">
      <w:pPr>
        <w:pStyle w:val="Caption"/>
        <w:jc w:val="both"/>
      </w:pPr>
      <w:bookmarkStart w:id="185" w:name="_Ref42083852"/>
      <w:r>
        <w:t xml:space="preserve">Figure </w:t>
      </w:r>
      <w:fldSimple w:instr=" STYLEREF 1 \s ">
        <w:r w:rsidR="00431BCA">
          <w:rPr>
            <w:noProof/>
          </w:rPr>
          <w:t>3</w:t>
        </w:r>
      </w:fldSimple>
      <w:r w:rsidR="007D7998">
        <w:noBreakHyphen/>
      </w:r>
      <w:fldSimple w:instr=" SEQ Figure \* ARABIC \s 1 ">
        <w:r w:rsidR="00431BCA">
          <w:rPr>
            <w:noProof/>
          </w:rPr>
          <w:t>18</w:t>
        </w:r>
      </w:fldSimple>
      <w:bookmarkEnd w:id="185"/>
      <w:r>
        <w:t xml:space="preserve"> </w:t>
      </w:r>
      <w:r w:rsidRPr="00713EC3">
        <w:t>Cartoon bilayer showing low levels of interdigitation (left) and high levels of interdigitation (right).</w:t>
      </w:r>
    </w:p>
    <w:p w14:paraId="0B53B77B" w14:textId="63DBE7CD"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431BCA">
        <w:t xml:space="preserve">Figure </w:t>
      </w:r>
      <w:r w:rsidR="00431BCA">
        <w:rPr>
          <w:noProof/>
        </w:rPr>
        <w:t>3</w:t>
      </w:r>
      <w:r w:rsidR="00431BCA">
        <w:noBreakHyphen/>
      </w:r>
      <w:r w:rsidR="00431BCA">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3">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7D604DC7" w:rsidR="00F9186F" w:rsidRDefault="00F9186F" w:rsidP="008F77FA">
      <w:pPr>
        <w:pStyle w:val="Caption"/>
        <w:jc w:val="both"/>
      </w:pPr>
      <w:bookmarkStart w:id="186" w:name="_Ref42083952"/>
      <w:r>
        <w:t xml:space="preserve">Figure </w:t>
      </w:r>
      <w:fldSimple w:instr=" STYLEREF 1 \s ">
        <w:r w:rsidR="00431BCA">
          <w:rPr>
            <w:noProof/>
          </w:rPr>
          <w:t>3</w:t>
        </w:r>
      </w:fldSimple>
      <w:r w:rsidR="007D7998">
        <w:noBreakHyphen/>
      </w:r>
      <w:fldSimple w:instr=" SEQ Figure \* ARABIC \s 1 ">
        <w:r w:rsidR="00431BCA">
          <w:rPr>
            <w:noProof/>
          </w:rPr>
          <w:t>19</w:t>
        </w:r>
      </w:fldSimple>
      <w:bookmarkEnd w:id="186"/>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580FC9F0"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431BCA">
        <w:t xml:space="preserve">Figure </w:t>
      </w:r>
      <w:r w:rsidR="00431BCA">
        <w:rPr>
          <w:noProof/>
        </w:rPr>
        <w:t>3</w:t>
      </w:r>
      <w:r w:rsidR="00431BCA">
        <w:noBreakHyphen/>
      </w:r>
      <w:r w:rsidR="00431BCA">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4"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373E772D" w:rsidR="00D7658D" w:rsidRDefault="00681C10" w:rsidP="008F77FA">
      <w:pPr>
        <w:pStyle w:val="Caption"/>
        <w:jc w:val="both"/>
      </w:pPr>
      <w:bookmarkStart w:id="187" w:name="_Ref103929789"/>
      <w:r>
        <w:t xml:space="preserve">Figure </w:t>
      </w:r>
      <w:fldSimple w:instr=" STYLEREF 1 \s ">
        <w:r w:rsidR="00431BCA">
          <w:rPr>
            <w:noProof/>
          </w:rPr>
          <w:t>3</w:t>
        </w:r>
      </w:fldSimple>
      <w:r w:rsidR="007D7998">
        <w:noBreakHyphen/>
      </w:r>
      <w:fldSimple w:instr=" SEQ Figure \* ARABIC \s 1 ">
        <w:r w:rsidR="00431BCA">
          <w:rPr>
            <w:noProof/>
          </w:rPr>
          <w:t>20</w:t>
        </w:r>
      </w:fldSimple>
      <w:bookmarkEnd w:id="18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431BCA">
        <w:t xml:space="preserve">Figure </w:t>
      </w:r>
      <w:r w:rsidR="00431BCA">
        <w:rPr>
          <w:noProof/>
        </w:rPr>
        <w:t>3</w:t>
      </w:r>
      <w:r w:rsidR="00431BCA">
        <w:noBreakHyphen/>
      </w:r>
      <w:r w:rsidR="00431BCA">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1E4185CA"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r w:rsidR="001445D8">
        <w:rPr>
          <w:rFonts w:eastAsiaTheme="minorEastAsia"/>
        </w:rPr>
        <w:t xml:space="preserve">Since this computation </w:t>
      </w:r>
      <w:r w:rsidR="001445D8">
        <w:rPr>
          <w:rFonts w:eastAsiaTheme="minorEastAsia"/>
        </w:rPr>
        <w:lastRenderedPageBreak/>
        <w:t xml:space="preserve">requires many distance calculations, the performance may be improved using the “contact screening” option where the screening distance is set via the -screen tag (section </w:t>
      </w:r>
      <w:r w:rsidR="001445D8">
        <w:rPr>
          <w:rFonts w:eastAsiaTheme="minorEastAsia"/>
        </w:rPr>
        <w:fldChar w:fldCharType="begin"/>
      </w:r>
      <w:r w:rsidR="001445D8">
        <w:rPr>
          <w:rFonts w:eastAsiaTheme="minorEastAsia"/>
        </w:rPr>
        <w:instrText xml:space="preserve"> REF _Ref153787432 \r \h </w:instrText>
      </w:r>
      <w:r w:rsidR="001445D8">
        <w:rPr>
          <w:rFonts w:eastAsiaTheme="minorEastAsia"/>
        </w:rPr>
      </w:r>
      <w:r w:rsidR="001445D8">
        <w:rPr>
          <w:rFonts w:eastAsiaTheme="minorEastAsia"/>
        </w:rPr>
        <w:fldChar w:fldCharType="separate"/>
      </w:r>
      <w:r w:rsidR="00431BCA">
        <w:rPr>
          <w:rFonts w:eastAsiaTheme="minorEastAsia"/>
        </w:rPr>
        <w:t>1.19</w:t>
      </w:r>
      <w:r w:rsidR="001445D8">
        <w:rPr>
          <w:rFonts w:eastAsiaTheme="minorEastAsia"/>
        </w:rPr>
        <w:fldChar w:fldCharType="end"/>
      </w:r>
      <w:r w:rsidR="001445D8">
        <w:rPr>
          <w:rFonts w:eastAsiaTheme="minorEastAsia"/>
        </w:rPr>
        <w:t xml:space="preserve">). </w:t>
      </w:r>
    </w:p>
    <w:p w14:paraId="1D1271D3" w14:textId="0102ECA9" w:rsidR="00352A2E" w:rsidRDefault="00C71963" w:rsidP="00960EAD">
      <w:pPr>
        <w:pStyle w:val="ListParagraph"/>
        <w:spacing w:after="200"/>
        <w:ind w:left="0"/>
        <w:contextualSpacing w:val="0"/>
        <w:jc w:val="both"/>
      </w:pPr>
      <w:r>
        <w:t xml:space="preserve"> </w:t>
      </w:r>
      <w:r w:rsidR="001445D8">
        <w:tab/>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2782D3D0"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431BCA" w:rsidRPr="00431BCA">
        <w:rPr>
          <w:rFonts w:cstheme="minorHAnsi"/>
        </w:rPr>
        <w:t xml:space="preserve">Figure </w:t>
      </w:r>
      <w:r w:rsidR="00431BCA" w:rsidRPr="00431BCA">
        <w:rPr>
          <w:rFonts w:cstheme="minorHAnsi"/>
          <w:noProof/>
        </w:rPr>
        <w:t>3</w:t>
      </w:r>
      <w:r w:rsidR="00431BCA" w:rsidRPr="00431BCA">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5"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7918C2CC" w:rsidR="00F9186F" w:rsidRDefault="00F9186F" w:rsidP="008F77FA">
      <w:pPr>
        <w:pStyle w:val="Caption"/>
        <w:jc w:val="both"/>
      </w:pPr>
      <w:bookmarkStart w:id="188" w:name="_Ref42083969"/>
      <w:r>
        <w:t xml:space="preserve">Figure </w:t>
      </w:r>
      <w:fldSimple w:instr=" STYLEREF 1 \s ">
        <w:r w:rsidR="00431BCA">
          <w:rPr>
            <w:noProof/>
          </w:rPr>
          <w:t>3</w:t>
        </w:r>
      </w:fldSimple>
      <w:r w:rsidR="007D7998">
        <w:noBreakHyphen/>
      </w:r>
      <w:fldSimple w:instr=" SEQ Figure \* ARABIC \s 1 ">
        <w:r w:rsidR="00431BCA">
          <w:rPr>
            <w:noProof/>
          </w:rPr>
          <w:t>21</w:t>
        </w:r>
      </w:fldSimple>
      <w:bookmarkEnd w:id="188"/>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28F002A8"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431BCA">
        <w:t xml:space="preserve">Figure </w:t>
      </w:r>
      <w:r w:rsidR="00431BCA">
        <w:rPr>
          <w:noProof/>
        </w:rPr>
        <w:t>3</w:t>
      </w:r>
      <w:r w:rsidR="00431BCA">
        <w:noBreakHyphen/>
      </w:r>
      <w:r w:rsidR="00431BCA">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431BCA">
        <w:t xml:space="preserve">Figure </w:t>
      </w:r>
      <w:r w:rsidR="00431BCA">
        <w:rPr>
          <w:noProof/>
        </w:rPr>
        <w:t>3</w:t>
      </w:r>
      <w:r w:rsidR="00431BCA">
        <w:noBreakHyphen/>
      </w:r>
      <w:r w:rsidR="00431BCA">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03777091" w:rsidR="00960EAD" w:rsidRDefault="00960EAD" w:rsidP="00960EAD">
      <w:pPr>
        <w:pStyle w:val="Caption"/>
        <w:jc w:val="both"/>
        <w:rPr>
          <w:rFonts w:eastAsiaTheme="minorEastAsia"/>
        </w:rPr>
      </w:pPr>
      <w:bookmarkStart w:id="189" w:name="_Ref118041696"/>
      <w:r>
        <w:t xml:space="preserve">Figure </w:t>
      </w:r>
      <w:fldSimple w:instr=" STYLEREF 1 \s ">
        <w:r w:rsidR="00431BCA">
          <w:rPr>
            <w:noProof/>
          </w:rPr>
          <w:t>3</w:t>
        </w:r>
      </w:fldSimple>
      <w:r w:rsidR="007D7998">
        <w:noBreakHyphen/>
      </w:r>
      <w:fldSimple w:instr=" SEQ Figure \* ARABIC \s 1 ">
        <w:r w:rsidR="00431BCA">
          <w:rPr>
            <w:noProof/>
          </w:rPr>
          <w:t>22</w:t>
        </w:r>
      </w:fldSimple>
      <w:bookmarkEnd w:id="189"/>
      <w:r>
        <w:t xml:space="preserve"> Free energy as a function of the number of interleaflet contacts formed by a single lipid (left). The average number of interleaflet contacts per lipid as a function of the trajectory frame (right).</w:t>
      </w:r>
    </w:p>
    <w:p w14:paraId="280A8374" w14:textId="5FB38BF6"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431BCA">
        <w:t xml:space="preserve">Figure </w:t>
      </w:r>
      <w:r w:rsidR="00431BCA">
        <w:rPr>
          <w:noProof/>
        </w:rPr>
        <w:t>3</w:t>
      </w:r>
      <w:r w:rsidR="00431BCA">
        <w:noBreakHyphen/>
      </w:r>
      <w:r w:rsidR="00431BCA">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431BCA">
        <w:t xml:space="preserve">Figure </w:t>
      </w:r>
      <w:r w:rsidR="00431BCA">
        <w:rPr>
          <w:noProof/>
        </w:rPr>
        <w:t>3</w:t>
      </w:r>
      <w:r w:rsidR="00431BCA">
        <w:noBreakHyphen/>
      </w:r>
      <w:r w:rsidR="00431BCA">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7">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550FF9A4" w:rsidR="00EF4061" w:rsidRPr="008F77FA" w:rsidRDefault="00713EC3" w:rsidP="008F77FA">
      <w:pPr>
        <w:pStyle w:val="Caption"/>
        <w:jc w:val="both"/>
      </w:pPr>
      <w:bookmarkStart w:id="190" w:name="_Ref42083889"/>
      <w:r>
        <w:t xml:space="preserve">Figure </w:t>
      </w:r>
      <w:fldSimple w:instr=" STYLEREF 1 \s ">
        <w:r w:rsidR="00431BCA">
          <w:rPr>
            <w:noProof/>
          </w:rPr>
          <w:t>3</w:t>
        </w:r>
      </w:fldSimple>
      <w:r w:rsidR="007D7998">
        <w:noBreakHyphen/>
      </w:r>
      <w:fldSimple w:instr=" SEQ Figure \* ARABIC \s 1 ">
        <w:r w:rsidR="00431BCA">
          <w:rPr>
            <w:noProof/>
          </w:rPr>
          <w:t>23</w:t>
        </w:r>
      </w:fldSimple>
      <w:bookmarkEnd w:id="190"/>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24C419E8"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431BCA">
        <w:t xml:space="preserve">Figure </w:t>
      </w:r>
      <w:r w:rsidR="00431BCA">
        <w:rPr>
          <w:noProof/>
        </w:rPr>
        <w:t>3</w:t>
      </w:r>
      <w:r w:rsidR="00431BCA">
        <w:noBreakHyphen/>
      </w:r>
      <w:r w:rsidR="00431BCA">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506D4A8E" w:rsidR="00231E2B" w:rsidRDefault="00F913E3" w:rsidP="008F77FA">
      <w:pPr>
        <w:pStyle w:val="Caption"/>
        <w:jc w:val="both"/>
      </w:pPr>
      <w:bookmarkStart w:id="191" w:name="_Ref104200557"/>
      <w:r>
        <w:t xml:space="preserve">Figure </w:t>
      </w:r>
      <w:fldSimple w:instr=" STYLEREF 1 \s ">
        <w:r w:rsidR="00431BCA">
          <w:rPr>
            <w:noProof/>
          </w:rPr>
          <w:t>3</w:t>
        </w:r>
      </w:fldSimple>
      <w:r w:rsidR="007D7998">
        <w:noBreakHyphen/>
      </w:r>
      <w:fldSimple w:instr=" SEQ Figure \* ARABIC \s 1 ">
        <w:r w:rsidR="00431BCA">
          <w:rPr>
            <w:noProof/>
          </w:rPr>
          <w:t>24</w:t>
        </w:r>
      </w:fldSimple>
      <w:bookmarkEnd w:id="191"/>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09B71B29"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431BCA">
        <w:t xml:space="preserve">Figure </w:t>
      </w:r>
      <w:r w:rsidR="00431BCA">
        <w:rPr>
          <w:noProof/>
        </w:rPr>
        <w:t>3</w:t>
      </w:r>
      <w:r w:rsidR="00431BCA">
        <w:noBreakHyphen/>
      </w:r>
      <w:r w:rsidR="00431BCA">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9"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20B97D71" w:rsidR="00CC20E7" w:rsidRDefault="00713EC3" w:rsidP="008F77FA">
      <w:pPr>
        <w:pStyle w:val="Caption"/>
        <w:jc w:val="both"/>
      </w:pPr>
      <w:bookmarkStart w:id="192" w:name="_Ref42083914"/>
      <w:r>
        <w:t xml:space="preserve">Figure </w:t>
      </w:r>
      <w:fldSimple w:instr=" STYLEREF 1 \s ">
        <w:r w:rsidR="00431BCA">
          <w:rPr>
            <w:noProof/>
          </w:rPr>
          <w:t>3</w:t>
        </w:r>
      </w:fldSimple>
      <w:r w:rsidR="007D7998">
        <w:noBreakHyphen/>
      </w:r>
      <w:fldSimple w:instr=" SEQ Figure \* ARABIC \s 1 ">
        <w:r w:rsidR="00431BCA">
          <w:rPr>
            <w:noProof/>
          </w:rPr>
          <w:t>25</w:t>
        </w:r>
      </w:fldSimple>
      <w:bookmarkEnd w:id="192"/>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93" w:name="_Ref44345383"/>
      <w:r>
        <w:t xml:space="preserve"> </w:t>
      </w:r>
      <w:bookmarkStart w:id="194" w:name="_Toc158640027"/>
      <w:r w:rsidR="00E55F99">
        <w:t xml:space="preserve">Lipid </w:t>
      </w:r>
      <w:r w:rsidR="00FC4460">
        <w:t xml:space="preserve">Packing </w:t>
      </w:r>
      <w:r w:rsidR="00BF290C" w:rsidRPr="005C7AC2">
        <w:t>Density</w:t>
      </w:r>
      <w:bookmarkEnd w:id="193"/>
      <w:bookmarkEnd w:id="194"/>
    </w:p>
    <w:p w14:paraId="4F431425" w14:textId="46D97F89"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431BCA">
        <w:t xml:space="preserve">Figure </w:t>
      </w:r>
      <w:r w:rsidR="00431BCA">
        <w:rPr>
          <w:noProof/>
        </w:rPr>
        <w:t>3</w:t>
      </w:r>
      <w:r w:rsidR="00431BCA">
        <w:noBreakHyphen/>
      </w:r>
      <w:r w:rsidR="00431BCA">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80">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719FE109" w:rsidR="007B1290" w:rsidRDefault="007B1290" w:rsidP="00C219E3">
      <w:pPr>
        <w:pStyle w:val="Caption"/>
        <w:jc w:val="both"/>
      </w:pPr>
      <w:bookmarkStart w:id="195" w:name="_Ref46146646"/>
      <w:r>
        <w:t xml:space="preserve">Figure </w:t>
      </w:r>
      <w:fldSimple w:instr=" STYLEREF 1 \s ">
        <w:r w:rsidR="00431BCA">
          <w:rPr>
            <w:noProof/>
          </w:rPr>
          <w:t>3</w:t>
        </w:r>
      </w:fldSimple>
      <w:r w:rsidR="007D7998">
        <w:noBreakHyphen/>
      </w:r>
      <w:fldSimple w:instr=" SEQ Figure \* ARABIC \s 1 ">
        <w:r w:rsidR="00431BCA">
          <w:rPr>
            <w:noProof/>
          </w:rPr>
          <w:t>26</w:t>
        </w:r>
      </w:fldSimple>
      <w:bookmarkEnd w:id="195"/>
      <w:r>
        <w:t xml:space="preserve"> Number of lipid neighbors counted around a target lipid. The lipid positions are represented by geometric center of the ester atoms (orange balls). The distance for counting a neighbor is specified by l_rad. </w:t>
      </w:r>
    </w:p>
    <w:p w14:paraId="354D8E0B" w14:textId="4527A7D6"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431BCA">
        <w:t xml:space="preserve">Figure </w:t>
      </w:r>
      <w:r w:rsidR="00431BCA">
        <w:rPr>
          <w:noProof/>
        </w:rPr>
        <w:t>3</w:t>
      </w:r>
      <w:r w:rsidR="00431BCA">
        <w:noBreakHyphen/>
      </w:r>
      <w:r w:rsidR="00431BCA">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81"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265DE8C3" w:rsidR="00824F7A" w:rsidRDefault="00224F53" w:rsidP="00C219E3">
      <w:pPr>
        <w:pStyle w:val="Caption"/>
        <w:jc w:val="both"/>
      </w:pPr>
      <w:bookmarkStart w:id="196" w:name="_Ref103933246"/>
      <w:r>
        <w:t xml:space="preserve">Figure </w:t>
      </w:r>
      <w:fldSimple w:instr=" STYLEREF 1 \s ">
        <w:r w:rsidR="00431BCA">
          <w:rPr>
            <w:noProof/>
          </w:rPr>
          <w:t>3</w:t>
        </w:r>
      </w:fldSimple>
      <w:r w:rsidR="007D7998">
        <w:noBreakHyphen/>
      </w:r>
      <w:fldSimple w:instr=" SEQ Figure \* ARABIC \s 1 ">
        <w:r w:rsidR="00431BCA">
          <w:rPr>
            <w:noProof/>
          </w:rPr>
          <w:t>27</w:t>
        </w:r>
      </w:fldSimple>
      <w:bookmarkEnd w:id="196"/>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4CE20852"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431BCA">
        <w:t xml:space="preserve">Figure </w:t>
      </w:r>
      <w:r w:rsidR="00431BCA">
        <w:rPr>
          <w:noProof/>
        </w:rPr>
        <w:t>3</w:t>
      </w:r>
      <w:r w:rsidR="00431BCA">
        <w:noBreakHyphen/>
      </w:r>
      <w:r w:rsidR="00431BCA">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564425C6" w:rsidR="00DA4CB9" w:rsidRDefault="00713EC3" w:rsidP="00713EC3">
      <w:pPr>
        <w:pStyle w:val="Caption"/>
        <w:jc w:val="both"/>
      </w:pPr>
      <w:bookmarkStart w:id="197" w:name="_Ref42084065"/>
      <w:r>
        <w:t xml:space="preserve">Figure </w:t>
      </w:r>
      <w:fldSimple w:instr=" STYLEREF 1 \s ">
        <w:r w:rsidR="00431BCA">
          <w:rPr>
            <w:noProof/>
          </w:rPr>
          <w:t>3</w:t>
        </w:r>
      </w:fldSimple>
      <w:r w:rsidR="007D7998">
        <w:noBreakHyphen/>
      </w:r>
      <w:fldSimple w:instr=" SEQ Figure \* ARABIC \s 1 ">
        <w:r w:rsidR="00431BCA">
          <w:rPr>
            <w:noProof/>
          </w:rPr>
          <w:t>28</w:t>
        </w:r>
      </w:fldSimple>
      <w:bookmarkEnd w:id="197"/>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52BABB1A"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431BCA">
        <w:t xml:space="preserve">Figure </w:t>
      </w:r>
      <w:r w:rsidR="00431BCA">
        <w:rPr>
          <w:noProof/>
        </w:rPr>
        <w:t>3</w:t>
      </w:r>
      <w:r w:rsidR="00431BCA">
        <w:noBreakHyphen/>
      </w:r>
      <w:r w:rsidR="00431BCA">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7CBE0B41">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38DF1311" w:rsidR="00B81441" w:rsidRDefault="00B81441" w:rsidP="00C219E3">
      <w:pPr>
        <w:pStyle w:val="Caption"/>
        <w:jc w:val="both"/>
      </w:pPr>
      <w:bookmarkStart w:id="198" w:name="_Ref103935464"/>
      <w:r>
        <w:t xml:space="preserve">Figure </w:t>
      </w:r>
      <w:fldSimple w:instr=" STYLEREF 1 \s ">
        <w:r w:rsidR="00431BCA">
          <w:rPr>
            <w:noProof/>
          </w:rPr>
          <w:t>3</w:t>
        </w:r>
      </w:fldSimple>
      <w:r w:rsidR="007D7998">
        <w:noBreakHyphen/>
      </w:r>
      <w:fldSimple w:instr=" SEQ Figure \* ARABIC \s 1 ">
        <w:r w:rsidR="00431BCA">
          <w:rPr>
            <w:noProof/>
          </w:rPr>
          <w:t>29</w:t>
        </w:r>
      </w:fldSimple>
      <w:bookmarkEnd w:id="198"/>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668A7EB9"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431BCA">
        <w:t xml:space="preserve">Figure </w:t>
      </w:r>
      <w:r w:rsidR="00431BCA">
        <w:rPr>
          <w:noProof/>
        </w:rPr>
        <w:t>3</w:t>
      </w:r>
      <w:r w:rsidR="00431BCA">
        <w:noBreakHyphen/>
      </w:r>
      <w:r w:rsidR="00431BCA">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3"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39CF5EE1" w:rsidR="00DA13DC" w:rsidRDefault="004B1244" w:rsidP="004B1244">
      <w:pPr>
        <w:pStyle w:val="Caption"/>
        <w:jc w:val="both"/>
      </w:pPr>
      <w:bookmarkStart w:id="199" w:name="_Ref103935057"/>
      <w:r>
        <w:t xml:space="preserve">Figure </w:t>
      </w:r>
      <w:fldSimple w:instr=" STYLEREF 1 \s ">
        <w:r w:rsidR="00431BCA">
          <w:rPr>
            <w:noProof/>
          </w:rPr>
          <w:t>3</w:t>
        </w:r>
      </w:fldSimple>
      <w:r w:rsidR="007D7998">
        <w:noBreakHyphen/>
      </w:r>
      <w:fldSimple w:instr=" SEQ Figure \* ARABIC \s 1 ">
        <w:r w:rsidR="00431BCA">
          <w:rPr>
            <w:noProof/>
          </w:rPr>
          <w:t>30</w:t>
        </w:r>
      </w:fldSimple>
      <w:bookmarkEnd w:id="199"/>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59D8AA6F"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431BCA">
        <w:t xml:space="preserve">Figure </w:t>
      </w:r>
      <w:r w:rsidR="00431BCA">
        <w:rPr>
          <w:noProof/>
        </w:rPr>
        <w:t>3</w:t>
      </w:r>
      <w:r w:rsidR="00431BCA">
        <w:noBreakHyphen/>
      </w:r>
      <w:r w:rsidR="00431BCA">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7761489E" w:rsidR="003449D5" w:rsidRDefault="003449D5" w:rsidP="00A279DC">
      <w:pPr>
        <w:pStyle w:val="Caption"/>
        <w:jc w:val="both"/>
      </w:pPr>
      <w:bookmarkStart w:id="200" w:name="_Ref118186809"/>
      <w:r>
        <w:t xml:space="preserve">Figure </w:t>
      </w:r>
      <w:fldSimple w:instr=" STYLEREF 1 \s ">
        <w:r w:rsidR="00431BCA">
          <w:rPr>
            <w:noProof/>
          </w:rPr>
          <w:t>3</w:t>
        </w:r>
      </w:fldSimple>
      <w:r w:rsidR="007D7998">
        <w:noBreakHyphen/>
      </w:r>
      <w:fldSimple w:instr=" SEQ Figure \* ARABIC \s 1 ">
        <w:r w:rsidR="00431BCA">
          <w:rPr>
            <w:noProof/>
          </w:rPr>
          <w:t>31</w:t>
        </w:r>
      </w:fldSimple>
      <w:bookmarkEnd w:id="200"/>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4CAF908F"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431BCA">
        <w:t xml:space="preserve">Figure </w:t>
      </w:r>
      <w:r w:rsidR="00431BCA">
        <w:rPr>
          <w:noProof/>
        </w:rPr>
        <w:t>3</w:t>
      </w:r>
      <w:r w:rsidR="00431BCA">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74410375" w:rsidR="00B81441" w:rsidRDefault="00B81441" w:rsidP="006E1ECE">
      <w:pPr>
        <w:pStyle w:val="Caption"/>
      </w:pPr>
      <w:bookmarkStart w:id="201" w:name="_Ref103935760"/>
      <w:r>
        <w:t xml:space="preserve">Figure </w:t>
      </w:r>
      <w:fldSimple w:instr=" STYLEREF 1 \s ">
        <w:r w:rsidR="00431BCA">
          <w:rPr>
            <w:noProof/>
          </w:rPr>
          <w:t>3</w:t>
        </w:r>
      </w:fldSimple>
      <w:r w:rsidR="007D7998">
        <w:noBreakHyphen/>
      </w:r>
      <w:fldSimple w:instr=" SEQ Figure \* ARABIC \s 1 ">
        <w:r w:rsidR="00431BCA">
          <w:rPr>
            <w:noProof/>
          </w:rPr>
          <w:t>32</w:t>
        </w:r>
      </w:fldSimple>
      <w:bookmarkEnd w:id="201"/>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0A531B6C"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431BCA">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431BCA">
        <w:t xml:space="preserve">Figure </w:t>
      </w:r>
      <w:r w:rsidR="00431BCA">
        <w:rPr>
          <w:noProof/>
        </w:rPr>
        <w:t>3</w:t>
      </w:r>
      <w:r w:rsidR="00431BCA">
        <w:noBreakHyphen/>
      </w:r>
      <w:r w:rsidR="00431BCA">
        <w:rPr>
          <w:noProof/>
        </w:rPr>
        <w:t>32</w:t>
      </w:r>
      <w:r>
        <w:fldChar w:fldCharType="end"/>
      </w:r>
      <w:r>
        <w:t xml:space="preserve">. </w:t>
      </w:r>
    </w:p>
    <w:p w14:paraId="2F63F356" w14:textId="48092623"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431BCA">
        <w:t xml:space="preserve">Figure </w:t>
      </w:r>
      <w:r w:rsidR="00431BCA">
        <w:rPr>
          <w:noProof/>
        </w:rPr>
        <w:t>3</w:t>
      </w:r>
      <w:r w:rsidR="00431BCA">
        <w:noBreakHyphen/>
      </w:r>
      <w:r w:rsidR="00431BCA">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3C0D18AC" w:rsidR="004022DE" w:rsidRPr="004022DE" w:rsidRDefault="004022DE" w:rsidP="004022DE">
      <w:pPr>
        <w:pStyle w:val="Caption"/>
      </w:pPr>
      <w:bookmarkStart w:id="202" w:name="_Ref108689092"/>
      <w:r>
        <w:t xml:space="preserve">Figure </w:t>
      </w:r>
      <w:fldSimple w:instr=" STYLEREF 1 \s ">
        <w:r w:rsidR="00431BCA">
          <w:rPr>
            <w:noProof/>
          </w:rPr>
          <w:t>3</w:t>
        </w:r>
      </w:fldSimple>
      <w:r w:rsidR="007D7998">
        <w:noBreakHyphen/>
      </w:r>
      <w:fldSimple w:instr=" SEQ Figure \* ARABIC \s 1 ">
        <w:r w:rsidR="00431BCA">
          <w:rPr>
            <w:noProof/>
          </w:rPr>
          <w:t>33</w:t>
        </w:r>
      </w:fldSimple>
      <w:bookmarkEnd w:id="202"/>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203" w:name="_Ref44345318"/>
      <w:bookmarkStart w:id="204" w:name="_Ref91240221"/>
      <w:bookmarkStart w:id="205" w:name="_Ref91240313"/>
      <w:r>
        <w:t xml:space="preserve"> </w:t>
      </w:r>
      <w:bookmarkStart w:id="206" w:name="_Toc158640028"/>
      <w:r w:rsidR="00BF290C" w:rsidRPr="005C7AC2">
        <w:t>Contacts</w:t>
      </w:r>
      <w:bookmarkEnd w:id="203"/>
      <w:r w:rsidR="00E55F99">
        <w:t xml:space="preserve"> Between Lipids and Other Molecules</w:t>
      </w:r>
      <w:bookmarkEnd w:id="204"/>
      <w:bookmarkEnd w:id="205"/>
      <w:bookmarkEnd w:id="206"/>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0815D0BF"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431BCA">
        <w:t xml:space="preserve">Figure </w:t>
      </w:r>
      <w:r w:rsidR="00431BCA">
        <w:rPr>
          <w:noProof/>
        </w:rPr>
        <w:t>3</w:t>
      </w:r>
      <w:r w:rsidR="00431BCA">
        <w:noBreakHyphen/>
      </w:r>
      <w:r w:rsidR="00431BCA">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7">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1807DF54" w:rsidR="007D09C2" w:rsidRDefault="007D09C2" w:rsidP="007B2C85">
      <w:pPr>
        <w:pStyle w:val="Caption"/>
        <w:jc w:val="both"/>
      </w:pPr>
      <w:bookmarkStart w:id="207" w:name="_Ref46146789"/>
      <w:r>
        <w:t xml:space="preserve">Figure </w:t>
      </w:r>
      <w:fldSimple w:instr=" STYLEREF 1 \s ">
        <w:r w:rsidR="00431BCA">
          <w:rPr>
            <w:noProof/>
          </w:rPr>
          <w:t>3</w:t>
        </w:r>
      </w:fldSimple>
      <w:r w:rsidR="007D7998">
        <w:noBreakHyphen/>
      </w:r>
      <w:fldSimple w:instr=" SEQ Figure \* ARABIC \s 1 ">
        <w:r w:rsidR="00431BCA">
          <w:rPr>
            <w:noProof/>
          </w:rPr>
          <w:t>34</w:t>
        </w:r>
      </w:fldSimple>
      <w:bookmarkEnd w:id="207"/>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46C22DA6"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431BCA">
        <w:t xml:space="preserve">Figure </w:t>
      </w:r>
      <w:r w:rsidR="00431BCA">
        <w:rPr>
          <w:noProof/>
        </w:rPr>
        <w:t>3</w:t>
      </w:r>
      <w:r w:rsidR="00431BCA">
        <w:noBreakHyphen/>
      </w:r>
      <w:r w:rsidR="00431BCA">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558D97B3" w:rsidR="00BC50A6" w:rsidRPr="00BC50A6" w:rsidRDefault="009A2724" w:rsidP="007B2C85">
      <w:pPr>
        <w:pStyle w:val="Caption"/>
        <w:jc w:val="both"/>
      </w:pPr>
      <w:bookmarkStart w:id="208" w:name="_Ref118186894"/>
      <w:r>
        <w:t xml:space="preserve">Figure </w:t>
      </w:r>
      <w:fldSimple w:instr=" STYLEREF 1 \s ">
        <w:r w:rsidR="00431BCA">
          <w:rPr>
            <w:noProof/>
          </w:rPr>
          <w:t>3</w:t>
        </w:r>
      </w:fldSimple>
      <w:r w:rsidR="007D7998">
        <w:noBreakHyphen/>
      </w:r>
      <w:fldSimple w:instr=" SEQ Figure \* ARABIC \s 1 ">
        <w:r w:rsidR="00431BCA">
          <w:rPr>
            <w:noProof/>
          </w:rPr>
          <w:t>35</w:t>
        </w:r>
      </w:fldSimple>
      <w:bookmarkEnd w:id="208"/>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ED7539"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w:t>
      </w:r>
      <w:r w:rsidR="001445D8">
        <w:t xml:space="preserve">And finally, Lipid Contacts supports “contact screening” (section </w:t>
      </w:r>
      <w:r w:rsidR="001445D8">
        <w:fldChar w:fldCharType="begin"/>
      </w:r>
      <w:r w:rsidR="001445D8">
        <w:instrText xml:space="preserve"> REF _Ref153787432 \r \h </w:instrText>
      </w:r>
      <w:r w:rsidR="001445D8">
        <w:fldChar w:fldCharType="separate"/>
      </w:r>
      <w:r w:rsidR="00431BCA">
        <w:t>1.19</w:t>
      </w:r>
      <w:r w:rsidR="001445D8">
        <w:fldChar w:fldCharType="end"/>
      </w:r>
      <w:r w:rsidR="001445D8">
        <w:t xml:space="preserve">) as a way to boost performance where the screening distance is set with the -screen tag. </w:t>
      </w:r>
      <w:r w:rsidR="00253EA2">
        <w:t xml:space="preserve">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33531CA4"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431BCA">
        <w:t xml:space="preserve">Figure </w:t>
      </w:r>
      <w:r w:rsidR="00431BCA">
        <w:rPr>
          <w:noProof/>
        </w:rPr>
        <w:t>3</w:t>
      </w:r>
      <w:r w:rsidR="00431BCA">
        <w:noBreakHyphen/>
      </w:r>
      <w:r w:rsidR="00431BCA">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1269DA43" w:rsidR="000271E8" w:rsidRDefault="00713EC3" w:rsidP="00713EC3">
      <w:pPr>
        <w:pStyle w:val="Caption"/>
        <w:jc w:val="both"/>
      </w:pPr>
      <w:bookmarkStart w:id="209" w:name="_Ref42084086"/>
      <w:r>
        <w:t xml:space="preserve">Figure </w:t>
      </w:r>
      <w:fldSimple w:instr=" STYLEREF 1 \s ">
        <w:r w:rsidR="00431BCA">
          <w:rPr>
            <w:noProof/>
          </w:rPr>
          <w:t>3</w:t>
        </w:r>
      </w:fldSimple>
      <w:r w:rsidR="007D7998">
        <w:noBreakHyphen/>
      </w:r>
      <w:fldSimple w:instr=" SEQ Figure \* ARABIC \s 1 ">
        <w:r w:rsidR="00431BCA">
          <w:rPr>
            <w:noProof/>
          </w:rPr>
          <w:t>36</w:t>
        </w:r>
      </w:fldSimple>
      <w:bookmarkEnd w:id="209"/>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1B0EB103"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431BCA">
        <w:t>1.8</w:t>
      </w:r>
      <w:r>
        <w:fldChar w:fldCharType="end"/>
      </w:r>
      <w:r>
        <w:t xml:space="preserve">). For example, the user could count the contacts between the lipid and protein atoms while excluding any hydrogens. This could be accomplished using a selection text like “prot and not </w:t>
      </w:r>
      <w:r>
        <w:lastRenderedPageBreak/>
        <w:t xml:space="preserve">hydrogen” and setting the -prot, -lip, and -sol arguments to 0. To use this option, the user should construct a file (.sel) with the selection text and provide it to the program using the -sel argument. 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31F78CF8"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431BCA">
        <w:t xml:space="preserve">Figure </w:t>
      </w:r>
      <w:r w:rsidR="00431BCA">
        <w:rPr>
          <w:noProof/>
        </w:rPr>
        <w:t>3</w:t>
      </w:r>
      <w:r w:rsidR="00431BCA">
        <w:noBreakHyphen/>
      </w:r>
      <w:r w:rsidR="00431BCA">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5F79FBE6" w:rsidR="00AF36E1" w:rsidRDefault="00D85AE6" w:rsidP="007B2C85">
      <w:pPr>
        <w:pStyle w:val="Caption"/>
      </w:pPr>
      <w:bookmarkStart w:id="210" w:name="_Ref104202564"/>
      <w:r>
        <w:t xml:space="preserve">Figure </w:t>
      </w:r>
      <w:fldSimple w:instr=" STYLEREF 1 \s ">
        <w:r w:rsidR="00431BCA">
          <w:rPr>
            <w:noProof/>
          </w:rPr>
          <w:t>3</w:t>
        </w:r>
      </w:fldSimple>
      <w:r w:rsidR="007D7998">
        <w:noBreakHyphen/>
      </w:r>
      <w:fldSimple w:instr=" SEQ Figure \* ARABIC \s 1 ">
        <w:r w:rsidR="00431BCA">
          <w:rPr>
            <w:noProof/>
          </w:rPr>
          <w:t>37</w:t>
        </w:r>
      </w:fldSimple>
      <w:bookmarkEnd w:id="210"/>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1B87BE54"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431BCA">
        <w:t xml:space="preserve">Figure </w:t>
      </w:r>
      <w:r w:rsidR="00431BCA">
        <w:rPr>
          <w:noProof/>
        </w:rPr>
        <w:t>3</w:t>
      </w:r>
      <w:r w:rsidR="00431BCA">
        <w:noBreakHyphen/>
      </w:r>
      <w:r w:rsidR="00431BCA">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758DAF4C" w:rsidR="00AF36E1" w:rsidRDefault="00AF36E1" w:rsidP="00AF36E1">
      <w:pPr>
        <w:pStyle w:val="Caption"/>
        <w:jc w:val="both"/>
      </w:pPr>
      <w:bookmarkStart w:id="211" w:name="_Ref70949469"/>
      <w:r>
        <w:t xml:space="preserve">Figure </w:t>
      </w:r>
      <w:fldSimple w:instr=" STYLEREF 1 \s ">
        <w:r w:rsidR="00431BCA">
          <w:rPr>
            <w:noProof/>
          </w:rPr>
          <w:t>3</w:t>
        </w:r>
      </w:fldSimple>
      <w:r w:rsidR="007D7998">
        <w:noBreakHyphen/>
      </w:r>
      <w:fldSimple w:instr=" SEQ Figure \* ARABIC \s 1 ">
        <w:r w:rsidR="00431BCA">
          <w:rPr>
            <w:noProof/>
          </w:rPr>
          <w:t>38</w:t>
        </w:r>
      </w:fldSimple>
      <w:bookmarkEnd w:id="211"/>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0E3B336D"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431BCA">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096E6885"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431BCA">
        <w:t xml:space="preserve">Figure </w:t>
      </w:r>
      <w:r w:rsidR="00431BCA">
        <w:rPr>
          <w:noProof/>
        </w:rPr>
        <w:t>3</w:t>
      </w:r>
      <w:r w:rsidR="00431BCA">
        <w:noBreakHyphen/>
      </w:r>
      <w:r w:rsidR="00431BCA">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2">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5F3E27B7" w:rsidR="00AF36E1" w:rsidRDefault="00AF36E1" w:rsidP="007B2C85">
      <w:pPr>
        <w:pStyle w:val="Caption"/>
        <w:jc w:val="both"/>
      </w:pPr>
      <w:bookmarkStart w:id="212" w:name="_Ref70949985"/>
      <w:r>
        <w:t xml:space="preserve">Figure </w:t>
      </w:r>
      <w:fldSimple w:instr=" STYLEREF 1 \s ">
        <w:r w:rsidR="00431BCA">
          <w:rPr>
            <w:noProof/>
          </w:rPr>
          <w:t>3</w:t>
        </w:r>
      </w:fldSimple>
      <w:r w:rsidR="007D7998">
        <w:noBreakHyphen/>
      </w:r>
      <w:fldSimple w:instr=" SEQ Figure \* ARABIC \s 1 ">
        <w:r w:rsidR="00431BCA">
          <w:rPr>
            <w:noProof/>
          </w:rPr>
          <w:t>39</w:t>
        </w:r>
      </w:fldSimple>
      <w:bookmarkEnd w:id="212"/>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213" w:name="_Ref82531324"/>
      <w:r>
        <w:t xml:space="preserve"> </w:t>
      </w:r>
      <w:bookmarkStart w:id="214" w:name="_Toc158640029"/>
      <w:r w:rsidR="00E55F99">
        <w:t>Lipid Gyration</w:t>
      </w:r>
      <w:bookmarkEnd w:id="213"/>
      <w:bookmarkEnd w:id="214"/>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6AF4380E"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431BCA">
        <w:t xml:space="preserve">Figure </w:t>
      </w:r>
      <w:r w:rsidR="00431BCA">
        <w:rPr>
          <w:noProof/>
        </w:rPr>
        <w:t>3</w:t>
      </w:r>
      <w:r w:rsidR="00431BCA">
        <w:noBreakHyphen/>
      </w:r>
      <w:r w:rsidR="00431BCA">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3">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4E0BFDAC" w:rsidR="00E55F99" w:rsidRDefault="00E55F99" w:rsidP="00E55F99">
      <w:pPr>
        <w:pStyle w:val="Caption"/>
        <w:jc w:val="both"/>
      </w:pPr>
      <w:bookmarkStart w:id="215" w:name="_Ref104203596"/>
      <w:r>
        <w:t xml:space="preserve">Figure </w:t>
      </w:r>
      <w:fldSimple w:instr=" STYLEREF 1 \s ">
        <w:r w:rsidR="00431BCA">
          <w:rPr>
            <w:noProof/>
          </w:rPr>
          <w:t>3</w:t>
        </w:r>
      </w:fldSimple>
      <w:r w:rsidR="007D7998">
        <w:noBreakHyphen/>
      </w:r>
      <w:fldSimple w:instr=" SEQ Figure \* ARABIC \s 1 ">
        <w:r w:rsidR="00431BCA">
          <w:rPr>
            <w:noProof/>
          </w:rPr>
          <w:t>40</w:t>
        </w:r>
      </w:fldSimple>
      <w:bookmarkEnd w:id="215"/>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4A929E14"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431BCA">
        <w:t xml:space="preserve">Figure </w:t>
      </w:r>
      <w:r w:rsidR="00431BCA">
        <w:rPr>
          <w:noProof/>
        </w:rPr>
        <w:t>3</w:t>
      </w:r>
      <w:r w:rsidR="00431BCA">
        <w:noBreakHyphen/>
      </w:r>
      <w:r w:rsidR="00431BCA">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0F715104" w:rsidR="00E55F99" w:rsidRDefault="00F13506" w:rsidP="004E4648">
      <w:pPr>
        <w:pStyle w:val="Caption"/>
        <w:jc w:val="both"/>
      </w:pPr>
      <w:bookmarkStart w:id="216" w:name="_Ref104274522"/>
      <w:r>
        <w:t xml:space="preserve">Figure </w:t>
      </w:r>
      <w:fldSimple w:instr=" STYLEREF 1 \s ">
        <w:r w:rsidR="00431BCA">
          <w:rPr>
            <w:noProof/>
          </w:rPr>
          <w:t>3</w:t>
        </w:r>
      </w:fldSimple>
      <w:r w:rsidR="007D7998">
        <w:noBreakHyphen/>
      </w:r>
      <w:fldSimple w:instr=" SEQ Figure \* ARABIC \s 1 ">
        <w:r w:rsidR="00431BCA">
          <w:rPr>
            <w:noProof/>
          </w:rPr>
          <w:t>41</w:t>
        </w:r>
      </w:fldSimple>
      <w:bookmarkEnd w:id="216"/>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7C1240F8"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431BCA">
        <w:t xml:space="preserve">Figure </w:t>
      </w:r>
      <w:r w:rsidR="00431BCA">
        <w:rPr>
          <w:noProof/>
        </w:rPr>
        <w:t>3</w:t>
      </w:r>
      <w:r w:rsidR="00431BCA">
        <w:noBreakHyphen/>
      </w:r>
      <w:r w:rsidR="00431BCA">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1B41A69A" w:rsidR="00E55F99" w:rsidRPr="000271E8" w:rsidRDefault="00E55F99" w:rsidP="004E4648">
      <w:pPr>
        <w:pStyle w:val="Caption"/>
        <w:jc w:val="both"/>
      </w:pPr>
      <w:bookmarkStart w:id="217" w:name="_Ref82001581"/>
      <w:r>
        <w:t xml:space="preserve">Figure </w:t>
      </w:r>
      <w:fldSimple w:instr=" STYLEREF 1 \s ">
        <w:r w:rsidR="00431BCA">
          <w:rPr>
            <w:noProof/>
          </w:rPr>
          <w:t>3</w:t>
        </w:r>
      </w:fldSimple>
      <w:r w:rsidR="007D7998">
        <w:noBreakHyphen/>
      </w:r>
      <w:fldSimple w:instr=" SEQ Figure \* ARABIC \s 1 ">
        <w:r w:rsidR="00431BCA">
          <w:rPr>
            <w:noProof/>
          </w:rPr>
          <w:t>42</w:t>
        </w:r>
      </w:fldSimple>
      <w:bookmarkEnd w:id="217"/>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218" w:name="_Ref44345197"/>
      <w:r>
        <w:t xml:space="preserve"> </w:t>
      </w:r>
      <w:bookmarkStart w:id="219" w:name="_Ref92873841"/>
      <w:bookmarkStart w:id="220" w:name="_Toc158640030"/>
      <w:r w:rsidR="00E55F99">
        <w:t xml:space="preserve">Lipid </w:t>
      </w:r>
      <w:r w:rsidR="00BF290C" w:rsidRPr="005C7AC2">
        <w:t>Enrichment</w:t>
      </w:r>
      <w:bookmarkEnd w:id="218"/>
      <w:bookmarkEnd w:id="219"/>
      <w:bookmarkEnd w:id="220"/>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7A983532"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431BCA">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342C7DB4"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431BCA">
        <w:t xml:space="preserve">Figure </w:t>
      </w:r>
      <w:r w:rsidR="00431BCA">
        <w:rPr>
          <w:noProof/>
        </w:rPr>
        <w:t>3</w:t>
      </w:r>
      <w:r w:rsidR="00431BCA">
        <w:noBreakHyphen/>
      </w:r>
      <w:r w:rsidR="00431BCA">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6"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59A7677E" w:rsidR="00663506" w:rsidRPr="00931801" w:rsidRDefault="00FC10E8" w:rsidP="00931801">
      <w:pPr>
        <w:pStyle w:val="Caption"/>
        <w:jc w:val="both"/>
        <w:rPr>
          <w:rFonts w:eastAsiaTheme="minorEastAsia"/>
        </w:rPr>
      </w:pPr>
      <w:bookmarkStart w:id="221" w:name="_Ref103938006"/>
      <w:r>
        <w:t xml:space="preserve">Figure </w:t>
      </w:r>
      <w:fldSimple w:instr=" STYLEREF 1 \s ">
        <w:r w:rsidR="00431BCA">
          <w:rPr>
            <w:noProof/>
          </w:rPr>
          <w:t>3</w:t>
        </w:r>
      </w:fldSimple>
      <w:r w:rsidR="007D7998">
        <w:noBreakHyphen/>
      </w:r>
      <w:fldSimple w:instr=" SEQ Figure \* ARABIC \s 1 ">
        <w:r w:rsidR="00431BCA">
          <w:rPr>
            <w:noProof/>
          </w:rPr>
          <w:t>43</w:t>
        </w:r>
      </w:fldSimple>
      <w:bookmarkEnd w:id="221"/>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479530CE"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431BCA">
        <w:t xml:space="preserve">Figure </w:t>
      </w:r>
      <w:r w:rsidR="00431BCA">
        <w:rPr>
          <w:noProof/>
        </w:rPr>
        <w:t>3</w:t>
      </w:r>
      <w:r w:rsidR="00431BCA">
        <w:noBreakHyphen/>
      </w:r>
      <w:r w:rsidR="00431BCA">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553D9598" w:rsidR="00376C84" w:rsidRDefault="00713EC3" w:rsidP="00E54180">
      <w:pPr>
        <w:pStyle w:val="Caption"/>
        <w:jc w:val="both"/>
      </w:pPr>
      <w:bookmarkStart w:id="222" w:name="_Ref42084104"/>
      <w:r>
        <w:t xml:space="preserve">Figure </w:t>
      </w:r>
      <w:fldSimple w:instr=" STYLEREF 1 \s ">
        <w:r w:rsidR="00431BCA">
          <w:rPr>
            <w:noProof/>
          </w:rPr>
          <w:t>3</w:t>
        </w:r>
      </w:fldSimple>
      <w:r w:rsidR="007D7998">
        <w:noBreakHyphen/>
      </w:r>
      <w:fldSimple w:instr=" SEQ Figure \* ARABIC \s 1 ">
        <w:r w:rsidR="00431BCA">
          <w:rPr>
            <w:noProof/>
          </w:rPr>
          <w:t>44</w:t>
        </w:r>
      </w:fldSimple>
      <w:bookmarkEnd w:id="222"/>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7E29719C"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431BCA">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528AE855"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431BCA">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497D9470"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431BCA">
        <w:t xml:space="preserve">Figure </w:t>
      </w:r>
      <w:r w:rsidR="00431BCA">
        <w:rPr>
          <w:noProof/>
        </w:rPr>
        <w:t>3</w:t>
      </w:r>
      <w:r w:rsidR="00431BCA">
        <w:noBreakHyphen/>
      </w:r>
      <w:r w:rsidR="00431BCA">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8">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5B682516" w:rsidR="001C76A4" w:rsidRDefault="00F736EF" w:rsidP="00931801">
      <w:pPr>
        <w:pStyle w:val="Caption"/>
      </w:pPr>
      <w:bookmarkStart w:id="223" w:name="_Ref81924754"/>
      <w:r>
        <w:t xml:space="preserve">Figure </w:t>
      </w:r>
      <w:fldSimple w:instr=" STYLEREF 1 \s ">
        <w:r w:rsidR="00431BCA">
          <w:rPr>
            <w:noProof/>
          </w:rPr>
          <w:t>3</w:t>
        </w:r>
      </w:fldSimple>
      <w:r w:rsidR="007D7998">
        <w:noBreakHyphen/>
      </w:r>
      <w:fldSimple w:instr=" SEQ Figure \* ARABIC \s 1 ">
        <w:r w:rsidR="00431BCA">
          <w:rPr>
            <w:noProof/>
          </w:rPr>
          <w:t>45</w:t>
        </w:r>
      </w:fldSimple>
      <w:bookmarkEnd w:id="223"/>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1F1DDCA5"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431BCA">
        <w:t xml:space="preserve">Figure </w:t>
      </w:r>
      <w:r w:rsidR="00431BCA">
        <w:rPr>
          <w:noProof/>
        </w:rPr>
        <w:t>3</w:t>
      </w:r>
      <w:r w:rsidR="00431BCA">
        <w:noBreakHyphen/>
      </w:r>
      <w:r w:rsidR="00431BCA">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3EF92DCB" w:rsidR="001D0BFF" w:rsidRDefault="00616202" w:rsidP="00931801">
      <w:pPr>
        <w:pStyle w:val="Caption"/>
        <w:jc w:val="both"/>
      </w:pPr>
      <w:bookmarkStart w:id="224" w:name="_Ref109425794"/>
      <w:r>
        <w:t xml:space="preserve">Figure </w:t>
      </w:r>
      <w:fldSimple w:instr=" STYLEREF 1 \s ">
        <w:r w:rsidR="00431BCA">
          <w:rPr>
            <w:noProof/>
          </w:rPr>
          <w:t>3</w:t>
        </w:r>
      </w:fldSimple>
      <w:r w:rsidR="007D7998">
        <w:noBreakHyphen/>
      </w:r>
      <w:fldSimple w:instr=" SEQ Figure \* ARABIC \s 1 ">
        <w:r w:rsidR="00431BCA">
          <w:rPr>
            <w:noProof/>
          </w:rPr>
          <w:t>46</w:t>
        </w:r>
      </w:fldSimple>
      <w:bookmarkEnd w:id="224"/>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64BD5F44"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431BCA">
        <w:t xml:space="preserve">Figure </w:t>
      </w:r>
      <w:r w:rsidR="00431BCA">
        <w:rPr>
          <w:noProof/>
        </w:rPr>
        <w:t>3</w:t>
      </w:r>
      <w:r w:rsidR="00431BCA">
        <w:noBreakHyphen/>
      </w:r>
      <w:r w:rsidR="00431BCA">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3D379AF9" w:rsidR="001D0BFF" w:rsidRPr="00931801" w:rsidRDefault="001D0BFF" w:rsidP="00931801">
      <w:pPr>
        <w:pStyle w:val="Caption"/>
        <w:jc w:val="both"/>
      </w:pPr>
      <w:bookmarkStart w:id="225" w:name="_Ref42176943"/>
      <w:r>
        <w:t xml:space="preserve">Figure </w:t>
      </w:r>
      <w:fldSimple w:instr=" STYLEREF 1 \s ">
        <w:r w:rsidR="00431BCA">
          <w:rPr>
            <w:noProof/>
          </w:rPr>
          <w:t>3</w:t>
        </w:r>
      </w:fldSimple>
      <w:r w:rsidR="007D7998">
        <w:noBreakHyphen/>
      </w:r>
      <w:fldSimple w:instr=" SEQ Figure \* ARABIC \s 1 ">
        <w:r w:rsidR="00431BCA">
          <w:rPr>
            <w:noProof/>
          </w:rPr>
          <w:t>47</w:t>
        </w:r>
      </w:fldSimple>
      <w:bookmarkEnd w:id="225"/>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26" w:name="_Toc158640031"/>
      <w:r w:rsidR="00D47114">
        <w:t>Lipid Exposed Surface A</w:t>
      </w:r>
      <w:r w:rsidR="004A3F58">
        <w:t>toms</w:t>
      </w:r>
      <w:bookmarkEnd w:id="226"/>
    </w:p>
    <w:p w14:paraId="3699A066" w14:textId="323441E1"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This percentage, which we refer to as the exposure factor, may be computed with the MOSAICS tool Surface Residue Finder</w:t>
      </w:r>
      <w:r w:rsidR="00B73FAA">
        <w:fldChar w:fldCharType="begin"/>
      </w:r>
      <w:r w:rsidR="00B73FAA">
        <w:instrText xml:space="preserve"> XE "</w:instrText>
      </w:r>
      <w:r w:rsidR="00B73FAA" w:rsidRPr="005860AF">
        <w:instrText>Surface Residue Finder</w:instrText>
      </w:r>
      <w:r w:rsidR="00B73FAA">
        <w:instrText xml:space="preserve">" </w:instrText>
      </w:r>
      <w:r w:rsidR="00B73FAA">
        <w:fldChar w:fldCharType="end"/>
      </w:r>
      <w:r w:rsidR="000A1019">
        <w:t xml:space="preserve">.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431BCA">
        <w:t xml:space="preserve">Figure </w:t>
      </w:r>
      <w:r w:rsidR="00431BCA">
        <w:rPr>
          <w:noProof/>
        </w:rPr>
        <w:t>3</w:t>
      </w:r>
      <w:r w:rsidR="00431BCA">
        <w:noBreakHyphen/>
      </w:r>
      <w:r w:rsidR="00431BCA">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798D6527" w:rsidR="00FE260B" w:rsidRDefault="004C60C3" w:rsidP="004C60C3">
      <w:pPr>
        <w:pStyle w:val="Caption"/>
        <w:jc w:val="both"/>
      </w:pPr>
      <w:bookmarkStart w:id="227" w:name="_Ref104275265"/>
      <w:r>
        <w:t xml:space="preserve">Figure </w:t>
      </w:r>
      <w:fldSimple w:instr=" STYLEREF 1 \s ">
        <w:r w:rsidR="00431BCA">
          <w:rPr>
            <w:noProof/>
          </w:rPr>
          <w:t>3</w:t>
        </w:r>
      </w:fldSimple>
      <w:r w:rsidR="007D7998">
        <w:noBreakHyphen/>
      </w:r>
      <w:fldSimple w:instr=" SEQ Figure \* ARABIC \s 1 ">
        <w:r w:rsidR="00431BCA">
          <w:rPr>
            <w:noProof/>
          </w:rPr>
          <w:t>48</w:t>
        </w:r>
      </w:fldSimple>
      <w:bookmarkEnd w:id="227"/>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37AC0C57"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431BCA">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7748EB31"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r w:rsidR="00C62B36">
        <w:t xml:space="preserve">In addition to fine-tuning the atom selection, improved performance can usually be obtained using the </w:t>
      </w:r>
      <w:r w:rsidR="001445D8">
        <w:t>“contact</w:t>
      </w:r>
      <w:r w:rsidR="00C62B36">
        <w:t xml:space="preserve"> screening</w:t>
      </w:r>
      <w:r w:rsidR="001445D8">
        <w:t>”</w:t>
      </w:r>
      <w:r w:rsidR="00C62B36">
        <w:t xml:space="preserve"> option where the screening distance is set with the -screen argument (See section </w:t>
      </w:r>
      <w:r w:rsidR="00C62B36">
        <w:fldChar w:fldCharType="begin"/>
      </w:r>
      <w:r w:rsidR="00C62B36">
        <w:instrText xml:space="preserve"> REF _Ref153787432 \r \h </w:instrText>
      </w:r>
      <w:r w:rsidR="00C62B36">
        <w:fldChar w:fldCharType="separate"/>
      </w:r>
      <w:r w:rsidR="00431BCA">
        <w:t>1.19</w:t>
      </w:r>
      <w:r w:rsidR="00C62B36">
        <w:fldChar w:fldCharType="end"/>
      </w:r>
      <w:r w:rsidR="00C62B36">
        <w:t xml:space="preserve">). </w:t>
      </w:r>
    </w:p>
    <w:p w14:paraId="76CDF985" w14:textId="4377B2BD" w:rsidR="00A363E0" w:rsidRDefault="00A363E0" w:rsidP="006A6A14">
      <w:pPr>
        <w:pStyle w:val="ListParagraph"/>
        <w:spacing w:after="200"/>
        <w:ind w:left="0" w:firstLine="720"/>
        <w:contextualSpacing w:val="0"/>
        <w:jc w:val="both"/>
      </w:pPr>
      <w:r>
        <w:lastRenderedPageBreak/>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5664C66C"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t>
      </w:r>
      <w:r w:rsidR="00C62B36">
        <w:rPr>
          <w:i/>
          <w:iCs/>
        </w:rPr>
        <w:t>bin</w:t>
      </w:r>
      <w:r w:rsidRPr="00653FA8">
        <w:rPr>
          <w:i/>
          <w:iCs/>
        </w:rPr>
        <w:t xml:space="preserve"> 1 -leaf 0 -cutoff 0.0 -cdist 0.6</w:t>
      </w:r>
    </w:p>
    <w:p w14:paraId="26B90C35" w14:textId="1A364899"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431BCA">
        <w:t xml:space="preserve">Figure </w:t>
      </w:r>
      <w:r w:rsidR="00431BCA">
        <w:rPr>
          <w:noProof/>
        </w:rPr>
        <w:t>3</w:t>
      </w:r>
      <w:r w:rsidR="00431BCA">
        <w:noBreakHyphen/>
      </w:r>
      <w:r w:rsidR="00431BCA">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5B8A5AC2" w:rsidR="00592D53" w:rsidRDefault="00A6092D" w:rsidP="00931801">
      <w:pPr>
        <w:pStyle w:val="Caption"/>
        <w:jc w:val="both"/>
        <w:rPr>
          <w:rFonts w:eastAsiaTheme="minorEastAsia"/>
        </w:rPr>
      </w:pPr>
      <w:bookmarkStart w:id="228" w:name="_Ref42205508"/>
      <w:r>
        <w:t xml:space="preserve">Figure </w:t>
      </w:r>
      <w:fldSimple w:instr=" STYLEREF 1 \s ">
        <w:r w:rsidR="00431BCA">
          <w:rPr>
            <w:noProof/>
          </w:rPr>
          <w:t>3</w:t>
        </w:r>
      </w:fldSimple>
      <w:r w:rsidR="007D7998">
        <w:noBreakHyphen/>
      </w:r>
      <w:fldSimple w:instr=" SEQ Figure \* ARABIC \s 1 ">
        <w:r w:rsidR="00431BCA">
          <w:rPr>
            <w:noProof/>
          </w:rPr>
          <w:t>49</w:t>
        </w:r>
      </w:fldSimple>
      <w:bookmarkEnd w:id="228"/>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6360270B"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431BCA">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431BCA">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431BCA">
        <w:t xml:space="preserve">Figure </w:t>
      </w:r>
      <w:r w:rsidR="00431BCA">
        <w:rPr>
          <w:noProof/>
        </w:rPr>
        <w:t>3</w:t>
      </w:r>
      <w:r w:rsidR="00431BCA">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lastRenderedPageBreak/>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3"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7F92C6BF" w:rsidR="00325C8D" w:rsidRPr="00325C8D" w:rsidRDefault="00325C8D" w:rsidP="00325C8D">
      <w:pPr>
        <w:pStyle w:val="Caption"/>
        <w:jc w:val="both"/>
      </w:pPr>
      <w:bookmarkStart w:id="229" w:name="_Ref110522604"/>
      <w:r>
        <w:t xml:space="preserve">Figure </w:t>
      </w:r>
      <w:fldSimple w:instr=" STYLEREF 1 \s ">
        <w:r w:rsidR="00431BCA">
          <w:rPr>
            <w:noProof/>
          </w:rPr>
          <w:t>3</w:t>
        </w:r>
      </w:fldSimple>
      <w:r w:rsidR="007D7998">
        <w:noBreakHyphen/>
      </w:r>
      <w:fldSimple w:instr=" SEQ Figure \* ARABIC \s 1 ">
        <w:r w:rsidR="00431BCA">
          <w:rPr>
            <w:noProof/>
          </w:rPr>
          <w:t>50</w:t>
        </w:r>
      </w:fldSimple>
      <w:bookmarkEnd w:id="229"/>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30" w:name="_Ref44345395"/>
      <w:bookmarkStart w:id="231" w:name="_Ref91147355"/>
      <w:bookmarkStart w:id="232" w:name="_Ref91147372"/>
      <w:r>
        <w:t xml:space="preserve"> </w:t>
      </w:r>
      <w:bookmarkStart w:id="233" w:name="_Ref92873896"/>
      <w:bookmarkStart w:id="234" w:name="_Toc158640032"/>
      <w:r w:rsidR="00BF290C" w:rsidRPr="005C7AC2">
        <w:t xml:space="preserve">Mean </w:t>
      </w:r>
      <w:r w:rsidR="00E55F99">
        <w:t>Atomic</w:t>
      </w:r>
      <w:r w:rsidR="00BF290C" w:rsidRPr="005C7AC2">
        <w:t xml:space="preserve"> Coord</w:t>
      </w:r>
      <w:bookmarkEnd w:id="230"/>
      <w:r w:rsidR="00E55F99">
        <w:t>inates</w:t>
      </w:r>
      <w:bookmarkEnd w:id="231"/>
      <w:bookmarkEnd w:id="232"/>
      <w:bookmarkEnd w:id="233"/>
      <w:bookmarkEnd w:id="234"/>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397299FA"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431BCA">
        <w:t xml:space="preserve">Figure </w:t>
      </w:r>
      <w:r w:rsidR="00431BCA">
        <w:rPr>
          <w:noProof/>
        </w:rPr>
        <w:t>3</w:t>
      </w:r>
      <w:r w:rsidR="00431BCA">
        <w:noBreakHyphen/>
      </w:r>
      <w:r w:rsidR="00431BCA">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4">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5">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623D58F1" w:rsidR="002A1F64" w:rsidRDefault="002A1F64" w:rsidP="0074345D">
      <w:pPr>
        <w:pStyle w:val="Caption"/>
        <w:jc w:val="both"/>
      </w:pPr>
      <w:bookmarkStart w:id="235" w:name="_Ref46179553"/>
      <w:r>
        <w:t xml:space="preserve">Figure </w:t>
      </w:r>
      <w:fldSimple w:instr=" STYLEREF 1 \s ">
        <w:r w:rsidR="00431BCA">
          <w:rPr>
            <w:noProof/>
          </w:rPr>
          <w:t>3</w:t>
        </w:r>
      </w:fldSimple>
      <w:r w:rsidR="007D7998">
        <w:noBreakHyphen/>
      </w:r>
      <w:fldSimple w:instr=" SEQ Figure \* ARABIC \s 1 ">
        <w:r w:rsidR="00431BCA">
          <w:rPr>
            <w:noProof/>
          </w:rPr>
          <w:t>51</w:t>
        </w:r>
      </w:fldSimple>
      <w:bookmarkEnd w:id="235"/>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lastRenderedPageBreak/>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2767C830"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431BCA">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431BCA">
        <w:t xml:space="preserve">Figure </w:t>
      </w:r>
      <w:r w:rsidR="00431BCA">
        <w:rPr>
          <w:noProof/>
        </w:rPr>
        <w:t>3</w:t>
      </w:r>
      <w:r w:rsidR="00431BCA">
        <w:noBreakHyphen/>
      </w:r>
      <w:r w:rsidR="00431BCA">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431BCA">
        <w:t xml:space="preserve">Figure </w:t>
      </w:r>
      <w:r w:rsidR="00431BCA">
        <w:rPr>
          <w:noProof/>
        </w:rPr>
        <w:t>3</w:t>
      </w:r>
      <w:r w:rsidR="00431BCA">
        <w:noBreakHyphen/>
      </w:r>
      <w:r w:rsidR="00431BCA">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lastRenderedPageBreak/>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6"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1F1FB0A1" w:rsidR="00FE3720" w:rsidRDefault="00FE3720" w:rsidP="00FE3720">
      <w:pPr>
        <w:pStyle w:val="Caption"/>
        <w:jc w:val="both"/>
        <w:rPr>
          <w:rFonts w:eastAsiaTheme="minorEastAsia"/>
        </w:rPr>
      </w:pPr>
      <w:bookmarkStart w:id="236" w:name="_Ref109511828"/>
      <w:r>
        <w:t xml:space="preserve">Figure </w:t>
      </w:r>
      <w:fldSimple w:instr=" STYLEREF 1 \s ">
        <w:r w:rsidR="00431BCA">
          <w:rPr>
            <w:noProof/>
          </w:rPr>
          <w:t>3</w:t>
        </w:r>
      </w:fldSimple>
      <w:r w:rsidR="007D7998">
        <w:noBreakHyphen/>
      </w:r>
      <w:fldSimple w:instr=" SEQ Figure \* ARABIC \s 1 ">
        <w:r w:rsidR="00431BCA">
          <w:rPr>
            <w:noProof/>
          </w:rPr>
          <w:t>52</w:t>
        </w:r>
      </w:fldSimple>
      <w:bookmarkEnd w:id="236"/>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1E30624C"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431BCA">
        <w:t xml:space="preserve">Figure </w:t>
      </w:r>
      <w:r w:rsidR="00431BCA">
        <w:rPr>
          <w:noProof/>
        </w:rPr>
        <w:t>3</w:t>
      </w:r>
      <w:r w:rsidR="00431BCA">
        <w:noBreakHyphen/>
      </w:r>
      <w:r w:rsidR="00431BCA">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431BCA">
        <w:t xml:space="preserve">Figure </w:t>
      </w:r>
      <w:r w:rsidR="00431BCA">
        <w:rPr>
          <w:noProof/>
        </w:rPr>
        <w:t>3</w:t>
      </w:r>
      <w:r w:rsidR="00431BCA">
        <w:noBreakHyphen/>
      </w:r>
      <w:r w:rsidR="00431BCA">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Coords can be used on all-atom or coarse-grained systems alike. In the case of an all-atom model, it may be desirable to remove some of </w:t>
      </w:r>
      <w:r>
        <w:lastRenderedPageBreak/>
        <w:t>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159930BB"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431BCA">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1B43BDCD"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431BCA">
        <w:t xml:space="preserve">Figure </w:t>
      </w:r>
      <w:r w:rsidR="00431BCA">
        <w:rPr>
          <w:noProof/>
        </w:rPr>
        <w:t>3</w:t>
      </w:r>
      <w:r w:rsidR="00431BCA">
        <w:noBreakHyphen/>
      </w:r>
      <w:r w:rsidR="00431BCA">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7"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4F961BC3" w:rsidR="00B63CC7" w:rsidRPr="00B63CC7" w:rsidRDefault="00B63CC7" w:rsidP="0074345D">
      <w:pPr>
        <w:pStyle w:val="Caption"/>
        <w:jc w:val="both"/>
      </w:pPr>
      <w:bookmarkStart w:id="237" w:name="_Ref71036332"/>
      <w:r>
        <w:t xml:space="preserve">Figure </w:t>
      </w:r>
      <w:fldSimple w:instr=" STYLEREF 1 \s ">
        <w:r w:rsidR="00431BCA">
          <w:rPr>
            <w:noProof/>
          </w:rPr>
          <w:t>3</w:t>
        </w:r>
      </w:fldSimple>
      <w:r w:rsidR="007D7998">
        <w:noBreakHyphen/>
      </w:r>
      <w:fldSimple w:instr=" SEQ Figure \* ARABIC \s 1 ">
        <w:r w:rsidR="00431BCA">
          <w:rPr>
            <w:noProof/>
          </w:rPr>
          <w:t>53</w:t>
        </w:r>
      </w:fldSimple>
      <w:bookmarkEnd w:id="237"/>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 xml:space="preserve">om the grid data to exclude </w:t>
      </w:r>
      <w:r w:rsidR="00533445">
        <w:lastRenderedPageBreak/>
        <w:t>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528ACEE2"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431BCA">
        <w:t xml:space="preserve">Figure </w:t>
      </w:r>
      <w:r w:rsidR="00431BCA">
        <w:rPr>
          <w:noProof/>
        </w:rPr>
        <w:t>3</w:t>
      </w:r>
      <w:r w:rsidR="00431BCA">
        <w:noBreakHyphen/>
      </w:r>
      <w:r w:rsidR="00431BCA">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49167099" w:rsidR="009F5688" w:rsidRPr="0074345D" w:rsidRDefault="00E55B7A" w:rsidP="0074345D">
      <w:pPr>
        <w:pStyle w:val="Caption"/>
        <w:jc w:val="both"/>
      </w:pPr>
      <w:bookmarkStart w:id="238" w:name="_Ref70961530"/>
      <w:r>
        <w:t xml:space="preserve">Figure </w:t>
      </w:r>
      <w:fldSimple w:instr=" STYLEREF 1 \s ">
        <w:r w:rsidR="00431BCA">
          <w:rPr>
            <w:noProof/>
          </w:rPr>
          <w:t>3</w:t>
        </w:r>
      </w:fldSimple>
      <w:r w:rsidR="007D7998">
        <w:noBreakHyphen/>
      </w:r>
      <w:fldSimple w:instr=" SEQ Figure \* ARABIC \s 1 ">
        <w:r w:rsidR="00431BCA">
          <w:rPr>
            <w:noProof/>
          </w:rPr>
          <w:t>54</w:t>
        </w:r>
      </w:fldSimple>
      <w:bookmarkEnd w:id="238"/>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5BC8AAE0"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t>
      </w:r>
      <w:r w:rsidR="00426A3F">
        <w:lastRenderedPageBreak/>
        <w:t xml:space="preserve">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431BCA">
        <w:t xml:space="preserve">Figure </w:t>
      </w:r>
      <w:r w:rsidR="00431BCA">
        <w:rPr>
          <w:noProof/>
        </w:rPr>
        <w:t>3</w:t>
      </w:r>
      <w:r w:rsidR="00431BCA">
        <w:noBreakHyphen/>
      </w:r>
      <w:r w:rsidR="00431BCA">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5933172E"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431BCA">
        <w:t xml:space="preserve">Figure </w:t>
      </w:r>
      <w:r w:rsidR="00431BCA">
        <w:rPr>
          <w:noProof/>
        </w:rPr>
        <w:t>3</w:t>
      </w:r>
      <w:r w:rsidR="00431BCA">
        <w:noBreakHyphen/>
      </w:r>
      <w:r w:rsidR="00431BCA">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9"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50382B72" w:rsidR="000579D8" w:rsidRDefault="00325F05" w:rsidP="00325F05">
      <w:pPr>
        <w:pStyle w:val="Caption"/>
        <w:jc w:val="both"/>
      </w:pPr>
      <w:bookmarkStart w:id="239" w:name="_Ref109592175"/>
      <w:r>
        <w:t xml:space="preserve">Figure </w:t>
      </w:r>
      <w:fldSimple w:instr=" STYLEREF 1 \s ">
        <w:r w:rsidR="00431BCA">
          <w:rPr>
            <w:noProof/>
          </w:rPr>
          <w:t>3</w:t>
        </w:r>
      </w:fldSimple>
      <w:r w:rsidR="007D7998">
        <w:noBreakHyphen/>
      </w:r>
      <w:fldSimple w:instr=" SEQ Figure \* ARABIC \s 1 ">
        <w:r w:rsidR="00431BCA">
          <w:rPr>
            <w:noProof/>
          </w:rPr>
          <w:t>55</w:t>
        </w:r>
      </w:fldSimple>
      <w:bookmarkEnd w:id="239"/>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0EE69200"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431BCA">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lastRenderedPageBreak/>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0678431C"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431BCA">
        <w:t xml:space="preserve">Figure </w:t>
      </w:r>
      <w:r w:rsidR="00431BCA">
        <w:rPr>
          <w:noProof/>
        </w:rPr>
        <w:t>3</w:t>
      </w:r>
      <w:r w:rsidR="00431BCA">
        <w:noBreakHyphen/>
      </w:r>
      <w:r w:rsidR="00431BCA">
        <w:rPr>
          <w:noProof/>
        </w:rPr>
        <w:t>56</w:t>
      </w:r>
      <w:r>
        <w:fldChar w:fldCharType="end"/>
      </w:r>
      <w:r>
        <w:t xml:space="preserve">. </w:t>
      </w:r>
    </w:p>
    <w:p w14:paraId="6EB43D07" w14:textId="77777777" w:rsidR="00CA2F4E" w:rsidRDefault="00CA2F4E" w:rsidP="00CA2F4E">
      <w:pPr>
        <w:keepNext/>
        <w:jc w:val="center"/>
      </w:pPr>
      <w:r>
        <w:rPr>
          <w:noProof/>
        </w:rPr>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10"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2ED199D8" w:rsidR="00CA2F4E" w:rsidRDefault="00CA2F4E" w:rsidP="00CA2F4E">
      <w:pPr>
        <w:pStyle w:val="Caption"/>
        <w:jc w:val="both"/>
      </w:pPr>
      <w:bookmarkStart w:id="240" w:name="_Ref109593029"/>
      <w:r>
        <w:t xml:space="preserve">Figure </w:t>
      </w:r>
      <w:fldSimple w:instr=" STYLEREF 1 \s ">
        <w:r w:rsidR="00431BCA">
          <w:rPr>
            <w:noProof/>
          </w:rPr>
          <w:t>3</w:t>
        </w:r>
      </w:fldSimple>
      <w:r w:rsidR="007D7998">
        <w:noBreakHyphen/>
      </w:r>
      <w:fldSimple w:instr=" SEQ Figure \* ARABIC \s 1 ">
        <w:r w:rsidR="00431BCA">
          <w:rPr>
            <w:noProof/>
          </w:rPr>
          <w:t>56</w:t>
        </w:r>
      </w:fldSimple>
      <w:bookmarkEnd w:id="240"/>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41" w:name="_Ref44345453"/>
      <w:bookmarkStart w:id="242" w:name="_Ref44346372"/>
      <w:bookmarkStart w:id="243" w:name="_Ref91147237"/>
      <w:r>
        <w:t xml:space="preserve"> </w:t>
      </w:r>
      <w:bookmarkStart w:id="244" w:name="_Ref135142748"/>
      <w:bookmarkStart w:id="245" w:name="_Toc158640033"/>
      <w:r w:rsidR="00965AF7">
        <w:t xml:space="preserve">The </w:t>
      </w:r>
      <w:r w:rsidR="00EE3E21" w:rsidRPr="00EE3E21">
        <w:t xml:space="preserve">Protein </w:t>
      </w:r>
      <w:bookmarkEnd w:id="241"/>
      <w:bookmarkEnd w:id="242"/>
      <w:r w:rsidR="00E55F99">
        <w:t>Tilt Angle</w:t>
      </w:r>
      <w:bookmarkEnd w:id="243"/>
      <w:bookmarkEnd w:id="244"/>
      <w:bookmarkEnd w:id="245"/>
    </w:p>
    <w:p w14:paraId="43789FB7" w14:textId="09604BAF"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431BCA">
        <w:t xml:space="preserve">Figure </w:t>
      </w:r>
      <w:r w:rsidR="00431BCA">
        <w:rPr>
          <w:noProof/>
        </w:rPr>
        <w:t>3</w:t>
      </w:r>
      <w:r w:rsidR="00431BCA">
        <w:noBreakHyphen/>
      </w:r>
      <w:r w:rsidR="00431BCA">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11">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7218F9FC" w:rsidR="00E07CDC" w:rsidRDefault="00713EC3" w:rsidP="001F2E2A">
      <w:pPr>
        <w:pStyle w:val="Caption"/>
        <w:jc w:val="both"/>
      </w:pPr>
      <w:bookmarkStart w:id="246" w:name="_Ref42084210"/>
      <w:r>
        <w:t xml:space="preserve">Figure </w:t>
      </w:r>
      <w:fldSimple w:instr=" STYLEREF 1 \s ">
        <w:r w:rsidR="00431BCA">
          <w:rPr>
            <w:noProof/>
          </w:rPr>
          <w:t>3</w:t>
        </w:r>
      </w:fldSimple>
      <w:r w:rsidR="007D7998">
        <w:noBreakHyphen/>
      </w:r>
      <w:fldSimple w:instr=" SEQ Figure \* ARABIC \s 1 ">
        <w:r w:rsidR="00431BCA">
          <w:rPr>
            <w:noProof/>
          </w:rPr>
          <w:t>57</w:t>
        </w:r>
      </w:fldSimple>
      <w:bookmarkEnd w:id="246"/>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65D66141"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431BCA">
        <w:t xml:space="preserve">Figure </w:t>
      </w:r>
      <w:r w:rsidR="00431BCA">
        <w:rPr>
          <w:noProof/>
        </w:rPr>
        <w:t>3</w:t>
      </w:r>
      <w:r w:rsidR="00431BCA">
        <w:noBreakHyphen/>
      </w:r>
      <w:r w:rsidR="00431BCA">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2">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3E573874" w:rsidR="00F91F44" w:rsidRDefault="00713EC3" w:rsidP="001F2E2A">
      <w:pPr>
        <w:pStyle w:val="Caption"/>
        <w:jc w:val="both"/>
      </w:pPr>
      <w:bookmarkStart w:id="247" w:name="_Ref42084263"/>
      <w:r>
        <w:t xml:space="preserve">Figure </w:t>
      </w:r>
      <w:fldSimple w:instr=" STYLEREF 1 \s ">
        <w:r w:rsidR="00431BCA">
          <w:rPr>
            <w:noProof/>
          </w:rPr>
          <w:t>3</w:t>
        </w:r>
      </w:fldSimple>
      <w:r w:rsidR="007D7998">
        <w:noBreakHyphen/>
      </w:r>
      <w:fldSimple w:instr=" SEQ Figure \* ARABIC \s 1 ">
        <w:r w:rsidR="00431BCA">
          <w:rPr>
            <w:noProof/>
          </w:rPr>
          <w:t>58</w:t>
        </w:r>
      </w:fldSimple>
      <w:bookmarkEnd w:id="247"/>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lastRenderedPageBreak/>
        <w:t xml:space="preserve">$ </w:t>
      </w:r>
      <w:r w:rsidRPr="006A364B">
        <w:rPr>
          <w:i/>
          <w:iCs/>
        </w:rPr>
        <w:t>mpirun -n 25 protein_orientation_mpi -traj traj.xtc -ref ref.gro -upper upper.ndx -lower lower.ndx -ori prot_tilt.dat</w:t>
      </w:r>
    </w:p>
    <w:p w14:paraId="42D22897" w14:textId="61F888A0"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431BCA">
        <w:t xml:space="preserve">Figure </w:t>
      </w:r>
      <w:r w:rsidR="00431BCA">
        <w:rPr>
          <w:noProof/>
        </w:rPr>
        <w:t>3</w:t>
      </w:r>
      <w:r w:rsidR="00431BCA">
        <w:noBreakHyphen/>
      </w:r>
      <w:r w:rsidR="00431BCA">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2508D4C4"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431BCA">
        <w:t xml:space="preserve">Figure </w:t>
      </w:r>
      <w:r w:rsidR="00431BCA">
        <w:rPr>
          <w:noProof/>
        </w:rPr>
        <w:t>3</w:t>
      </w:r>
      <w:r w:rsidR="00431BCA">
        <w:noBreakHyphen/>
      </w:r>
      <w:r w:rsidR="00431BCA">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431BCA">
        <w:t xml:space="preserve">Figure </w:t>
      </w:r>
      <w:r w:rsidR="00431BCA">
        <w:rPr>
          <w:noProof/>
        </w:rPr>
        <w:t>3</w:t>
      </w:r>
      <w:r w:rsidR="00431BCA">
        <w:noBreakHyphen/>
      </w:r>
      <w:r w:rsidR="00431BCA">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3">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5B580340" w:rsidR="008501C5" w:rsidRPr="001F2E2A" w:rsidRDefault="00713EC3" w:rsidP="001F2E2A">
      <w:pPr>
        <w:pStyle w:val="Caption"/>
        <w:jc w:val="both"/>
      </w:pPr>
      <w:bookmarkStart w:id="248" w:name="_Ref42084286"/>
      <w:r>
        <w:t xml:space="preserve">Figure </w:t>
      </w:r>
      <w:fldSimple w:instr=" STYLEREF 1 \s ">
        <w:r w:rsidR="00431BCA">
          <w:rPr>
            <w:noProof/>
          </w:rPr>
          <w:t>3</w:t>
        </w:r>
      </w:fldSimple>
      <w:r w:rsidR="007D7998">
        <w:noBreakHyphen/>
      </w:r>
      <w:fldSimple w:instr=" SEQ Figure \* ARABIC \s 1 ">
        <w:r w:rsidR="00431BCA">
          <w:rPr>
            <w:noProof/>
          </w:rPr>
          <w:t>59</w:t>
        </w:r>
      </w:fldSimple>
      <w:bookmarkEnd w:id="248"/>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2E8C448E" w:rsidR="006A364B" w:rsidRDefault="006A364B" w:rsidP="000A4545">
      <w:pPr>
        <w:ind w:firstLine="720"/>
        <w:jc w:val="both"/>
      </w:pPr>
      <w:r>
        <w:lastRenderedPageBreak/>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431BCA">
        <w:t xml:space="preserve">Figure </w:t>
      </w:r>
      <w:r w:rsidR="00431BCA">
        <w:rPr>
          <w:noProof/>
        </w:rPr>
        <w:t>3</w:t>
      </w:r>
      <w:r w:rsidR="00431BCA">
        <w:noBreakHyphen/>
      </w:r>
      <w:r w:rsidR="00431BCA">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5DDB46FA"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431BCA">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lastRenderedPageBreak/>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49" w:name="_Ref71035607"/>
      <w:bookmarkStart w:id="250" w:name="_Ref91147328"/>
      <w:r>
        <w:t xml:space="preserve"> </w:t>
      </w:r>
      <w:bookmarkStart w:id="251" w:name="_Ref153452813"/>
      <w:bookmarkStart w:id="252" w:name="_Toc158640034"/>
      <w:r w:rsidR="00AF3111">
        <w:t>Lipid H</w:t>
      </w:r>
      <w:r w:rsidR="00E55F99">
        <w:t xml:space="preserve">ydrogen </w:t>
      </w:r>
      <w:r w:rsidR="00AF3111">
        <w:t>Bond</w:t>
      </w:r>
      <w:bookmarkEnd w:id="249"/>
      <w:r w:rsidR="00A7353C">
        <w:t>ing</w:t>
      </w:r>
      <w:r w:rsidR="00E55F99">
        <w:t xml:space="preserve"> and Salt Bridges</w:t>
      </w:r>
      <w:bookmarkEnd w:id="250"/>
      <w:bookmarkEnd w:id="251"/>
      <w:bookmarkEnd w:id="252"/>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2A56781D"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431BCA">
        <w:t xml:space="preserve">Figure </w:t>
      </w:r>
      <w:r w:rsidR="00431BCA">
        <w:rPr>
          <w:noProof/>
        </w:rPr>
        <w:t>3</w:t>
      </w:r>
      <w:r w:rsidR="00431BCA">
        <w:noBreakHyphen/>
      </w:r>
      <w:r w:rsidR="00431BCA">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45"/>
      </w:tblGrid>
      <w:tr w:rsidR="00340188" w:rsidRPr="009F6B42" w14:paraId="05402BE8" w14:textId="5AAEBAFB" w:rsidTr="00340188">
        <w:tc>
          <w:tcPr>
            <w:tcW w:w="1041" w:type="dxa"/>
          </w:tcPr>
          <w:p w14:paraId="0FD8A50A" w14:textId="1BE75E44" w:rsidR="00340188" w:rsidRPr="009F6B42" w:rsidRDefault="00340188" w:rsidP="0016444A">
            <w:pPr>
              <w:jc w:val="both"/>
              <w:rPr>
                <w:color w:val="7030A0"/>
              </w:rPr>
            </w:pPr>
            <w:r w:rsidRPr="00340188">
              <w:rPr>
                <w:color w:val="C33520"/>
              </w:rPr>
              <w:t>[</w:t>
            </w:r>
            <w:r w:rsidRPr="00340188">
              <w:rPr>
                <w:color w:val="33BD24"/>
              </w:rPr>
              <w:t>POPC</w:t>
            </w:r>
            <w:r w:rsidRPr="00340188">
              <w:rPr>
                <w:color w:val="C33520"/>
              </w:rPr>
              <w:t>]</w:t>
            </w:r>
          </w:p>
        </w:tc>
        <w:tc>
          <w:tcPr>
            <w:tcW w:w="745" w:type="dxa"/>
          </w:tcPr>
          <w:p w14:paraId="7C4825B7" w14:textId="77777777" w:rsidR="00340188" w:rsidRPr="002309A1" w:rsidRDefault="00340188" w:rsidP="0016444A">
            <w:pPr>
              <w:jc w:val="both"/>
              <w:rPr>
                <w:color w:val="0011FF"/>
              </w:rPr>
            </w:pPr>
          </w:p>
        </w:tc>
      </w:tr>
      <w:tr w:rsidR="00340188" w:rsidRPr="009F6B42" w14:paraId="3D546AB1" w14:textId="77777777" w:rsidTr="00340188">
        <w:tc>
          <w:tcPr>
            <w:tcW w:w="1041" w:type="dxa"/>
          </w:tcPr>
          <w:p w14:paraId="31C2F653" w14:textId="1447386F" w:rsidR="00340188" w:rsidRPr="00340188" w:rsidRDefault="00340188" w:rsidP="0016444A">
            <w:pPr>
              <w:jc w:val="both"/>
              <w:rPr>
                <w:color w:val="000000" w:themeColor="text1"/>
              </w:rPr>
            </w:pPr>
            <w:r w:rsidRPr="00340188">
              <w:rPr>
                <w:color w:val="000000" w:themeColor="text1"/>
              </w:rPr>
              <w:t>none</w:t>
            </w:r>
          </w:p>
        </w:tc>
        <w:tc>
          <w:tcPr>
            <w:tcW w:w="745" w:type="dxa"/>
          </w:tcPr>
          <w:p w14:paraId="1F7096C3" w14:textId="77777777" w:rsidR="00340188" w:rsidRPr="00340188" w:rsidRDefault="00340188" w:rsidP="0016444A">
            <w:pPr>
              <w:jc w:val="both"/>
              <w:rPr>
                <w:color w:val="000000" w:themeColor="text1"/>
              </w:rPr>
            </w:pPr>
          </w:p>
        </w:tc>
      </w:tr>
      <w:tr w:rsidR="00340188" w:rsidRPr="009F6B42" w14:paraId="7BC86487" w14:textId="77777777" w:rsidTr="00340188">
        <w:tc>
          <w:tcPr>
            <w:tcW w:w="1041" w:type="dxa"/>
          </w:tcPr>
          <w:p w14:paraId="591168A7" w14:textId="62ECAE73" w:rsidR="00340188" w:rsidRPr="00340188" w:rsidRDefault="00340188" w:rsidP="0016444A">
            <w:pPr>
              <w:jc w:val="both"/>
              <w:rPr>
                <w:color w:val="000000" w:themeColor="text1"/>
              </w:rPr>
            </w:pPr>
            <w:r w:rsidRPr="00340188">
              <w:rPr>
                <w:color w:val="C33520"/>
              </w:rPr>
              <w:t>[</w:t>
            </w:r>
            <w:r w:rsidRPr="00340188">
              <w:rPr>
                <w:color w:val="33BD24"/>
              </w:rPr>
              <w:t>POPG</w:t>
            </w:r>
            <w:r w:rsidRPr="00340188">
              <w:rPr>
                <w:color w:val="C33520"/>
              </w:rPr>
              <w:t>]</w:t>
            </w:r>
          </w:p>
        </w:tc>
        <w:tc>
          <w:tcPr>
            <w:tcW w:w="745" w:type="dxa"/>
          </w:tcPr>
          <w:p w14:paraId="0BE8C489" w14:textId="77777777" w:rsidR="00340188" w:rsidRPr="00340188" w:rsidRDefault="00340188" w:rsidP="0016444A">
            <w:pPr>
              <w:jc w:val="both"/>
              <w:rPr>
                <w:color w:val="000000" w:themeColor="text1"/>
              </w:rPr>
            </w:pPr>
          </w:p>
        </w:tc>
      </w:tr>
      <w:tr w:rsidR="00340188" w:rsidRPr="009F6B42" w14:paraId="559C26E9" w14:textId="77777777" w:rsidTr="00340188">
        <w:tc>
          <w:tcPr>
            <w:tcW w:w="1041" w:type="dxa"/>
          </w:tcPr>
          <w:p w14:paraId="254FB2B5" w14:textId="6A810BFE" w:rsidR="00340188" w:rsidRPr="00340188" w:rsidRDefault="00340188" w:rsidP="0016444A">
            <w:pPr>
              <w:jc w:val="both"/>
              <w:rPr>
                <w:color w:val="000000" w:themeColor="text1"/>
              </w:rPr>
            </w:pPr>
            <w:r w:rsidRPr="00340188">
              <w:rPr>
                <w:color w:val="000000" w:themeColor="text1"/>
              </w:rPr>
              <w:t>OC2</w:t>
            </w:r>
          </w:p>
        </w:tc>
        <w:tc>
          <w:tcPr>
            <w:tcW w:w="745" w:type="dxa"/>
          </w:tcPr>
          <w:p w14:paraId="7D879641" w14:textId="11B522FE" w:rsidR="00340188" w:rsidRPr="00340188" w:rsidRDefault="00340188" w:rsidP="0016444A">
            <w:pPr>
              <w:jc w:val="both"/>
              <w:rPr>
                <w:color w:val="000000" w:themeColor="text1"/>
              </w:rPr>
            </w:pPr>
            <w:r w:rsidRPr="00340188">
              <w:rPr>
                <w:color w:val="000000" w:themeColor="text1"/>
              </w:rPr>
              <w:t>OC3</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38"/>
        <w:gridCol w:w="738"/>
        <w:gridCol w:w="738"/>
        <w:gridCol w:w="738"/>
        <w:gridCol w:w="738"/>
        <w:gridCol w:w="738"/>
        <w:gridCol w:w="738"/>
        <w:gridCol w:w="745"/>
        <w:gridCol w:w="745"/>
      </w:tblGrid>
      <w:tr w:rsidR="00340188" w14:paraId="4B8F66E4" w14:textId="027CE8B6" w:rsidTr="00340188">
        <w:tc>
          <w:tcPr>
            <w:tcW w:w="1041" w:type="dxa"/>
          </w:tcPr>
          <w:p w14:paraId="2E952770" w14:textId="04662FE5" w:rsidR="00340188" w:rsidRDefault="00340188" w:rsidP="00CD097A">
            <w:pPr>
              <w:jc w:val="both"/>
            </w:pPr>
            <w:r w:rsidRPr="00340188">
              <w:rPr>
                <w:color w:val="C33520"/>
              </w:rPr>
              <w:t>[</w:t>
            </w:r>
            <w:r w:rsidRPr="00340188">
              <w:rPr>
                <w:color w:val="33BD24"/>
              </w:rPr>
              <w:t>POPC</w:t>
            </w:r>
            <w:r w:rsidRPr="00340188">
              <w:rPr>
                <w:color w:val="C33520"/>
              </w:rPr>
              <w:t>]</w:t>
            </w:r>
          </w:p>
        </w:tc>
        <w:tc>
          <w:tcPr>
            <w:tcW w:w="738" w:type="dxa"/>
          </w:tcPr>
          <w:p w14:paraId="0770C852" w14:textId="77777777" w:rsidR="00340188" w:rsidRDefault="00340188" w:rsidP="00CD097A">
            <w:pPr>
              <w:jc w:val="both"/>
            </w:pPr>
          </w:p>
        </w:tc>
        <w:tc>
          <w:tcPr>
            <w:tcW w:w="738" w:type="dxa"/>
          </w:tcPr>
          <w:p w14:paraId="58D57AB0" w14:textId="77777777" w:rsidR="00340188" w:rsidRDefault="00340188" w:rsidP="00CD097A">
            <w:pPr>
              <w:jc w:val="both"/>
            </w:pPr>
          </w:p>
        </w:tc>
        <w:tc>
          <w:tcPr>
            <w:tcW w:w="738" w:type="dxa"/>
          </w:tcPr>
          <w:p w14:paraId="25047E62" w14:textId="77777777" w:rsidR="00340188" w:rsidRDefault="00340188" w:rsidP="00CD097A">
            <w:pPr>
              <w:jc w:val="both"/>
            </w:pPr>
          </w:p>
        </w:tc>
        <w:tc>
          <w:tcPr>
            <w:tcW w:w="738" w:type="dxa"/>
          </w:tcPr>
          <w:p w14:paraId="08207E3D" w14:textId="77777777" w:rsidR="00340188" w:rsidRDefault="00340188" w:rsidP="00CD097A">
            <w:pPr>
              <w:jc w:val="both"/>
            </w:pPr>
          </w:p>
        </w:tc>
        <w:tc>
          <w:tcPr>
            <w:tcW w:w="738" w:type="dxa"/>
          </w:tcPr>
          <w:p w14:paraId="3DC8D789" w14:textId="77777777" w:rsidR="00340188" w:rsidRDefault="00340188" w:rsidP="00CD097A">
            <w:pPr>
              <w:jc w:val="both"/>
            </w:pPr>
          </w:p>
        </w:tc>
        <w:tc>
          <w:tcPr>
            <w:tcW w:w="738" w:type="dxa"/>
          </w:tcPr>
          <w:p w14:paraId="19C4CBD1" w14:textId="77777777" w:rsidR="00340188" w:rsidRDefault="00340188" w:rsidP="00CD097A">
            <w:pPr>
              <w:jc w:val="both"/>
            </w:pPr>
          </w:p>
        </w:tc>
        <w:tc>
          <w:tcPr>
            <w:tcW w:w="738" w:type="dxa"/>
          </w:tcPr>
          <w:p w14:paraId="17DACF16" w14:textId="77777777" w:rsidR="00340188" w:rsidRDefault="00340188" w:rsidP="00CD097A">
            <w:pPr>
              <w:jc w:val="both"/>
            </w:pPr>
          </w:p>
        </w:tc>
        <w:tc>
          <w:tcPr>
            <w:tcW w:w="745" w:type="dxa"/>
          </w:tcPr>
          <w:p w14:paraId="38737DF2" w14:textId="77777777" w:rsidR="00340188" w:rsidRDefault="00340188" w:rsidP="00CD097A">
            <w:pPr>
              <w:jc w:val="both"/>
            </w:pPr>
          </w:p>
        </w:tc>
        <w:tc>
          <w:tcPr>
            <w:tcW w:w="745" w:type="dxa"/>
          </w:tcPr>
          <w:p w14:paraId="0CF82D37" w14:textId="77777777" w:rsidR="00340188" w:rsidRDefault="00340188" w:rsidP="00CD097A">
            <w:pPr>
              <w:jc w:val="both"/>
            </w:pPr>
          </w:p>
        </w:tc>
      </w:tr>
      <w:tr w:rsidR="00340188" w14:paraId="681EF28F" w14:textId="27EB5912" w:rsidTr="00340188">
        <w:tc>
          <w:tcPr>
            <w:tcW w:w="1041" w:type="dxa"/>
          </w:tcPr>
          <w:p w14:paraId="6D0B5DEB" w14:textId="0BA5808F" w:rsidR="00340188" w:rsidRDefault="00340188" w:rsidP="00CD097A">
            <w:pPr>
              <w:jc w:val="both"/>
            </w:pPr>
            <w:r>
              <w:t>O11</w:t>
            </w:r>
          </w:p>
        </w:tc>
        <w:tc>
          <w:tcPr>
            <w:tcW w:w="738" w:type="dxa"/>
          </w:tcPr>
          <w:p w14:paraId="7C1071D2" w14:textId="6DF78F82" w:rsidR="00340188" w:rsidRDefault="00340188" w:rsidP="00CD097A">
            <w:pPr>
              <w:jc w:val="both"/>
            </w:pPr>
            <w:r>
              <w:t>O12</w:t>
            </w:r>
          </w:p>
        </w:tc>
        <w:tc>
          <w:tcPr>
            <w:tcW w:w="738" w:type="dxa"/>
          </w:tcPr>
          <w:p w14:paraId="2FAB33A2" w14:textId="41276637" w:rsidR="00340188" w:rsidRDefault="00340188" w:rsidP="00CD097A">
            <w:pPr>
              <w:jc w:val="both"/>
            </w:pPr>
            <w:r>
              <w:t>O13</w:t>
            </w:r>
          </w:p>
        </w:tc>
        <w:tc>
          <w:tcPr>
            <w:tcW w:w="738" w:type="dxa"/>
          </w:tcPr>
          <w:p w14:paraId="6921EBD9" w14:textId="445A5900" w:rsidR="00340188" w:rsidRDefault="00340188" w:rsidP="00CD097A">
            <w:pPr>
              <w:jc w:val="both"/>
            </w:pPr>
            <w:r>
              <w:t>O14</w:t>
            </w:r>
          </w:p>
        </w:tc>
        <w:tc>
          <w:tcPr>
            <w:tcW w:w="738" w:type="dxa"/>
          </w:tcPr>
          <w:p w14:paraId="0E903E86" w14:textId="42114319" w:rsidR="00340188" w:rsidRDefault="00340188" w:rsidP="00CD097A">
            <w:pPr>
              <w:jc w:val="both"/>
            </w:pPr>
            <w:r>
              <w:t>O21</w:t>
            </w:r>
          </w:p>
        </w:tc>
        <w:tc>
          <w:tcPr>
            <w:tcW w:w="738" w:type="dxa"/>
          </w:tcPr>
          <w:p w14:paraId="199286D3" w14:textId="579CA23A" w:rsidR="00340188" w:rsidRDefault="00340188" w:rsidP="00CD097A">
            <w:pPr>
              <w:jc w:val="both"/>
            </w:pPr>
            <w:r>
              <w:t>O22</w:t>
            </w:r>
          </w:p>
        </w:tc>
        <w:tc>
          <w:tcPr>
            <w:tcW w:w="738" w:type="dxa"/>
          </w:tcPr>
          <w:p w14:paraId="7E6567A3" w14:textId="2548C58D" w:rsidR="00340188" w:rsidRDefault="00340188" w:rsidP="00CD097A">
            <w:pPr>
              <w:jc w:val="both"/>
            </w:pPr>
            <w:r>
              <w:t>O31</w:t>
            </w:r>
          </w:p>
        </w:tc>
        <w:tc>
          <w:tcPr>
            <w:tcW w:w="738" w:type="dxa"/>
          </w:tcPr>
          <w:p w14:paraId="06B873A6" w14:textId="3380DCB1" w:rsidR="00340188" w:rsidRDefault="00340188" w:rsidP="00CD097A">
            <w:pPr>
              <w:jc w:val="both"/>
            </w:pPr>
            <w:r>
              <w:t>O32</w:t>
            </w:r>
          </w:p>
        </w:tc>
        <w:tc>
          <w:tcPr>
            <w:tcW w:w="745" w:type="dxa"/>
          </w:tcPr>
          <w:p w14:paraId="2006031F" w14:textId="77777777" w:rsidR="00340188" w:rsidRDefault="00340188" w:rsidP="00CD097A">
            <w:pPr>
              <w:jc w:val="both"/>
            </w:pPr>
          </w:p>
        </w:tc>
        <w:tc>
          <w:tcPr>
            <w:tcW w:w="745" w:type="dxa"/>
          </w:tcPr>
          <w:p w14:paraId="0AC4D9F4" w14:textId="77777777" w:rsidR="00340188" w:rsidRDefault="00340188" w:rsidP="00CD097A">
            <w:pPr>
              <w:jc w:val="both"/>
            </w:pPr>
          </w:p>
        </w:tc>
      </w:tr>
      <w:tr w:rsidR="00340188" w14:paraId="0CDEF6D9" w14:textId="3CEA28BD" w:rsidTr="00340188">
        <w:tc>
          <w:tcPr>
            <w:tcW w:w="1041" w:type="dxa"/>
          </w:tcPr>
          <w:p w14:paraId="704628D1" w14:textId="523FBD09" w:rsidR="00340188" w:rsidRDefault="00340188" w:rsidP="00CD097A">
            <w:pPr>
              <w:jc w:val="both"/>
            </w:pPr>
            <w:r w:rsidRPr="00340188">
              <w:rPr>
                <w:color w:val="C33520"/>
              </w:rPr>
              <w:t>[</w:t>
            </w:r>
            <w:r w:rsidRPr="00340188">
              <w:rPr>
                <w:color w:val="33BD24"/>
              </w:rPr>
              <w:t>POPG</w:t>
            </w:r>
            <w:r w:rsidRPr="00340188">
              <w:rPr>
                <w:color w:val="C33520"/>
              </w:rPr>
              <w:t>]</w:t>
            </w:r>
          </w:p>
        </w:tc>
        <w:tc>
          <w:tcPr>
            <w:tcW w:w="738" w:type="dxa"/>
          </w:tcPr>
          <w:p w14:paraId="4E98BE54" w14:textId="77777777" w:rsidR="00340188" w:rsidRDefault="00340188" w:rsidP="00CD097A">
            <w:pPr>
              <w:jc w:val="both"/>
            </w:pPr>
          </w:p>
        </w:tc>
        <w:tc>
          <w:tcPr>
            <w:tcW w:w="738" w:type="dxa"/>
          </w:tcPr>
          <w:p w14:paraId="54CA85A4" w14:textId="77777777" w:rsidR="00340188" w:rsidRDefault="00340188" w:rsidP="00CD097A">
            <w:pPr>
              <w:jc w:val="both"/>
            </w:pPr>
          </w:p>
        </w:tc>
        <w:tc>
          <w:tcPr>
            <w:tcW w:w="738" w:type="dxa"/>
          </w:tcPr>
          <w:p w14:paraId="7875B858" w14:textId="77777777" w:rsidR="00340188" w:rsidRDefault="00340188" w:rsidP="00CD097A">
            <w:pPr>
              <w:jc w:val="both"/>
            </w:pPr>
          </w:p>
        </w:tc>
        <w:tc>
          <w:tcPr>
            <w:tcW w:w="738" w:type="dxa"/>
          </w:tcPr>
          <w:p w14:paraId="572E0B04" w14:textId="77777777" w:rsidR="00340188" w:rsidRDefault="00340188" w:rsidP="00CD097A">
            <w:pPr>
              <w:jc w:val="both"/>
            </w:pPr>
          </w:p>
        </w:tc>
        <w:tc>
          <w:tcPr>
            <w:tcW w:w="738" w:type="dxa"/>
          </w:tcPr>
          <w:p w14:paraId="1C698CD2" w14:textId="77777777" w:rsidR="00340188" w:rsidRDefault="00340188" w:rsidP="00CD097A">
            <w:pPr>
              <w:jc w:val="both"/>
            </w:pPr>
          </w:p>
        </w:tc>
        <w:tc>
          <w:tcPr>
            <w:tcW w:w="738" w:type="dxa"/>
          </w:tcPr>
          <w:p w14:paraId="184C0B24" w14:textId="77777777" w:rsidR="00340188" w:rsidRDefault="00340188" w:rsidP="00CD097A">
            <w:pPr>
              <w:jc w:val="both"/>
            </w:pPr>
          </w:p>
        </w:tc>
        <w:tc>
          <w:tcPr>
            <w:tcW w:w="738" w:type="dxa"/>
          </w:tcPr>
          <w:p w14:paraId="3854160E" w14:textId="77777777" w:rsidR="00340188" w:rsidRDefault="00340188" w:rsidP="00CD097A">
            <w:pPr>
              <w:jc w:val="both"/>
            </w:pPr>
          </w:p>
        </w:tc>
        <w:tc>
          <w:tcPr>
            <w:tcW w:w="745" w:type="dxa"/>
          </w:tcPr>
          <w:p w14:paraId="5A01A2F4" w14:textId="77777777" w:rsidR="00340188" w:rsidRDefault="00340188" w:rsidP="00CD097A">
            <w:pPr>
              <w:jc w:val="both"/>
            </w:pPr>
          </w:p>
        </w:tc>
        <w:tc>
          <w:tcPr>
            <w:tcW w:w="745" w:type="dxa"/>
          </w:tcPr>
          <w:p w14:paraId="7E29BA9A" w14:textId="77777777" w:rsidR="00340188" w:rsidRDefault="00340188" w:rsidP="00CD097A">
            <w:pPr>
              <w:jc w:val="both"/>
            </w:pPr>
          </w:p>
        </w:tc>
      </w:tr>
      <w:tr w:rsidR="00340188" w14:paraId="2E5F449F" w14:textId="21E8A9AC" w:rsidTr="00340188">
        <w:tc>
          <w:tcPr>
            <w:tcW w:w="1041" w:type="dxa"/>
          </w:tcPr>
          <w:p w14:paraId="06D0FB3D" w14:textId="0E96DFD6" w:rsidR="00340188" w:rsidRDefault="00340188" w:rsidP="00CD097A">
            <w:pPr>
              <w:jc w:val="both"/>
            </w:pPr>
            <w:r>
              <w:t>O11</w:t>
            </w:r>
          </w:p>
        </w:tc>
        <w:tc>
          <w:tcPr>
            <w:tcW w:w="738" w:type="dxa"/>
          </w:tcPr>
          <w:p w14:paraId="1A4305E4" w14:textId="4B400C12" w:rsidR="00340188" w:rsidRDefault="00340188" w:rsidP="00CD097A">
            <w:pPr>
              <w:jc w:val="both"/>
            </w:pPr>
            <w:r>
              <w:t>O12</w:t>
            </w:r>
          </w:p>
        </w:tc>
        <w:tc>
          <w:tcPr>
            <w:tcW w:w="738" w:type="dxa"/>
          </w:tcPr>
          <w:p w14:paraId="1845AE2F" w14:textId="4F49D151" w:rsidR="00340188" w:rsidRDefault="00340188" w:rsidP="00CD097A">
            <w:pPr>
              <w:jc w:val="both"/>
            </w:pPr>
            <w:r>
              <w:t>O13</w:t>
            </w:r>
          </w:p>
        </w:tc>
        <w:tc>
          <w:tcPr>
            <w:tcW w:w="738" w:type="dxa"/>
          </w:tcPr>
          <w:p w14:paraId="4437F6F3" w14:textId="2FD4F283" w:rsidR="00340188" w:rsidRDefault="00340188" w:rsidP="00CD097A">
            <w:pPr>
              <w:jc w:val="both"/>
            </w:pPr>
            <w:r>
              <w:t>O14</w:t>
            </w:r>
          </w:p>
        </w:tc>
        <w:tc>
          <w:tcPr>
            <w:tcW w:w="738" w:type="dxa"/>
          </w:tcPr>
          <w:p w14:paraId="320992C2" w14:textId="7D593C5C" w:rsidR="00340188" w:rsidRDefault="00340188" w:rsidP="00CD097A">
            <w:pPr>
              <w:jc w:val="both"/>
            </w:pPr>
            <w:r>
              <w:t>O21</w:t>
            </w:r>
          </w:p>
        </w:tc>
        <w:tc>
          <w:tcPr>
            <w:tcW w:w="738" w:type="dxa"/>
          </w:tcPr>
          <w:p w14:paraId="344FE515" w14:textId="3BE40115" w:rsidR="00340188" w:rsidRDefault="00340188" w:rsidP="00CD097A">
            <w:pPr>
              <w:jc w:val="both"/>
            </w:pPr>
            <w:r>
              <w:t>O22</w:t>
            </w:r>
          </w:p>
        </w:tc>
        <w:tc>
          <w:tcPr>
            <w:tcW w:w="738" w:type="dxa"/>
          </w:tcPr>
          <w:p w14:paraId="781430D7" w14:textId="59BFEDB5" w:rsidR="00340188" w:rsidRDefault="00340188" w:rsidP="00CD097A">
            <w:pPr>
              <w:jc w:val="both"/>
            </w:pPr>
            <w:r>
              <w:t>O31</w:t>
            </w:r>
          </w:p>
        </w:tc>
        <w:tc>
          <w:tcPr>
            <w:tcW w:w="738" w:type="dxa"/>
          </w:tcPr>
          <w:p w14:paraId="39A29C9F" w14:textId="3592824C" w:rsidR="00340188" w:rsidRDefault="00340188" w:rsidP="00CD097A">
            <w:pPr>
              <w:jc w:val="both"/>
            </w:pPr>
            <w:r>
              <w:t>O32</w:t>
            </w:r>
          </w:p>
        </w:tc>
        <w:tc>
          <w:tcPr>
            <w:tcW w:w="745" w:type="dxa"/>
          </w:tcPr>
          <w:p w14:paraId="1276F46A" w14:textId="10032837" w:rsidR="00340188" w:rsidRDefault="00340188" w:rsidP="00CD097A">
            <w:pPr>
              <w:jc w:val="both"/>
            </w:pPr>
            <w:r>
              <w:t>OC2</w:t>
            </w:r>
          </w:p>
        </w:tc>
        <w:tc>
          <w:tcPr>
            <w:tcW w:w="745" w:type="dxa"/>
          </w:tcPr>
          <w:p w14:paraId="75C1EB8C" w14:textId="3E244ABD" w:rsidR="00340188" w:rsidRDefault="00340188" w:rsidP="00CD097A">
            <w:pPr>
              <w:jc w:val="both"/>
            </w:pPr>
            <w:r>
              <w:t>OC3</w:t>
            </w:r>
          </w:p>
        </w:tc>
      </w:tr>
    </w:tbl>
    <w:p w14:paraId="32B26B50" w14:textId="65E89810"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115"/>
        <w:gridCol w:w="79"/>
        <w:gridCol w:w="574"/>
        <w:gridCol w:w="115"/>
        <w:gridCol w:w="73"/>
      </w:tblGrid>
      <w:tr w:rsidR="00C233AB" w14:paraId="4A390622" w14:textId="77777777" w:rsidTr="00C233AB">
        <w:trPr>
          <w:gridAfter w:val="1"/>
          <w:wAfter w:w="73" w:type="dxa"/>
        </w:trPr>
        <w:tc>
          <w:tcPr>
            <w:tcW w:w="1019" w:type="dxa"/>
            <w:gridSpan w:val="2"/>
          </w:tcPr>
          <w:p w14:paraId="255F782B" w14:textId="315CDE74" w:rsidR="00C233AB" w:rsidRPr="002309A1" w:rsidRDefault="00C233AB" w:rsidP="00CD097A">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5A91DA78" w14:textId="52CED5D7" w:rsidR="00C233AB" w:rsidRDefault="00C233AB" w:rsidP="00CD097A">
            <w:pPr>
              <w:jc w:val="both"/>
            </w:pPr>
          </w:p>
        </w:tc>
        <w:tc>
          <w:tcPr>
            <w:tcW w:w="643" w:type="dxa"/>
            <w:gridSpan w:val="2"/>
          </w:tcPr>
          <w:p w14:paraId="2877070F" w14:textId="4FD047A9" w:rsidR="00C233AB" w:rsidRDefault="00C233AB" w:rsidP="00CD097A">
            <w:pPr>
              <w:jc w:val="both"/>
            </w:pPr>
          </w:p>
        </w:tc>
        <w:tc>
          <w:tcPr>
            <w:tcW w:w="768" w:type="dxa"/>
            <w:gridSpan w:val="3"/>
          </w:tcPr>
          <w:p w14:paraId="79569FA4" w14:textId="77BB2787" w:rsidR="00C233AB" w:rsidRDefault="00C233AB" w:rsidP="00CD097A">
            <w:pPr>
              <w:jc w:val="both"/>
            </w:pPr>
          </w:p>
        </w:tc>
      </w:tr>
      <w:tr w:rsidR="00C233AB" w14:paraId="6D448B27" w14:textId="77777777" w:rsidTr="00C233AB">
        <w:trPr>
          <w:gridAfter w:val="1"/>
          <w:wAfter w:w="73" w:type="dxa"/>
        </w:trPr>
        <w:tc>
          <w:tcPr>
            <w:tcW w:w="1019" w:type="dxa"/>
            <w:gridSpan w:val="2"/>
          </w:tcPr>
          <w:p w14:paraId="08AD2FC8" w14:textId="043DD3C5" w:rsidR="00C233AB" w:rsidRPr="002309A1" w:rsidRDefault="00C233AB" w:rsidP="00CD097A">
            <w:pPr>
              <w:jc w:val="both"/>
              <w:rPr>
                <w:color w:val="0011FF"/>
              </w:rPr>
            </w:pPr>
            <w:r w:rsidRPr="00C233AB">
              <w:rPr>
                <w:color w:val="000000" w:themeColor="text1"/>
              </w:rPr>
              <w:t>N</w:t>
            </w:r>
          </w:p>
        </w:tc>
        <w:tc>
          <w:tcPr>
            <w:tcW w:w="648" w:type="dxa"/>
            <w:gridSpan w:val="3"/>
          </w:tcPr>
          <w:p w14:paraId="770EAE92" w14:textId="48F84F99" w:rsidR="00C233AB" w:rsidRDefault="00C233AB" w:rsidP="00CD097A">
            <w:pPr>
              <w:jc w:val="both"/>
            </w:pPr>
          </w:p>
        </w:tc>
        <w:tc>
          <w:tcPr>
            <w:tcW w:w="643" w:type="dxa"/>
            <w:gridSpan w:val="2"/>
          </w:tcPr>
          <w:p w14:paraId="094C099C" w14:textId="4587B91C" w:rsidR="00C233AB" w:rsidRDefault="00C233AB" w:rsidP="00CD097A">
            <w:pPr>
              <w:jc w:val="both"/>
            </w:pPr>
          </w:p>
        </w:tc>
        <w:tc>
          <w:tcPr>
            <w:tcW w:w="768" w:type="dxa"/>
            <w:gridSpan w:val="3"/>
          </w:tcPr>
          <w:p w14:paraId="45194ECF" w14:textId="1B4F1FE8" w:rsidR="00C233AB" w:rsidRDefault="00C233AB" w:rsidP="00CD097A">
            <w:pPr>
              <w:jc w:val="both"/>
            </w:pPr>
          </w:p>
        </w:tc>
      </w:tr>
      <w:tr w:rsidR="00C233AB" w14:paraId="57CA5195" w14:textId="77777777" w:rsidTr="00C233AB">
        <w:trPr>
          <w:gridAfter w:val="1"/>
          <w:wAfter w:w="73" w:type="dxa"/>
        </w:trPr>
        <w:tc>
          <w:tcPr>
            <w:tcW w:w="1019" w:type="dxa"/>
            <w:gridSpan w:val="2"/>
          </w:tcPr>
          <w:p w14:paraId="64B4E2F9" w14:textId="033D8E74" w:rsidR="00C233AB" w:rsidRPr="00C233AB" w:rsidRDefault="00C233AB" w:rsidP="00CD097A">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0A74620C" w14:textId="77777777" w:rsidR="00C233AB" w:rsidRDefault="00C233AB" w:rsidP="00CD097A">
            <w:pPr>
              <w:jc w:val="both"/>
            </w:pPr>
          </w:p>
        </w:tc>
        <w:tc>
          <w:tcPr>
            <w:tcW w:w="643" w:type="dxa"/>
            <w:gridSpan w:val="2"/>
          </w:tcPr>
          <w:p w14:paraId="2DE215F1" w14:textId="77777777" w:rsidR="00C233AB" w:rsidRDefault="00C233AB" w:rsidP="00CD097A">
            <w:pPr>
              <w:jc w:val="both"/>
            </w:pPr>
          </w:p>
        </w:tc>
        <w:tc>
          <w:tcPr>
            <w:tcW w:w="768" w:type="dxa"/>
            <w:gridSpan w:val="3"/>
          </w:tcPr>
          <w:p w14:paraId="55707F23" w14:textId="77777777" w:rsidR="00C233AB" w:rsidRDefault="00C233AB" w:rsidP="00CD097A">
            <w:pPr>
              <w:jc w:val="both"/>
            </w:pPr>
          </w:p>
        </w:tc>
      </w:tr>
      <w:tr w:rsidR="00C233AB" w14:paraId="360D1299" w14:textId="77777777" w:rsidTr="00C233AB">
        <w:trPr>
          <w:gridAfter w:val="1"/>
          <w:wAfter w:w="73" w:type="dxa"/>
        </w:trPr>
        <w:tc>
          <w:tcPr>
            <w:tcW w:w="1019" w:type="dxa"/>
            <w:gridSpan w:val="2"/>
          </w:tcPr>
          <w:p w14:paraId="554BF5B3" w14:textId="17488E2D" w:rsidR="00C233AB" w:rsidRPr="00C233AB" w:rsidRDefault="00C233AB" w:rsidP="00CD097A">
            <w:pPr>
              <w:jc w:val="both"/>
              <w:rPr>
                <w:color w:val="000000" w:themeColor="text1"/>
              </w:rPr>
            </w:pPr>
            <w:r>
              <w:rPr>
                <w:color w:val="000000" w:themeColor="text1"/>
              </w:rPr>
              <w:t>N</w:t>
            </w:r>
          </w:p>
        </w:tc>
        <w:tc>
          <w:tcPr>
            <w:tcW w:w="648" w:type="dxa"/>
            <w:gridSpan w:val="3"/>
          </w:tcPr>
          <w:p w14:paraId="5E1DBA4E" w14:textId="77777777" w:rsidR="00C233AB" w:rsidRDefault="00C233AB" w:rsidP="00CD097A">
            <w:pPr>
              <w:jc w:val="both"/>
            </w:pPr>
          </w:p>
        </w:tc>
        <w:tc>
          <w:tcPr>
            <w:tcW w:w="643" w:type="dxa"/>
            <w:gridSpan w:val="2"/>
          </w:tcPr>
          <w:p w14:paraId="358119DA" w14:textId="77777777" w:rsidR="00C233AB" w:rsidRDefault="00C233AB" w:rsidP="00CD097A">
            <w:pPr>
              <w:jc w:val="both"/>
            </w:pPr>
          </w:p>
        </w:tc>
        <w:tc>
          <w:tcPr>
            <w:tcW w:w="768" w:type="dxa"/>
            <w:gridSpan w:val="3"/>
          </w:tcPr>
          <w:p w14:paraId="34C9A008" w14:textId="77777777" w:rsidR="00C233AB" w:rsidRDefault="00C233AB" w:rsidP="00CD097A">
            <w:pPr>
              <w:jc w:val="both"/>
            </w:pPr>
          </w:p>
        </w:tc>
      </w:tr>
      <w:tr w:rsidR="00C233AB" w14:paraId="6337616F" w14:textId="77777777" w:rsidTr="00C233AB">
        <w:trPr>
          <w:gridAfter w:val="1"/>
          <w:wAfter w:w="73" w:type="dxa"/>
        </w:trPr>
        <w:tc>
          <w:tcPr>
            <w:tcW w:w="1019" w:type="dxa"/>
            <w:gridSpan w:val="2"/>
          </w:tcPr>
          <w:p w14:paraId="6917B3F1" w14:textId="2EBB3061" w:rsidR="00C233AB" w:rsidRDefault="00C233AB" w:rsidP="00C233AB">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4D5F2115" w14:textId="77777777" w:rsidR="00C233AB" w:rsidRDefault="00C233AB" w:rsidP="00C233AB">
            <w:pPr>
              <w:jc w:val="both"/>
            </w:pPr>
          </w:p>
        </w:tc>
        <w:tc>
          <w:tcPr>
            <w:tcW w:w="643" w:type="dxa"/>
            <w:gridSpan w:val="2"/>
          </w:tcPr>
          <w:p w14:paraId="5584F81F" w14:textId="77777777" w:rsidR="00C233AB" w:rsidRDefault="00C233AB" w:rsidP="00C233AB">
            <w:pPr>
              <w:jc w:val="both"/>
            </w:pPr>
          </w:p>
        </w:tc>
        <w:tc>
          <w:tcPr>
            <w:tcW w:w="768" w:type="dxa"/>
            <w:gridSpan w:val="3"/>
          </w:tcPr>
          <w:p w14:paraId="692FA0C4" w14:textId="77777777" w:rsidR="00C233AB" w:rsidRDefault="00C233AB" w:rsidP="00C233AB">
            <w:pPr>
              <w:jc w:val="both"/>
            </w:pPr>
          </w:p>
        </w:tc>
      </w:tr>
      <w:tr w:rsidR="00C233AB" w14:paraId="427E6CB3" w14:textId="77777777" w:rsidTr="00C233AB">
        <w:trPr>
          <w:gridAfter w:val="1"/>
          <w:wAfter w:w="73" w:type="dxa"/>
        </w:trPr>
        <w:tc>
          <w:tcPr>
            <w:tcW w:w="1019" w:type="dxa"/>
            <w:gridSpan w:val="2"/>
          </w:tcPr>
          <w:p w14:paraId="5A34BDB5" w14:textId="305A78F0" w:rsidR="00C233AB" w:rsidRDefault="00C233AB" w:rsidP="00C233AB">
            <w:pPr>
              <w:jc w:val="both"/>
              <w:rPr>
                <w:color w:val="000000" w:themeColor="text1"/>
              </w:rPr>
            </w:pPr>
            <w:r>
              <w:rPr>
                <w:color w:val="000000" w:themeColor="text1"/>
              </w:rPr>
              <w:lastRenderedPageBreak/>
              <w:t>N</w:t>
            </w:r>
          </w:p>
        </w:tc>
        <w:tc>
          <w:tcPr>
            <w:tcW w:w="648" w:type="dxa"/>
            <w:gridSpan w:val="3"/>
          </w:tcPr>
          <w:p w14:paraId="345EBBC5" w14:textId="77777777" w:rsidR="00C233AB" w:rsidRDefault="00C233AB" w:rsidP="00C233AB">
            <w:pPr>
              <w:jc w:val="both"/>
            </w:pPr>
          </w:p>
        </w:tc>
        <w:tc>
          <w:tcPr>
            <w:tcW w:w="643" w:type="dxa"/>
            <w:gridSpan w:val="2"/>
          </w:tcPr>
          <w:p w14:paraId="31564770" w14:textId="77777777" w:rsidR="00C233AB" w:rsidRDefault="00C233AB" w:rsidP="00C233AB">
            <w:pPr>
              <w:jc w:val="both"/>
            </w:pPr>
          </w:p>
        </w:tc>
        <w:tc>
          <w:tcPr>
            <w:tcW w:w="768" w:type="dxa"/>
            <w:gridSpan w:val="3"/>
          </w:tcPr>
          <w:p w14:paraId="55FF697B" w14:textId="77777777" w:rsidR="00C233AB" w:rsidRDefault="00C233AB" w:rsidP="00C233AB">
            <w:pPr>
              <w:jc w:val="both"/>
            </w:pPr>
          </w:p>
        </w:tc>
      </w:tr>
      <w:tr w:rsidR="00C233AB" w14:paraId="7EC65438" w14:textId="77777777" w:rsidTr="00C233AB">
        <w:trPr>
          <w:gridAfter w:val="1"/>
          <w:wAfter w:w="73" w:type="dxa"/>
        </w:trPr>
        <w:tc>
          <w:tcPr>
            <w:tcW w:w="1019" w:type="dxa"/>
            <w:gridSpan w:val="2"/>
          </w:tcPr>
          <w:p w14:paraId="6E09796D" w14:textId="24499C52" w:rsidR="00C233AB" w:rsidRDefault="00C233AB" w:rsidP="00C233AB">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7C843717" w14:textId="77777777" w:rsidR="00C233AB" w:rsidRDefault="00C233AB" w:rsidP="00C233AB">
            <w:pPr>
              <w:jc w:val="both"/>
            </w:pPr>
          </w:p>
        </w:tc>
        <w:tc>
          <w:tcPr>
            <w:tcW w:w="643" w:type="dxa"/>
            <w:gridSpan w:val="2"/>
          </w:tcPr>
          <w:p w14:paraId="77426E27" w14:textId="77777777" w:rsidR="00C233AB" w:rsidRDefault="00C233AB" w:rsidP="00C233AB">
            <w:pPr>
              <w:jc w:val="both"/>
            </w:pPr>
          </w:p>
        </w:tc>
        <w:tc>
          <w:tcPr>
            <w:tcW w:w="768" w:type="dxa"/>
            <w:gridSpan w:val="3"/>
          </w:tcPr>
          <w:p w14:paraId="4A88D7A9" w14:textId="77777777" w:rsidR="00C233AB" w:rsidRDefault="00C233AB" w:rsidP="00C233AB">
            <w:pPr>
              <w:jc w:val="both"/>
            </w:pPr>
          </w:p>
        </w:tc>
      </w:tr>
      <w:tr w:rsidR="00C233AB" w14:paraId="612FA9A5" w14:textId="77777777" w:rsidTr="00C233AB">
        <w:trPr>
          <w:gridAfter w:val="1"/>
          <w:wAfter w:w="73" w:type="dxa"/>
        </w:trPr>
        <w:tc>
          <w:tcPr>
            <w:tcW w:w="1019" w:type="dxa"/>
            <w:gridSpan w:val="2"/>
          </w:tcPr>
          <w:p w14:paraId="734355FC" w14:textId="43F66F45" w:rsidR="00C233AB" w:rsidRDefault="00C233AB" w:rsidP="00C233AB">
            <w:pPr>
              <w:jc w:val="both"/>
              <w:rPr>
                <w:color w:val="000000" w:themeColor="text1"/>
              </w:rPr>
            </w:pPr>
            <w:r>
              <w:rPr>
                <w:color w:val="000000" w:themeColor="text1"/>
              </w:rPr>
              <w:t>N</w:t>
            </w:r>
          </w:p>
        </w:tc>
        <w:tc>
          <w:tcPr>
            <w:tcW w:w="648" w:type="dxa"/>
            <w:gridSpan w:val="3"/>
          </w:tcPr>
          <w:p w14:paraId="79469D8E" w14:textId="77777777" w:rsidR="00C233AB" w:rsidRDefault="00C233AB" w:rsidP="00C233AB">
            <w:pPr>
              <w:jc w:val="both"/>
            </w:pPr>
          </w:p>
        </w:tc>
        <w:tc>
          <w:tcPr>
            <w:tcW w:w="643" w:type="dxa"/>
            <w:gridSpan w:val="2"/>
          </w:tcPr>
          <w:p w14:paraId="251737EA" w14:textId="77777777" w:rsidR="00C233AB" w:rsidRDefault="00C233AB" w:rsidP="00C233AB">
            <w:pPr>
              <w:jc w:val="both"/>
            </w:pPr>
          </w:p>
        </w:tc>
        <w:tc>
          <w:tcPr>
            <w:tcW w:w="768" w:type="dxa"/>
            <w:gridSpan w:val="3"/>
          </w:tcPr>
          <w:p w14:paraId="06C8D212" w14:textId="77777777" w:rsidR="00C233AB" w:rsidRDefault="00C233AB" w:rsidP="00C233AB">
            <w:pPr>
              <w:jc w:val="both"/>
            </w:pPr>
          </w:p>
        </w:tc>
      </w:tr>
      <w:tr w:rsidR="00C233AB" w14:paraId="0030C446" w14:textId="77777777" w:rsidTr="00C233AB">
        <w:trPr>
          <w:gridAfter w:val="1"/>
          <w:wAfter w:w="73" w:type="dxa"/>
        </w:trPr>
        <w:tc>
          <w:tcPr>
            <w:tcW w:w="1019" w:type="dxa"/>
            <w:gridSpan w:val="2"/>
          </w:tcPr>
          <w:p w14:paraId="11C5E7ED" w14:textId="71D94894" w:rsidR="00C233AB" w:rsidRDefault="00C233AB" w:rsidP="00C233AB">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705F2412" w14:textId="77777777" w:rsidR="00C233AB" w:rsidRDefault="00C233AB" w:rsidP="00C233AB">
            <w:pPr>
              <w:jc w:val="both"/>
            </w:pPr>
          </w:p>
        </w:tc>
        <w:tc>
          <w:tcPr>
            <w:tcW w:w="643" w:type="dxa"/>
            <w:gridSpan w:val="2"/>
          </w:tcPr>
          <w:p w14:paraId="0CF7B07E" w14:textId="77777777" w:rsidR="00C233AB" w:rsidRDefault="00C233AB" w:rsidP="00C233AB">
            <w:pPr>
              <w:jc w:val="both"/>
            </w:pPr>
          </w:p>
        </w:tc>
        <w:tc>
          <w:tcPr>
            <w:tcW w:w="768" w:type="dxa"/>
            <w:gridSpan w:val="3"/>
          </w:tcPr>
          <w:p w14:paraId="153A7F42" w14:textId="77777777" w:rsidR="00C233AB" w:rsidRDefault="00C233AB" w:rsidP="00C233AB">
            <w:pPr>
              <w:jc w:val="both"/>
            </w:pPr>
          </w:p>
        </w:tc>
      </w:tr>
      <w:tr w:rsidR="00C233AB" w14:paraId="0BA3FF41" w14:textId="77777777" w:rsidTr="00C233AB">
        <w:trPr>
          <w:gridAfter w:val="1"/>
          <w:wAfter w:w="73" w:type="dxa"/>
        </w:trPr>
        <w:tc>
          <w:tcPr>
            <w:tcW w:w="1019" w:type="dxa"/>
            <w:gridSpan w:val="2"/>
          </w:tcPr>
          <w:p w14:paraId="43616A25" w14:textId="4B2081CC" w:rsidR="00C233AB" w:rsidRDefault="00C233AB" w:rsidP="00C233AB">
            <w:pPr>
              <w:jc w:val="both"/>
              <w:rPr>
                <w:color w:val="000000" w:themeColor="text1"/>
              </w:rPr>
            </w:pPr>
            <w:r>
              <w:rPr>
                <w:color w:val="000000" w:themeColor="text1"/>
              </w:rPr>
              <w:t>N</w:t>
            </w:r>
          </w:p>
        </w:tc>
        <w:tc>
          <w:tcPr>
            <w:tcW w:w="648" w:type="dxa"/>
            <w:gridSpan w:val="3"/>
          </w:tcPr>
          <w:p w14:paraId="0B31F8BE" w14:textId="77777777" w:rsidR="00C233AB" w:rsidRDefault="00C233AB" w:rsidP="00C233AB">
            <w:pPr>
              <w:jc w:val="both"/>
            </w:pPr>
          </w:p>
        </w:tc>
        <w:tc>
          <w:tcPr>
            <w:tcW w:w="643" w:type="dxa"/>
            <w:gridSpan w:val="2"/>
          </w:tcPr>
          <w:p w14:paraId="172048B3" w14:textId="77777777" w:rsidR="00C233AB" w:rsidRDefault="00C233AB" w:rsidP="00C233AB">
            <w:pPr>
              <w:jc w:val="both"/>
            </w:pPr>
          </w:p>
        </w:tc>
        <w:tc>
          <w:tcPr>
            <w:tcW w:w="768" w:type="dxa"/>
            <w:gridSpan w:val="3"/>
          </w:tcPr>
          <w:p w14:paraId="4C91ACEE" w14:textId="77777777" w:rsidR="00C233AB" w:rsidRDefault="00C233AB" w:rsidP="00C233AB">
            <w:pPr>
              <w:jc w:val="both"/>
            </w:pPr>
          </w:p>
        </w:tc>
      </w:tr>
      <w:tr w:rsidR="00C233AB" w14:paraId="7CDBB164" w14:textId="77777777" w:rsidTr="00C233AB">
        <w:trPr>
          <w:gridAfter w:val="1"/>
          <w:wAfter w:w="73" w:type="dxa"/>
        </w:trPr>
        <w:tc>
          <w:tcPr>
            <w:tcW w:w="1019" w:type="dxa"/>
            <w:gridSpan w:val="2"/>
          </w:tcPr>
          <w:p w14:paraId="40D91B3E" w14:textId="773ED736" w:rsidR="00C233AB" w:rsidRDefault="00C233AB" w:rsidP="00C233AB">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63F6F828" w14:textId="77777777" w:rsidR="00C233AB" w:rsidRDefault="00C233AB" w:rsidP="00C233AB">
            <w:pPr>
              <w:jc w:val="both"/>
            </w:pPr>
          </w:p>
        </w:tc>
        <w:tc>
          <w:tcPr>
            <w:tcW w:w="643" w:type="dxa"/>
            <w:gridSpan w:val="2"/>
          </w:tcPr>
          <w:p w14:paraId="149B002F" w14:textId="77777777" w:rsidR="00C233AB" w:rsidRDefault="00C233AB" w:rsidP="00C233AB">
            <w:pPr>
              <w:jc w:val="both"/>
            </w:pPr>
          </w:p>
        </w:tc>
        <w:tc>
          <w:tcPr>
            <w:tcW w:w="768" w:type="dxa"/>
            <w:gridSpan w:val="3"/>
          </w:tcPr>
          <w:p w14:paraId="1962C2E6" w14:textId="77777777" w:rsidR="00C233AB" w:rsidRDefault="00C233AB" w:rsidP="00C233AB">
            <w:pPr>
              <w:jc w:val="both"/>
            </w:pPr>
          </w:p>
        </w:tc>
      </w:tr>
      <w:tr w:rsidR="00C233AB" w14:paraId="1C6D20F3" w14:textId="77777777" w:rsidTr="00C233AB">
        <w:trPr>
          <w:gridAfter w:val="1"/>
          <w:wAfter w:w="73" w:type="dxa"/>
        </w:trPr>
        <w:tc>
          <w:tcPr>
            <w:tcW w:w="1019" w:type="dxa"/>
            <w:gridSpan w:val="2"/>
          </w:tcPr>
          <w:p w14:paraId="228B0D2E" w14:textId="0A2093FF" w:rsidR="00C233AB" w:rsidRDefault="00C233AB" w:rsidP="00C233AB">
            <w:pPr>
              <w:jc w:val="both"/>
              <w:rPr>
                <w:color w:val="000000" w:themeColor="text1"/>
              </w:rPr>
            </w:pPr>
            <w:r>
              <w:rPr>
                <w:color w:val="000000" w:themeColor="text1"/>
              </w:rPr>
              <w:t>N</w:t>
            </w:r>
          </w:p>
        </w:tc>
        <w:tc>
          <w:tcPr>
            <w:tcW w:w="648" w:type="dxa"/>
            <w:gridSpan w:val="3"/>
          </w:tcPr>
          <w:p w14:paraId="4B8556E1" w14:textId="77777777" w:rsidR="00C233AB" w:rsidRDefault="00C233AB" w:rsidP="00C233AB">
            <w:pPr>
              <w:jc w:val="both"/>
            </w:pPr>
          </w:p>
        </w:tc>
        <w:tc>
          <w:tcPr>
            <w:tcW w:w="643" w:type="dxa"/>
            <w:gridSpan w:val="2"/>
          </w:tcPr>
          <w:p w14:paraId="5562E648" w14:textId="77777777" w:rsidR="00C233AB" w:rsidRDefault="00C233AB" w:rsidP="00C233AB">
            <w:pPr>
              <w:jc w:val="both"/>
            </w:pPr>
          </w:p>
        </w:tc>
        <w:tc>
          <w:tcPr>
            <w:tcW w:w="768" w:type="dxa"/>
            <w:gridSpan w:val="3"/>
          </w:tcPr>
          <w:p w14:paraId="4E292B40" w14:textId="77777777" w:rsidR="00C233AB" w:rsidRDefault="00C233AB" w:rsidP="00C233AB">
            <w:pPr>
              <w:jc w:val="both"/>
            </w:pPr>
          </w:p>
        </w:tc>
      </w:tr>
      <w:tr w:rsidR="00C233AB" w14:paraId="0FFCAFA5" w14:textId="77777777" w:rsidTr="00C233AB">
        <w:trPr>
          <w:gridAfter w:val="1"/>
          <w:wAfter w:w="73" w:type="dxa"/>
        </w:trPr>
        <w:tc>
          <w:tcPr>
            <w:tcW w:w="1019" w:type="dxa"/>
            <w:gridSpan w:val="2"/>
          </w:tcPr>
          <w:p w14:paraId="591AA193" w14:textId="1F70A301" w:rsidR="00C233AB" w:rsidRDefault="00C233AB" w:rsidP="00C233AB">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6DB55D1D" w14:textId="77777777" w:rsidR="00C233AB" w:rsidRDefault="00C233AB" w:rsidP="00C233AB">
            <w:pPr>
              <w:jc w:val="both"/>
            </w:pPr>
          </w:p>
        </w:tc>
        <w:tc>
          <w:tcPr>
            <w:tcW w:w="643" w:type="dxa"/>
            <w:gridSpan w:val="2"/>
          </w:tcPr>
          <w:p w14:paraId="61C22422" w14:textId="77777777" w:rsidR="00C233AB" w:rsidRDefault="00C233AB" w:rsidP="00C233AB">
            <w:pPr>
              <w:jc w:val="both"/>
            </w:pPr>
          </w:p>
        </w:tc>
        <w:tc>
          <w:tcPr>
            <w:tcW w:w="768" w:type="dxa"/>
            <w:gridSpan w:val="3"/>
          </w:tcPr>
          <w:p w14:paraId="6FF11D44" w14:textId="77777777" w:rsidR="00C233AB" w:rsidRDefault="00C233AB" w:rsidP="00C233AB">
            <w:pPr>
              <w:jc w:val="both"/>
            </w:pPr>
          </w:p>
        </w:tc>
      </w:tr>
      <w:tr w:rsidR="00C233AB" w14:paraId="1421B9BC" w14:textId="77777777" w:rsidTr="00C233AB">
        <w:trPr>
          <w:gridAfter w:val="1"/>
          <w:wAfter w:w="73" w:type="dxa"/>
        </w:trPr>
        <w:tc>
          <w:tcPr>
            <w:tcW w:w="1019" w:type="dxa"/>
            <w:gridSpan w:val="2"/>
          </w:tcPr>
          <w:p w14:paraId="319F2520" w14:textId="3750D088" w:rsidR="00C233AB" w:rsidRDefault="00C233AB" w:rsidP="00C233AB">
            <w:pPr>
              <w:jc w:val="both"/>
              <w:rPr>
                <w:color w:val="000000" w:themeColor="text1"/>
              </w:rPr>
            </w:pPr>
            <w:r>
              <w:rPr>
                <w:color w:val="000000" w:themeColor="text1"/>
              </w:rPr>
              <w:t>N</w:t>
            </w:r>
            <w:r>
              <w:rPr>
                <w:color w:val="000000" w:themeColor="text1"/>
              </w:rPr>
              <w:t xml:space="preserve"> </w:t>
            </w:r>
          </w:p>
        </w:tc>
        <w:tc>
          <w:tcPr>
            <w:tcW w:w="648" w:type="dxa"/>
            <w:gridSpan w:val="3"/>
          </w:tcPr>
          <w:p w14:paraId="416000F6" w14:textId="2C4FE8AC" w:rsidR="00C233AB" w:rsidRDefault="00C233AB" w:rsidP="00C233AB">
            <w:pPr>
              <w:jc w:val="both"/>
            </w:pPr>
            <w:r>
              <w:t>OG</w:t>
            </w:r>
          </w:p>
        </w:tc>
        <w:tc>
          <w:tcPr>
            <w:tcW w:w="643" w:type="dxa"/>
            <w:gridSpan w:val="2"/>
          </w:tcPr>
          <w:p w14:paraId="1B11AA05" w14:textId="77777777" w:rsidR="00C233AB" w:rsidRDefault="00C233AB" w:rsidP="00C233AB">
            <w:pPr>
              <w:jc w:val="both"/>
            </w:pPr>
          </w:p>
        </w:tc>
        <w:tc>
          <w:tcPr>
            <w:tcW w:w="768" w:type="dxa"/>
            <w:gridSpan w:val="3"/>
          </w:tcPr>
          <w:p w14:paraId="0FB454B1" w14:textId="77777777" w:rsidR="00C233AB" w:rsidRDefault="00C233AB" w:rsidP="00C233AB">
            <w:pPr>
              <w:jc w:val="both"/>
            </w:pPr>
          </w:p>
        </w:tc>
      </w:tr>
      <w:tr w:rsidR="00C233AB" w14:paraId="63FF5569" w14:textId="77777777" w:rsidTr="00C233AB">
        <w:trPr>
          <w:gridAfter w:val="1"/>
          <w:wAfter w:w="73" w:type="dxa"/>
        </w:trPr>
        <w:tc>
          <w:tcPr>
            <w:tcW w:w="1019" w:type="dxa"/>
            <w:gridSpan w:val="2"/>
          </w:tcPr>
          <w:p w14:paraId="564BC8E7" w14:textId="3EDC43B7" w:rsidR="00C233AB" w:rsidRDefault="00C233AB" w:rsidP="00C233AB">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346723CE" w14:textId="77777777" w:rsidR="00C233AB" w:rsidRDefault="00C233AB" w:rsidP="00C233AB">
            <w:pPr>
              <w:jc w:val="both"/>
            </w:pPr>
          </w:p>
        </w:tc>
        <w:tc>
          <w:tcPr>
            <w:tcW w:w="643" w:type="dxa"/>
            <w:gridSpan w:val="2"/>
          </w:tcPr>
          <w:p w14:paraId="73D56029" w14:textId="77777777" w:rsidR="00C233AB" w:rsidRDefault="00C233AB" w:rsidP="00C233AB">
            <w:pPr>
              <w:jc w:val="both"/>
            </w:pPr>
          </w:p>
        </w:tc>
        <w:tc>
          <w:tcPr>
            <w:tcW w:w="768" w:type="dxa"/>
            <w:gridSpan w:val="3"/>
          </w:tcPr>
          <w:p w14:paraId="5BD70C4A" w14:textId="77777777" w:rsidR="00C233AB" w:rsidRDefault="00C233AB" w:rsidP="00C233AB">
            <w:pPr>
              <w:jc w:val="both"/>
            </w:pPr>
          </w:p>
        </w:tc>
      </w:tr>
      <w:tr w:rsidR="00C233AB" w14:paraId="5EA04A27" w14:textId="77777777" w:rsidTr="00C233AB">
        <w:trPr>
          <w:gridAfter w:val="1"/>
          <w:wAfter w:w="73" w:type="dxa"/>
        </w:trPr>
        <w:tc>
          <w:tcPr>
            <w:tcW w:w="1019" w:type="dxa"/>
            <w:gridSpan w:val="2"/>
          </w:tcPr>
          <w:p w14:paraId="5A22296C" w14:textId="0136F228" w:rsidR="00C233AB" w:rsidRDefault="00C233AB" w:rsidP="00C233AB">
            <w:pPr>
              <w:jc w:val="both"/>
              <w:rPr>
                <w:color w:val="000000" w:themeColor="text1"/>
              </w:rPr>
            </w:pPr>
            <w:r>
              <w:rPr>
                <w:color w:val="000000" w:themeColor="text1"/>
              </w:rPr>
              <w:t>N</w:t>
            </w:r>
          </w:p>
        </w:tc>
        <w:tc>
          <w:tcPr>
            <w:tcW w:w="648" w:type="dxa"/>
            <w:gridSpan w:val="3"/>
          </w:tcPr>
          <w:p w14:paraId="6B9BE83A" w14:textId="5F731C3A" w:rsidR="00C233AB" w:rsidRDefault="00C233AB" w:rsidP="00C233AB">
            <w:pPr>
              <w:jc w:val="both"/>
            </w:pPr>
            <w:r>
              <w:t>OG1</w:t>
            </w:r>
          </w:p>
        </w:tc>
        <w:tc>
          <w:tcPr>
            <w:tcW w:w="643" w:type="dxa"/>
            <w:gridSpan w:val="2"/>
          </w:tcPr>
          <w:p w14:paraId="5728EAA9" w14:textId="77777777" w:rsidR="00C233AB" w:rsidRDefault="00C233AB" w:rsidP="00C233AB">
            <w:pPr>
              <w:jc w:val="both"/>
            </w:pPr>
          </w:p>
        </w:tc>
        <w:tc>
          <w:tcPr>
            <w:tcW w:w="768" w:type="dxa"/>
            <w:gridSpan w:val="3"/>
          </w:tcPr>
          <w:p w14:paraId="57BF3D52" w14:textId="77777777" w:rsidR="00C233AB" w:rsidRDefault="00C233AB" w:rsidP="00C233AB">
            <w:pPr>
              <w:jc w:val="both"/>
            </w:pPr>
          </w:p>
        </w:tc>
      </w:tr>
      <w:tr w:rsidR="00C233AB" w14:paraId="6B965752" w14:textId="77777777" w:rsidTr="00C233AB">
        <w:trPr>
          <w:gridAfter w:val="1"/>
          <w:wAfter w:w="73" w:type="dxa"/>
        </w:trPr>
        <w:tc>
          <w:tcPr>
            <w:tcW w:w="1019" w:type="dxa"/>
            <w:gridSpan w:val="2"/>
          </w:tcPr>
          <w:p w14:paraId="39BBB0AD" w14:textId="37CB5728" w:rsidR="00C233AB" w:rsidRDefault="00C233AB" w:rsidP="00C233AB">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7075A2E7" w14:textId="77777777" w:rsidR="00C233AB" w:rsidRDefault="00C233AB" w:rsidP="00C233AB">
            <w:pPr>
              <w:jc w:val="both"/>
            </w:pPr>
          </w:p>
        </w:tc>
        <w:tc>
          <w:tcPr>
            <w:tcW w:w="643" w:type="dxa"/>
            <w:gridSpan w:val="2"/>
          </w:tcPr>
          <w:p w14:paraId="6BF771C0" w14:textId="77777777" w:rsidR="00C233AB" w:rsidRDefault="00C233AB" w:rsidP="00C233AB">
            <w:pPr>
              <w:jc w:val="both"/>
            </w:pPr>
          </w:p>
        </w:tc>
        <w:tc>
          <w:tcPr>
            <w:tcW w:w="768" w:type="dxa"/>
            <w:gridSpan w:val="3"/>
          </w:tcPr>
          <w:p w14:paraId="0ED3BA14" w14:textId="77777777" w:rsidR="00C233AB" w:rsidRDefault="00C233AB" w:rsidP="00C233AB">
            <w:pPr>
              <w:jc w:val="both"/>
            </w:pPr>
          </w:p>
        </w:tc>
      </w:tr>
      <w:tr w:rsidR="00C233AB" w14:paraId="2C43D554" w14:textId="77777777" w:rsidTr="00C233AB">
        <w:trPr>
          <w:gridAfter w:val="1"/>
          <w:wAfter w:w="73" w:type="dxa"/>
        </w:trPr>
        <w:tc>
          <w:tcPr>
            <w:tcW w:w="1019" w:type="dxa"/>
            <w:gridSpan w:val="2"/>
          </w:tcPr>
          <w:p w14:paraId="747BCE40" w14:textId="6B24A645" w:rsidR="00C233AB" w:rsidRDefault="00C233AB" w:rsidP="00C233AB">
            <w:pPr>
              <w:jc w:val="both"/>
              <w:rPr>
                <w:color w:val="000000" w:themeColor="text1"/>
              </w:rPr>
            </w:pPr>
            <w:r>
              <w:rPr>
                <w:color w:val="000000" w:themeColor="text1"/>
              </w:rPr>
              <w:t>N</w:t>
            </w:r>
          </w:p>
        </w:tc>
        <w:tc>
          <w:tcPr>
            <w:tcW w:w="648" w:type="dxa"/>
            <w:gridSpan w:val="3"/>
          </w:tcPr>
          <w:p w14:paraId="4CA47219" w14:textId="77777777" w:rsidR="00C233AB" w:rsidRDefault="00C233AB" w:rsidP="00C233AB">
            <w:pPr>
              <w:jc w:val="both"/>
            </w:pPr>
          </w:p>
        </w:tc>
        <w:tc>
          <w:tcPr>
            <w:tcW w:w="643" w:type="dxa"/>
            <w:gridSpan w:val="2"/>
          </w:tcPr>
          <w:p w14:paraId="5BBA04DE" w14:textId="77777777" w:rsidR="00C233AB" w:rsidRDefault="00C233AB" w:rsidP="00C233AB">
            <w:pPr>
              <w:jc w:val="both"/>
            </w:pPr>
          </w:p>
        </w:tc>
        <w:tc>
          <w:tcPr>
            <w:tcW w:w="768" w:type="dxa"/>
            <w:gridSpan w:val="3"/>
          </w:tcPr>
          <w:p w14:paraId="0A59A60C" w14:textId="77777777" w:rsidR="00C233AB" w:rsidRDefault="00C233AB" w:rsidP="00C233AB">
            <w:pPr>
              <w:jc w:val="both"/>
            </w:pPr>
          </w:p>
        </w:tc>
      </w:tr>
      <w:tr w:rsidR="00C233AB" w14:paraId="3D8E2CD4" w14:textId="77777777" w:rsidTr="00C233AB">
        <w:trPr>
          <w:gridAfter w:val="1"/>
          <w:wAfter w:w="73" w:type="dxa"/>
        </w:trPr>
        <w:tc>
          <w:tcPr>
            <w:tcW w:w="1019" w:type="dxa"/>
            <w:gridSpan w:val="2"/>
          </w:tcPr>
          <w:p w14:paraId="1258BC40" w14:textId="475BE52F" w:rsidR="00C233AB" w:rsidRDefault="00C233AB" w:rsidP="00C233AB">
            <w:pPr>
              <w:jc w:val="both"/>
              <w:rPr>
                <w:color w:val="000000" w:themeColor="text1"/>
              </w:rPr>
            </w:pPr>
            <w:r w:rsidRPr="00C233AB">
              <w:rPr>
                <w:color w:val="C33520"/>
              </w:rPr>
              <w:t>[</w:t>
            </w:r>
            <w:r w:rsidRPr="00C233AB">
              <w:rPr>
                <w:color w:val="33BD24"/>
              </w:rPr>
              <w:t>PRO</w:t>
            </w:r>
            <w:r w:rsidRPr="00C233AB">
              <w:rPr>
                <w:color w:val="C33520"/>
              </w:rPr>
              <w:t>]</w:t>
            </w:r>
          </w:p>
        </w:tc>
        <w:tc>
          <w:tcPr>
            <w:tcW w:w="648" w:type="dxa"/>
            <w:gridSpan w:val="3"/>
          </w:tcPr>
          <w:p w14:paraId="713A90BB" w14:textId="77777777" w:rsidR="00C233AB" w:rsidRDefault="00C233AB" w:rsidP="00C233AB">
            <w:pPr>
              <w:jc w:val="both"/>
            </w:pPr>
          </w:p>
        </w:tc>
        <w:tc>
          <w:tcPr>
            <w:tcW w:w="643" w:type="dxa"/>
            <w:gridSpan w:val="2"/>
          </w:tcPr>
          <w:p w14:paraId="6ECF3996" w14:textId="77777777" w:rsidR="00C233AB" w:rsidRDefault="00C233AB" w:rsidP="00C233AB">
            <w:pPr>
              <w:jc w:val="both"/>
            </w:pPr>
          </w:p>
        </w:tc>
        <w:tc>
          <w:tcPr>
            <w:tcW w:w="768" w:type="dxa"/>
            <w:gridSpan w:val="3"/>
          </w:tcPr>
          <w:p w14:paraId="1EE11FD0" w14:textId="77777777" w:rsidR="00C233AB" w:rsidRDefault="00C233AB" w:rsidP="00C233AB">
            <w:pPr>
              <w:jc w:val="both"/>
            </w:pPr>
          </w:p>
        </w:tc>
      </w:tr>
      <w:tr w:rsidR="00C233AB" w14:paraId="495DBBD2" w14:textId="77777777" w:rsidTr="00C233AB">
        <w:trPr>
          <w:gridAfter w:val="1"/>
          <w:wAfter w:w="73" w:type="dxa"/>
        </w:trPr>
        <w:tc>
          <w:tcPr>
            <w:tcW w:w="1019" w:type="dxa"/>
            <w:gridSpan w:val="2"/>
          </w:tcPr>
          <w:p w14:paraId="214272DE" w14:textId="4AB8AEBA" w:rsidR="00C233AB" w:rsidRDefault="00C233AB" w:rsidP="00C233AB">
            <w:pPr>
              <w:jc w:val="both"/>
              <w:rPr>
                <w:color w:val="000000" w:themeColor="text1"/>
              </w:rPr>
            </w:pPr>
            <w:r>
              <w:rPr>
                <w:color w:val="000000" w:themeColor="text1"/>
              </w:rPr>
              <w:t>none</w:t>
            </w:r>
          </w:p>
        </w:tc>
        <w:tc>
          <w:tcPr>
            <w:tcW w:w="648" w:type="dxa"/>
            <w:gridSpan w:val="3"/>
          </w:tcPr>
          <w:p w14:paraId="0D3D7157" w14:textId="77777777" w:rsidR="00C233AB" w:rsidRDefault="00C233AB" w:rsidP="00C233AB">
            <w:pPr>
              <w:jc w:val="both"/>
            </w:pPr>
          </w:p>
        </w:tc>
        <w:tc>
          <w:tcPr>
            <w:tcW w:w="643" w:type="dxa"/>
            <w:gridSpan w:val="2"/>
          </w:tcPr>
          <w:p w14:paraId="0931D40D" w14:textId="77777777" w:rsidR="00C233AB" w:rsidRDefault="00C233AB" w:rsidP="00C233AB">
            <w:pPr>
              <w:jc w:val="both"/>
            </w:pPr>
          </w:p>
        </w:tc>
        <w:tc>
          <w:tcPr>
            <w:tcW w:w="768" w:type="dxa"/>
            <w:gridSpan w:val="3"/>
          </w:tcPr>
          <w:p w14:paraId="57A0A819" w14:textId="77777777" w:rsidR="00C233AB" w:rsidRDefault="00C233AB" w:rsidP="00C233AB">
            <w:pPr>
              <w:jc w:val="both"/>
            </w:pPr>
          </w:p>
        </w:tc>
      </w:tr>
      <w:tr w:rsidR="00C233AB" w14:paraId="62D494FA" w14:textId="77777777" w:rsidTr="00C233AB">
        <w:trPr>
          <w:gridAfter w:val="1"/>
          <w:wAfter w:w="73" w:type="dxa"/>
        </w:trPr>
        <w:tc>
          <w:tcPr>
            <w:tcW w:w="1019" w:type="dxa"/>
            <w:gridSpan w:val="2"/>
          </w:tcPr>
          <w:p w14:paraId="559C27E0" w14:textId="5AC69AAF" w:rsidR="00C233AB" w:rsidRDefault="00C233AB" w:rsidP="00C233AB">
            <w:pPr>
              <w:jc w:val="both"/>
              <w:rPr>
                <w:color w:val="000000" w:themeColor="text1"/>
              </w:rPr>
            </w:pPr>
            <w:r w:rsidRPr="00C233AB">
              <w:rPr>
                <w:color w:val="C33520"/>
              </w:rPr>
              <w:t>[</w:t>
            </w:r>
            <w:r>
              <w:rPr>
                <w:color w:val="33BD24"/>
              </w:rPr>
              <w:t>ASN</w:t>
            </w:r>
            <w:r w:rsidRPr="00C233AB">
              <w:rPr>
                <w:color w:val="C33520"/>
              </w:rPr>
              <w:t>]</w:t>
            </w:r>
          </w:p>
        </w:tc>
        <w:tc>
          <w:tcPr>
            <w:tcW w:w="648" w:type="dxa"/>
            <w:gridSpan w:val="3"/>
          </w:tcPr>
          <w:p w14:paraId="62B2AEB7" w14:textId="77777777" w:rsidR="00C233AB" w:rsidRDefault="00C233AB" w:rsidP="00C233AB">
            <w:pPr>
              <w:jc w:val="both"/>
            </w:pPr>
          </w:p>
        </w:tc>
        <w:tc>
          <w:tcPr>
            <w:tcW w:w="643" w:type="dxa"/>
            <w:gridSpan w:val="2"/>
          </w:tcPr>
          <w:p w14:paraId="7BE5835C" w14:textId="77777777" w:rsidR="00C233AB" w:rsidRDefault="00C233AB" w:rsidP="00C233AB">
            <w:pPr>
              <w:jc w:val="both"/>
            </w:pPr>
          </w:p>
        </w:tc>
        <w:tc>
          <w:tcPr>
            <w:tcW w:w="768" w:type="dxa"/>
            <w:gridSpan w:val="3"/>
          </w:tcPr>
          <w:p w14:paraId="2EED5B4E" w14:textId="77777777" w:rsidR="00C233AB" w:rsidRDefault="00C233AB" w:rsidP="00C233AB">
            <w:pPr>
              <w:jc w:val="both"/>
            </w:pPr>
          </w:p>
        </w:tc>
      </w:tr>
      <w:tr w:rsidR="00C233AB" w14:paraId="551AF465" w14:textId="77777777" w:rsidTr="00C233AB">
        <w:trPr>
          <w:gridAfter w:val="1"/>
          <w:wAfter w:w="73" w:type="dxa"/>
        </w:trPr>
        <w:tc>
          <w:tcPr>
            <w:tcW w:w="1019" w:type="dxa"/>
            <w:gridSpan w:val="2"/>
          </w:tcPr>
          <w:p w14:paraId="2FE22CFB" w14:textId="1A3233E1" w:rsidR="00C233AB" w:rsidRDefault="00C233AB" w:rsidP="00C233AB">
            <w:pPr>
              <w:jc w:val="both"/>
              <w:rPr>
                <w:color w:val="000000" w:themeColor="text1"/>
              </w:rPr>
            </w:pPr>
            <w:r>
              <w:rPr>
                <w:color w:val="000000" w:themeColor="text1"/>
              </w:rPr>
              <w:t>N</w:t>
            </w:r>
          </w:p>
        </w:tc>
        <w:tc>
          <w:tcPr>
            <w:tcW w:w="648" w:type="dxa"/>
            <w:gridSpan w:val="3"/>
          </w:tcPr>
          <w:p w14:paraId="12E464DD" w14:textId="0A09C48E" w:rsidR="00C233AB" w:rsidRDefault="00C233AB" w:rsidP="00C233AB">
            <w:pPr>
              <w:jc w:val="both"/>
            </w:pPr>
            <w:r>
              <w:t>ND2</w:t>
            </w:r>
          </w:p>
        </w:tc>
        <w:tc>
          <w:tcPr>
            <w:tcW w:w="643" w:type="dxa"/>
            <w:gridSpan w:val="2"/>
          </w:tcPr>
          <w:p w14:paraId="5EFE374B" w14:textId="77777777" w:rsidR="00C233AB" w:rsidRDefault="00C233AB" w:rsidP="00C233AB">
            <w:pPr>
              <w:jc w:val="both"/>
            </w:pPr>
          </w:p>
        </w:tc>
        <w:tc>
          <w:tcPr>
            <w:tcW w:w="768" w:type="dxa"/>
            <w:gridSpan w:val="3"/>
          </w:tcPr>
          <w:p w14:paraId="599C1D40" w14:textId="77777777" w:rsidR="00C233AB" w:rsidRDefault="00C233AB" w:rsidP="00C233AB">
            <w:pPr>
              <w:jc w:val="both"/>
            </w:pPr>
          </w:p>
        </w:tc>
      </w:tr>
      <w:tr w:rsidR="00C233AB" w14:paraId="71B1F9AB" w14:textId="77777777" w:rsidTr="00C233AB">
        <w:trPr>
          <w:gridAfter w:val="1"/>
          <w:wAfter w:w="73" w:type="dxa"/>
        </w:trPr>
        <w:tc>
          <w:tcPr>
            <w:tcW w:w="1019" w:type="dxa"/>
            <w:gridSpan w:val="2"/>
          </w:tcPr>
          <w:p w14:paraId="2C52C8CE" w14:textId="52CA6A2B" w:rsidR="00C233AB" w:rsidRDefault="00C233AB" w:rsidP="00C233AB">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7EEE4433" w14:textId="77777777" w:rsidR="00C233AB" w:rsidRDefault="00C233AB" w:rsidP="00C233AB">
            <w:pPr>
              <w:jc w:val="both"/>
            </w:pPr>
          </w:p>
        </w:tc>
        <w:tc>
          <w:tcPr>
            <w:tcW w:w="643" w:type="dxa"/>
            <w:gridSpan w:val="2"/>
          </w:tcPr>
          <w:p w14:paraId="15BB4FAB" w14:textId="77777777" w:rsidR="00C233AB" w:rsidRDefault="00C233AB" w:rsidP="00C233AB">
            <w:pPr>
              <w:jc w:val="both"/>
            </w:pPr>
          </w:p>
        </w:tc>
        <w:tc>
          <w:tcPr>
            <w:tcW w:w="768" w:type="dxa"/>
            <w:gridSpan w:val="3"/>
          </w:tcPr>
          <w:p w14:paraId="4DEBFF67" w14:textId="77777777" w:rsidR="00C233AB" w:rsidRDefault="00C233AB" w:rsidP="00C233AB">
            <w:pPr>
              <w:jc w:val="both"/>
            </w:pPr>
          </w:p>
        </w:tc>
      </w:tr>
      <w:tr w:rsidR="00C233AB" w14:paraId="44F42754" w14:textId="77777777" w:rsidTr="00C233AB">
        <w:trPr>
          <w:gridAfter w:val="1"/>
          <w:wAfter w:w="73" w:type="dxa"/>
        </w:trPr>
        <w:tc>
          <w:tcPr>
            <w:tcW w:w="1019" w:type="dxa"/>
            <w:gridSpan w:val="2"/>
          </w:tcPr>
          <w:p w14:paraId="423D3E90" w14:textId="7E343F77" w:rsidR="00C233AB" w:rsidRDefault="00C233AB" w:rsidP="00C233AB">
            <w:pPr>
              <w:jc w:val="both"/>
              <w:rPr>
                <w:color w:val="000000" w:themeColor="text1"/>
              </w:rPr>
            </w:pPr>
            <w:r>
              <w:rPr>
                <w:color w:val="000000" w:themeColor="text1"/>
              </w:rPr>
              <w:t>N</w:t>
            </w:r>
          </w:p>
        </w:tc>
        <w:tc>
          <w:tcPr>
            <w:tcW w:w="648" w:type="dxa"/>
            <w:gridSpan w:val="3"/>
          </w:tcPr>
          <w:p w14:paraId="4295EDDC" w14:textId="35B9EFB3" w:rsidR="00C233AB" w:rsidRDefault="00C233AB" w:rsidP="00C233AB">
            <w:pPr>
              <w:jc w:val="both"/>
            </w:pPr>
            <w:r>
              <w:t>NE2</w:t>
            </w:r>
          </w:p>
        </w:tc>
        <w:tc>
          <w:tcPr>
            <w:tcW w:w="643" w:type="dxa"/>
            <w:gridSpan w:val="2"/>
          </w:tcPr>
          <w:p w14:paraId="0CD2D8B5" w14:textId="77777777" w:rsidR="00C233AB" w:rsidRDefault="00C233AB" w:rsidP="00C233AB">
            <w:pPr>
              <w:jc w:val="both"/>
            </w:pPr>
          </w:p>
        </w:tc>
        <w:tc>
          <w:tcPr>
            <w:tcW w:w="768" w:type="dxa"/>
            <w:gridSpan w:val="3"/>
          </w:tcPr>
          <w:p w14:paraId="0FD04BAF" w14:textId="77777777" w:rsidR="00C233AB" w:rsidRDefault="00C233AB" w:rsidP="00C233AB">
            <w:pPr>
              <w:jc w:val="both"/>
            </w:pPr>
          </w:p>
        </w:tc>
      </w:tr>
      <w:tr w:rsidR="00C233AB" w14:paraId="3F4F19D1" w14:textId="77777777" w:rsidTr="00C233AB">
        <w:trPr>
          <w:gridAfter w:val="1"/>
          <w:wAfter w:w="73" w:type="dxa"/>
        </w:trPr>
        <w:tc>
          <w:tcPr>
            <w:tcW w:w="1019" w:type="dxa"/>
            <w:gridSpan w:val="2"/>
          </w:tcPr>
          <w:p w14:paraId="639B5179" w14:textId="0EAA6915" w:rsidR="00C233AB" w:rsidRDefault="00C233AB" w:rsidP="00C233AB">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5891699E" w14:textId="77777777" w:rsidR="00C233AB" w:rsidRDefault="00C233AB" w:rsidP="00C233AB">
            <w:pPr>
              <w:jc w:val="both"/>
            </w:pPr>
          </w:p>
        </w:tc>
        <w:tc>
          <w:tcPr>
            <w:tcW w:w="643" w:type="dxa"/>
            <w:gridSpan w:val="2"/>
          </w:tcPr>
          <w:p w14:paraId="5D8DCA5B" w14:textId="77777777" w:rsidR="00C233AB" w:rsidRDefault="00C233AB" w:rsidP="00C233AB">
            <w:pPr>
              <w:jc w:val="both"/>
            </w:pPr>
          </w:p>
        </w:tc>
        <w:tc>
          <w:tcPr>
            <w:tcW w:w="768" w:type="dxa"/>
            <w:gridSpan w:val="3"/>
          </w:tcPr>
          <w:p w14:paraId="2398FDD8" w14:textId="77777777" w:rsidR="00C233AB" w:rsidRDefault="00C233AB" w:rsidP="00C233AB">
            <w:pPr>
              <w:jc w:val="both"/>
            </w:pPr>
          </w:p>
        </w:tc>
      </w:tr>
      <w:tr w:rsidR="00C233AB" w14:paraId="14096CED" w14:textId="77777777" w:rsidTr="00C233AB">
        <w:trPr>
          <w:gridAfter w:val="1"/>
          <w:wAfter w:w="73" w:type="dxa"/>
        </w:trPr>
        <w:tc>
          <w:tcPr>
            <w:tcW w:w="1019" w:type="dxa"/>
            <w:gridSpan w:val="2"/>
          </w:tcPr>
          <w:p w14:paraId="00D3AC80" w14:textId="78AC0663" w:rsidR="00C233AB" w:rsidRDefault="00C233AB" w:rsidP="00C233AB">
            <w:pPr>
              <w:jc w:val="both"/>
              <w:rPr>
                <w:color w:val="000000" w:themeColor="text1"/>
              </w:rPr>
            </w:pPr>
            <w:r>
              <w:rPr>
                <w:color w:val="000000" w:themeColor="text1"/>
              </w:rPr>
              <w:t>N</w:t>
            </w:r>
          </w:p>
        </w:tc>
        <w:tc>
          <w:tcPr>
            <w:tcW w:w="648" w:type="dxa"/>
            <w:gridSpan w:val="3"/>
          </w:tcPr>
          <w:p w14:paraId="538D6984" w14:textId="77777777" w:rsidR="00C233AB" w:rsidRDefault="00C233AB" w:rsidP="00C233AB">
            <w:pPr>
              <w:jc w:val="both"/>
            </w:pPr>
          </w:p>
        </w:tc>
        <w:tc>
          <w:tcPr>
            <w:tcW w:w="643" w:type="dxa"/>
            <w:gridSpan w:val="2"/>
          </w:tcPr>
          <w:p w14:paraId="7315BD93" w14:textId="77777777" w:rsidR="00C233AB" w:rsidRDefault="00C233AB" w:rsidP="00C233AB">
            <w:pPr>
              <w:jc w:val="both"/>
            </w:pPr>
          </w:p>
        </w:tc>
        <w:tc>
          <w:tcPr>
            <w:tcW w:w="768" w:type="dxa"/>
            <w:gridSpan w:val="3"/>
          </w:tcPr>
          <w:p w14:paraId="2416A6CB" w14:textId="77777777" w:rsidR="00C233AB" w:rsidRDefault="00C233AB" w:rsidP="00C233AB">
            <w:pPr>
              <w:jc w:val="both"/>
            </w:pPr>
          </w:p>
        </w:tc>
      </w:tr>
      <w:tr w:rsidR="00C233AB" w14:paraId="73D296C9" w14:textId="77777777" w:rsidTr="00C233AB">
        <w:trPr>
          <w:gridAfter w:val="1"/>
          <w:wAfter w:w="73" w:type="dxa"/>
        </w:trPr>
        <w:tc>
          <w:tcPr>
            <w:tcW w:w="1019" w:type="dxa"/>
            <w:gridSpan w:val="2"/>
          </w:tcPr>
          <w:p w14:paraId="31BD6C05" w14:textId="75046BCD" w:rsidR="00C233AB" w:rsidRDefault="00C233AB" w:rsidP="00C233AB">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4AE5C433" w14:textId="77777777" w:rsidR="00C233AB" w:rsidRDefault="00C233AB" w:rsidP="00C233AB">
            <w:pPr>
              <w:jc w:val="both"/>
            </w:pPr>
          </w:p>
        </w:tc>
        <w:tc>
          <w:tcPr>
            <w:tcW w:w="643" w:type="dxa"/>
            <w:gridSpan w:val="2"/>
          </w:tcPr>
          <w:p w14:paraId="6BA4A956" w14:textId="77777777" w:rsidR="00C233AB" w:rsidRDefault="00C233AB" w:rsidP="00C233AB">
            <w:pPr>
              <w:jc w:val="both"/>
            </w:pPr>
          </w:p>
        </w:tc>
        <w:tc>
          <w:tcPr>
            <w:tcW w:w="768" w:type="dxa"/>
            <w:gridSpan w:val="3"/>
          </w:tcPr>
          <w:p w14:paraId="27013171" w14:textId="77777777" w:rsidR="00C233AB" w:rsidRDefault="00C233AB" w:rsidP="00C233AB">
            <w:pPr>
              <w:jc w:val="both"/>
            </w:pPr>
          </w:p>
        </w:tc>
      </w:tr>
      <w:tr w:rsidR="00C233AB" w14:paraId="276336A2" w14:textId="77777777" w:rsidTr="00C233AB">
        <w:trPr>
          <w:gridAfter w:val="1"/>
          <w:wAfter w:w="73" w:type="dxa"/>
        </w:trPr>
        <w:tc>
          <w:tcPr>
            <w:tcW w:w="1019" w:type="dxa"/>
            <w:gridSpan w:val="2"/>
          </w:tcPr>
          <w:p w14:paraId="5C065642" w14:textId="070BD209" w:rsidR="00C233AB" w:rsidRDefault="00C233AB" w:rsidP="00C233AB">
            <w:pPr>
              <w:jc w:val="both"/>
              <w:rPr>
                <w:color w:val="000000" w:themeColor="text1"/>
              </w:rPr>
            </w:pPr>
            <w:r>
              <w:rPr>
                <w:color w:val="000000" w:themeColor="text1"/>
              </w:rPr>
              <w:t>N</w:t>
            </w:r>
          </w:p>
        </w:tc>
        <w:tc>
          <w:tcPr>
            <w:tcW w:w="648" w:type="dxa"/>
            <w:gridSpan w:val="3"/>
          </w:tcPr>
          <w:p w14:paraId="7A27F7CE" w14:textId="6FE9785A" w:rsidR="00C233AB" w:rsidRDefault="00C233AB" w:rsidP="00C233AB">
            <w:pPr>
              <w:jc w:val="both"/>
            </w:pPr>
            <w:r>
              <w:t>OH</w:t>
            </w:r>
          </w:p>
        </w:tc>
        <w:tc>
          <w:tcPr>
            <w:tcW w:w="643" w:type="dxa"/>
            <w:gridSpan w:val="2"/>
          </w:tcPr>
          <w:p w14:paraId="6A5A897A" w14:textId="77777777" w:rsidR="00C233AB" w:rsidRDefault="00C233AB" w:rsidP="00C233AB">
            <w:pPr>
              <w:jc w:val="both"/>
            </w:pPr>
          </w:p>
        </w:tc>
        <w:tc>
          <w:tcPr>
            <w:tcW w:w="768" w:type="dxa"/>
            <w:gridSpan w:val="3"/>
          </w:tcPr>
          <w:p w14:paraId="2E590009" w14:textId="77777777" w:rsidR="00C233AB" w:rsidRDefault="00C233AB" w:rsidP="00C233AB">
            <w:pPr>
              <w:jc w:val="both"/>
            </w:pPr>
          </w:p>
        </w:tc>
      </w:tr>
      <w:tr w:rsidR="00C233AB" w14:paraId="61DA5455" w14:textId="77777777" w:rsidTr="00C233AB">
        <w:trPr>
          <w:gridAfter w:val="1"/>
          <w:wAfter w:w="73" w:type="dxa"/>
        </w:trPr>
        <w:tc>
          <w:tcPr>
            <w:tcW w:w="1019" w:type="dxa"/>
            <w:gridSpan w:val="2"/>
          </w:tcPr>
          <w:p w14:paraId="48D03651" w14:textId="2E9D36AA" w:rsidR="00C233AB" w:rsidRDefault="00C233AB" w:rsidP="00C233AB">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76C0AD3F" w14:textId="77777777" w:rsidR="00C233AB" w:rsidRDefault="00C233AB" w:rsidP="00C233AB">
            <w:pPr>
              <w:jc w:val="both"/>
            </w:pPr>
          </w:p>
        </w:tc>
        <w:tc>
          <w:tcPr>
            <w:tcW w:w="643" w:type="dxa"/>
            <w:gridSpan w:val="2"/>
          </w:tcPr>
          <w:p w14:paraId="58C33256" w14:textId="77777777" w:rsidR="00C233AB" w:rsidRDefault="00C233AB" w:rsidP="00C233AB">
            <w:pPr>
              <w:jc w:val="both"/>
            </w:pPr>
          </w:p>
        </w:tc>
        <w:tc>
          <w:tcPr>
            <w:tcW w:w="768" w:type="dxa"/>
            <w:gridSpan w:val="3"/>
          </w:tcPr>
          <w:p w14:paraId="536EEF2C" w14:textId="77777777" w:rsidR="00C233AB" w:rsidRDefault="00C233AB" w:rsidP="00C233AB">
            <w:pPr>
              <w:jc w:val="both"/>
            </w:pPr>
          </w:p>
        </w:tc>
      </w:tr>
      <w:tr w:rsidR="00C233AB" w14:paraId="6A9F312A" w14:textId="77777777" w:rsidTr="00C233AB">
        <w:trPr>
          <w:gridAfter w:val="1"/>
          <w:wAfter w:w="73" w:type="dxa"/>
        </w:trPr>
        <w:tc>
          <w:tcPr>
            <w:tcW w:w="1019" w:type="dxa"/>
            <w:gridSpan w:val="2"/>
          </w:tcPr>
          <w:p w14:paraId="241599DA" w14:textId="7B21AC91" w:rsidR="00C233AB" w:rsidRDefault="00C233AB" w:rsidP="00C233AB">
            <w:pPr>
              <w:jc w:val="both"/>
              <w:rPr>
                <w:color w:val="000000" w:themeColor="text1"/>
              </w:rPr>
            </w:pPr>
            <w:r>
              <w:rPr>
                <w:color w:val="000000" w:themeColor="text1"/>
              </w:rPr>
              <w:t>N</w:t>
            </w:r>
          </w:p>
        </w:tc>
        <w:tc>
          <w:tcPr>
            <w:tcW w:w="648" w:type="dxa"/>
            <w:gridSpan w:val="3"/>
          </w:tcPr>
          <w:p w14:paraId="6BBBFADD" w14:textId="52D46E55" w:rsidR="00C233AB" w:rsidRDefault="00C233AB" w:rsidP="00C233AB">
            <w:pPr>
              <w:jc w:val="both"/>
            </w:pPr>
            <w:r>
              <w:t>NE1</w:t>
            </w:r>
          </w:p>
        </w:tc>
        <w:tc>
          <w:tcPr>
            <w:tcW w:w="643" w:type="dxa"/>
            <w:gridSpan w:val="2"/>
          </w:tcPr>
          <w:p w14:paraId="2593D2BE" w14:textId="77777777" w:rsidR="00C233AB" w:rsidRDefault="00C233AB" w:rsidP="00C233AB">
            <w:pPr>
              <w:jc w:val="both"/>
            </w:pPr>
          </w:p>
        </w:tc>
        <w:tc>
          <w:tcPr>
            <w:tcW w:w="768" w:type="dxa"/>
            <w:gridSpan w:val="3"/>
          </w:tcPr>
          <w:p w14:paraId="33089093" w14:textId="77777777" w:rsidR="00C233AB" w:rsidRDefault="00C233AB" w:rsidP="00C233AB">
            <w:pPr>
              <w:jc w:val="both"/>
            </w:pPr>
          </w:p>
        </w:tc>
      </w:tr>
      <w:tr w:rsidR="00C233AB" w14:paraId="550A7A05" w14:textId="77777777" w:rsidTr="00C233AB">
        <w:trPr>
          <w:gridAfter w:val="1"/>
          <w:wAfter w:w="73" w:type="dxa"/>
        </w:trPr>
        <w:tc>
          <w:tcPr>
            <w:tcW w:w="1019" w:type="dxa"/>
            <w:gridSpan w:val="2"/>
          </w:tcPr>
          <w:p w14:paraId="548C6A44" w14:textId="1F552DB6" w:rsidR="00C233AB" w:rsidRDefault="00C233AB" w:rsidP="00C233AB">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29D58F64" w14:textId="77777777" w:rsidR="00C233AB" w:rsidRDefault="00C233AB" w:rsidP="00C233AB">
            <w:pPr>
              <w:jc w:val="both"/>
            </w:pPr>
          </w:p>
        </w:tc>
        <w:tc>
          <w:tcPr>
            <w:tcW w:w="643" w:type="dxa"/>
            <w:gridSpan w:val="2"/>
          </w:tcPr>
          <w:p w14:paraId="00EABD42" w14:textId="77777777" w:rsidR="00C233AB" w:rsidRDefault="00C233AB" w:rsidP="00C233AB">
            <w:pPr>
              <w:jc w:val="both"/>
            </w:pPr>
          </w:p>
        </w:tc>
        <w:tc>
          <w:tcPr>
            <w:tcW w:w="768" w:type="dxa"/>
            <w:gridSpan w:val="3"/>
          </w:tcPr>
          <w:p w14:paraId="486B3CDB" w14:textId="77777777" w:rsidR="00C233AB" w:rsidRDefault="00C233AB" w:rsidP="00C233AB">
            <w:pPr>
              <w:jc w:val="both"/>
            </w:pPr>
          </w:p>
        </w:tc>
      </w:tr>
      <w:tr w:rsidR="00C233AB" w14:paraId="45937D30" w14:textId="77777777" w:rsidTr="00C233AB">
        <w:trPr>
          <w:gridAfter w:val="1"/>
          <w:wAfter w:w="73" w:type="dxa"/>
        </w:trPr>
        <w:tc>
          <w:tcPr>
            <w:tcW w:w="1019" w:type="dxa"/>
            <w:gridSpan w:val="2"/>
          </w:tcPr>
          <w:p w14:paraId="312B439E" w14:textId="69F695F5" w:rsidR="00C233AB" w:rsidRDefault="00C233AB" w:rsidP="00C233AB">
            <w:pPr>
              <w:jc w:val="both"/>
              <w:rPr>
                <w:color w:val="000000" w:themeColor="text1"/>
              </w:rPr>
            </w:pPr>
            <w:r>
              <w:rPr>
                <w:color w:val="000000" w:themeColor="text1"/>
              </w:rPr>
              <w:t>N</w:t>
            </w:r>
          </w:p>
        </w:tc>
        <w:tc>
          <w:tcPr>
            <w:tcW w:w="648" w:type="dxa"/>
            <w:gridSpan w:val="3"/>
          </w:tcPr>
          <w:p w14:paraId="63CDD34C" w14:textId="76B862E3" w:rsidR="00C233AB" w:rsidRDefault="00C233AB" w:rsidP="00C233AB">
            <w:pPr>
              <w:jc w:val="both"/>
            </w:pPr>
            <w:r>
              <w:t>NZ</w:t>
            </w:r>
          </w:p>
        </w:tc>
        <w:tc>
          <w:tcPr>
            <w:tcW w:w="643" w:type="dxa"/>
            <w:gridSpan w:val="2"/>
          </w:tcPr>
          <w:p w14:paraId="6A2FEEB6" w14:textId="77777777" w:rsidR="00C233AB" w:rsidRDefault="00C233AB" w:rsidP="00C233AB">
            <w:pPr>
              <w:jc w:val="both"/>
            </w:pPr>
          </w:p>
        </w:tc>
        <w:tc>
          <w:tcPr>
            <w:tcW w:w="768" w:type="dxa"/>
            <w:gridSpan w:val="3"/>
          </w:tcPr>
          <w:p w14:paraId="4BE5AFBB" w14:textId="77777777" w:rsidR="00C233AB" w:rsidRDefault="00C233AB" w:rsidP="00C233AB">
            <w:pPr>
              <w:jc w:val="both"/>
            </w:pPr>
          </w:p>
        </w:tc>
      </w:tr>
      <w:tr w:rsidR="00C233AB" w14:paraId="566089FE" w14:textId="77777777" w:rsidTr="0042012F">
        <w:trPr>
          <w:gridAfter w:val="2"/>
          <w:wAfter w:w="188" w:type="dxa"/>
        </w:trPr>
        <w:tc>
          <w:tcPr>
            <w:tcW w:w="904" w:type="dxa"/>
          </w:tcPr>
          <w:p w14:paraId="77A9E94A" w14:textId="6A843670" w:rsidR="00C233AB" w:rsidRDefault="00C233AB" w:rsidP="00C233AB">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4C67B33E" w14:textId="77777777" w:rsidR="00C233AB" w:rsidRDefault="00C233AB" w:rsidP="00C233AB">
            <w:pPr>
              <w:jc w:val="both"/>
            </w:pPr>
          </w:p>
        </w:tc>
        <w:tc>
          <w:tcPr>
            <w:tcW w:w="643" w:type="dxa"/>
            <w:gridSpan w:val="3"/>
          </w:tcPr>
          <w:p w14:paraId="41543900" w14:textId="77777777" w:rsidR="00C233AB" w:rsidRDefault="00C233AB" w:rsidP="00C233AB">
            <w:pPr>
              <w:jc w:val="both"/>
            </w:pPr>
          </w:p>
        </w:tc>
        <w:tc>
          <w:tcPr>
            <w:tcW w:w="768" w:type="dxa"/>
            <w:gridSpan w:val="3"/>
          </w:tcPr>
          <w:p w14:paraId="571B88EB" w14:textId="77777777" w:rsidR="00C233AB" w:rsidRDefault="00C233AB" w:rsidP="00C233AB">
            <w:pPr>
              <w:jc w:val="both"/>
            </w:pPr>
          </w:p>
        </w:tc>
      </w:tr>
      <w:tr w:rsidR="00C233AB" w14:paraId="27567E89" w14:textId="77777777" w:rsidTr="0042012F">
        <w:tc>
          <w:tcPr>
            <w:tcW w:w="1019" w:type="dxa"/>
            <w:gridSpan w:val="2"/>
          </w:tcPr>
          <w:p w14:paraId="1FDE5F0B" w14:textId="528BD57F" w:rsidR="00C233AB" w:rsidRDefault="00C233AB" w:rsidP="00C233AB">
            <w:pPr>
              <w:jc w:val="both"/>
              <w:rPr>
                <w:color w:val="000000" w:themeColor="text1"/>
              </w:rPr>
            </w:pPr>
            <w:r>
              <w:rPr>
                <w:color w:val="000000" w:themeColor="text1"/>
              </w:rPr>
              <w:t>N</w:t>
            </w:r>
          </w:p>
        </w:tc>
        <w:tc>
          <w:tcPr>
            <w:tcW w:w="608" w:type="dxa"/>
            <w:gridSpan w:val="2"/>
          </w:tcPr>
          <w:p w14:paraId="30F0E11E" w14:textId="66F89A89" w:rsidR="00C233AB" w:rsidRDefault="00C233AB" w:rsidP="00C233AB">
            <w:pPr>
              <w:jc w:val="both"/>
            </w:pPr>
            <w:r>
              <w:t>NE</w:t>
            </w:r>
          </w:p>
        </w:tc>
        <w:tc>
          <w:tcPr>
            <w:tcW w:w="762" w:type="dxa"/>
            <w:gridSpan w:val="4"/>
          </w:tcPr>
          <w:p w14:paraId="23F9179D" w14:textId="0C1FF01A" w:rsidR="00C233AB" w:rsidRDefault="00C233AB" w:rsidP="00C233AB">
            <w:pPr>
              <w:jc w:val="both"/>
            </w:pPr>
            <w:r>
              <w:t>NH1</w:t>
            </w:r>
          </w:p>
        </w:tc>
        <w:tc>
          <w:tcPr>
            <w:tcW w:w="762" w:type="dxa"/>
            <w:gridSpan w:val="3"/>
          </w:tcPr>
          <w:p w14:paraId="260BA21A" w14:textId="22E140E7" w:rsidR="00C233AB" w:rsidRDefault="00C233AB" w:rsidP="00C233AB">
            <w:pPr>
              <w:jc w:val="both"/>
            </w:pPr>
            <w:r>
              <w:t>NH2</w:t>
            </w:r>
          </w:p>
        </w:tc>
      </w:tr>
      <w:tr w:rsidR="00C233AB" w14:paraId="2EB70AE7" w14:textId="77777777" w:rsidTr="00C233AB">
        <w:trPr>
          <w:gridAfter w:val="1"/>
          <w:wAfter w:w="73" w:type="dxa"/>
        </w:trPr>
        <w:tc>
          <w:tcPr>
            <w:tcW w:w="1019" w:type="dxa"/>
            <w:gridSpan w:val="2"/>
          </w:tcPr>
          <w:p w14:paraId="19B80367" w14:textId="1E7EDFBB" w:rsidR="00C233AB" w:rsidRDefault="00C233AB" w:rsidP="00C233AB">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436753AB" w14:textId="77777777" w:rsidR="00C233AB" w:rsidRDefault="00C233AB" w:rsidP="00C233AB">
            <w:pPr>
              <w:jc w:val="both"/>
            </w:pPr>
          </w:p>
        </w:tc>
        <w:tc>
          <w:tcPr>
            <w:tcW w:w="643" w:type="dxa"/>
            <w:gridSpan w:val="2"/>
          </w:tcPr>
          <w:p w14:paraId="6E01AB5F" w14:textId="77777777" w:rsidR="00C233AB" w:rsidRDefault="00C233AB" w:rsidP="00C233AB">
            <w:pPr>
              <w:jc w:val="both"/>
            </w:pPr>
          </w:p>
        </w:tc>
        <w:tc>
          <w:tcPr>
            <w:tcW w:w="768" w:type="dxa"/>
            <w:gridSpan w:val="3"/>
          </w:tcPr>
          <w:p w14:paraId="51185D10" w14:textId="77777777" w:rsidR="00C233AB" w:rsidRDefault="00C233AB" w:rsidP="00C233AB">
            <w:pPr>
              <w:jc w:val="both"/>
            </w:pPr>
          </w:p>
        </w:tc>
      </w:tr>
      <w:tr w:rsidR="00C233AB" w14:paraId="69D56C38" w14:textId="77777777" w:rsidTr="00C233AB">
        <w:trPr>
          <w:gridAfter w:val="1"/>
          <w:wAfter w:w="73" w:type="dxa"/>
        </w:trPr>
        <w:tc>
          <w:tcPr>
            <w:tcW w:w="1019" w:type="dxa"/>
            <w:gridSpan w:val="2"/>
          </w:tcPr>
          <w:p w14:paraId="4BA772CE" w14:textId="1DBEF149" w:rsidR="00C233AB" w:rsidRDefault="00C233AB" w:rsidP="00C233AB">
            <w:pPr>
              <w:jc w:val="both"/>
              <w:rPr>
                <w:color w:val="000000" w:themeColor="text1"/>
              </w:rPr>
            </w:pPr>
            <w:r>
              <w:rPr>
                <w:color w:val="000000" w:themeColor="text1"/>
              </w:rPr>
              <w:t>N</w:t>
            </w:r>
          </w:p>
        </w:tc>
        <w:tc>
          <w:tcPr>
            <w:tcW w:w="648" w:type="dxa"/>
            <w:gridSpan w:val="3"/>
          </w:tcPr>
          <w:p w14:paraId="71EC152F" w14:textId="131984DE" w:rsidR="00C233AB" w:rsidRDefault="00C233AB" w:rsidP="00C233AB">
            <w:pPr>
              <w:jc w:val="both"/>
            </w:pPr>
            <w:r>
              <w:t>ND1</w:t>
            </w:r>
          </w:p>
        </w:tc>
        <w:tc>
          <w:tcPr>
            <w:tcW w:w="643" w:type="dxa"/>
            <w:gridSpan w:val="2"/>
          </w:tcPr>
          <w:p w14:paraId="08F5AFCD" w14:textId="77777777" w:rsidR="00C233AB" w:rsidRDefault="00C233AB" w:rsidP="00C233AB">
            <w:pPr>
              <w:jc w:val="both"/>
            </w:pPr>
          </w:p>
        </w:tc>
        <w:tc>
          <w:tcPr>
            <w:tcW w:w="768" w:type="dxa"/>
            <w:gridSpan w:val="3"/>
          </w:tcPr>
          <w:p w14:paraId="54660B89" w14:textId="77777777" w:rsidR="00C233AB" w:rsidRDefault="00C233AB" w:rsidP="00C233AB">
            <w:pPr>
              <w:jc w:val="both"/>
            </w:pPr>
          </w:p>
        </w:tc>
      </w:tr>
      <w:tr w:rsidR="00C233AB" w14:paraId="744AA538" w14:textId="77777777" w:rsidTr="00C233AB">
        <w:trPr>
          <w:gridAfter w:val="1"/>
          <w:wAfter w:w="73" w:type="dxa"/>
        </w:trPr>
        <w:tc>
          <w:tcPr>
            <w:tcW w:w="1019" w:type="dxa"/>
            <w:gridSpan w:val="2"/>
          </w:tcPr>
          <w:p w14:paraId="2C8431A6" w14:textId="064141A4" w:rsidR="00C233AB" w:rsidRDefault="00C233AB" w:rsidP="00C233AB">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6716EB7" w14:textId="77777777" w:rsidR="00C233AB" w:rsidRDefault="00C233AB" w:rsidP="00C233AB">
            <w:pPr>
              <w:jc w:val="both"/>
            </w:pPr>
          </w:p>
        </w:tc>
        <w:tc>
          <w:tcPr>
            <w:tcW w:w="643" w:type="dxa"/>
            <w:gridSpan w:val="2"/>
          </w:tcPr>
          <w:p w14:paraId="28B15246" w14:textId="77777777" w:rsidR="00C233AB" w:rsidRDefault="00C233AB" w:rsidP="00C233AB">
            <w:pPr>
              <w:jc w:val="both"/>
            </w:pPr>
          </w:p>
        </w:tc>
        <w:tc>
          <w:tcPr>
            <w:tcW w:w="768" w:type="dxa"/>
            <w:gridSpan w:val="3"/>
          </w:tcPr>
          <w:p w14:paraId="35AE2192" w14:textId="77777777" w:rsidR="00C233AB" w:rsidRDefault="00C233AB" w:rsidP="00C233AB">
            <w:pPr>
              <w:jc w:val="both"/>
            </w:pPr>
          </w:p>
        </w:tc>
      </w:tr>
      <w:tr w:rsidR="00C233AB" w14:paraId="218D403E" w14:textId="77777777" w:rsidTr="00C233AB">
        <w:trPr>
          <w:gridAfter w:val="1"/>
          <w:wAfter w:w="73" w:type="dxa"/>
        </w:trPr>
        <w:tc>
          <w:tcPr>
            <w:tcW w:w="1019" w:type="dxa"/>
            <w:gridSpan w:val="2"/>
          </w:tcPr>
          <w:p w14:paraId="079B12B3" w14:textId="15EC6D92" w:rsidR="00C233AB" w:rsidRDefault="00C233AB" w:rsidP="00C233AB">
            <w:pPr>
              <w:jc w:val="both"/>
              <w:rPr>
                <w:color w:val="000000" w:themeColor="text1"/>
              </w:rPr>
            </w:pPr>
            <w:r>
              <w:rPr>
                <w:color w:val="000000" w:themeColor="text1"/>
              </w:rPr>
              <w:t>N</w:t>
            </w:r>
          </w:p>
        </w:tc>
        <w:tc>
          <w:tcPr>
            <w:tcW w:w="648" w:type="dxa"/>
            <w:gridSpan w:val="3"/>
          </w:tcPr>
          <w:p w14:paraId="63290E54" w14:textId="77777777" w:rsidR="00C233AB" w:rsidRDefault="00C233AB" w:rsidP="00C233AB">
            <w:pPr>
              <w:jc w:val="both"/>
            </w:pPr>
          </w:p>
        </w:tc>
        <w:tc>
          <w:tcPr>
            <w:tcW w:w="643" w:type="dxa"/>
            <w:gridSpan w:val="2"/>
          </w:tcPr>
          <w:p w14:paraId="39179A49" w14:textId="77777777" w:rsidR="00C233AB" w:rsidRDefault="00C233AB" w:rsidP="00C233AB">
            <w:pPr>
              <w:jc w:val="both"/>
            </w:pPr>
          </w:p>
        </w:tc>
        <w:tc>
          <w:tcPr>
            <w:tcW w:w="768" w:type="dxa"/>
            <w:gridSpan w:val="3"/>
          </w:tcPr>
          <w:p w14:paraId="5986C054" w14:textId="77777777" w:rsidR="00C233AB" w:rsidRDefault="00C233AB" w:rsidP="00C233AB">
            <w:pPr>
              <w:jc w:val="both"/>
            </w:pPr>
          </w:p>
        </w:tc>
      </w:tr>
      <w:tr w:rsidR="00C233AB" w14:paraId="2B3537D8" w14:textId="77777777" w:rsidTr="00C233AB">
        <w:trPr>
          <w:gridAfter w:val="1"/>
          <w:wAfter w:w="73" w:type="dxa"/>
        </w:trPr>
        <w:tc>
          <w:tcPr>
            <w:tcW w:w="1019" w:type="dxa"/>
            <w:gridSpan w:val="2"/>
          </w:tcPr>
          <w:p w14:paraId="1294FFB9" w14:textId="66E12AED" w:rsidR="00C233AB" w:rsidRDefault="00C233AB" w:rsidP="00C233AB">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79232988" w14:textId="77777777" w:rsidR="00C233AB" w:rsidRDefault="00C233AB" w:rsidP="00C233AB">
            <w:pPr>
              <w:jc w:val="both"/>
            </w:pPr>
          </w:p>
        </w:tc>
        <w:tc>
          <w:tcPr>
            <w:tcW w:w="643" w:type="dxa"/>
            <w:gridSpan w:val="2"/>
          </w:tcPr>
          <w:p w14:paraId="54FD31A1" w14:textId="77777777" w:rsidR="00C233AB" w:rsidRDefault="00C233AB" w:rsidP="00C233AB">
            <w:pPr>
              <w:jc w:val="both"/>
            </w:pPr>
          </w:p>
        </w:tc>
        <w:tc>
          <w:tcPr>
            <w:tcW w:w="768" w:type="dxa"/>
            <w:gridSpan w:val="3"/>
          </w:tcPr>
          <w:p w14:paraId="1065C4A2" w14:textId="77777777" w:rsidR="00C233AB" w:rsidRDefault="00C233AB" w:rsidP="00C233AB">
            <w:pPr>
              <w:jc w:val="both"/>
            </w:pPr>
          </w:p>
        </w:tc>
      </w:tr>
      <w:tr w:rsidR="00C233AB" w14:paraId="64455E58" w14:textId="77777777" w:rsidTr="00C233AB">
        <w:trPr>
          <w:gridAfter w:val="1"/>
          <w:wAfter w:w="73" w:type="dxa"/>
        </w:trPr>
        <w:tc>
          <w:tcPr>
            <w:tcW w:w="1019" w:type="dxa"/>
            <w:gridSpan w:val="2"/>
          </w:tcPr>
          <w:p w14:paraId="277399D6" w14:textId="0F172840" w:rsidR="00C233AB" w:rsidRDefault="00C233AB" w:rsidP="00C233AB">
            <w:pPr>
              <w:jc w:val="both"/>
              <w:rPr>
                <w:color w:val="000000" w:themeColor="text1"/>
              </w:rPr>
            </w:pPr>
            <w:r>
              <w:rPr>
                <w:color w:val="000000" w:themeColor="text1"/>
              </w:rPr>
              <w:t>N</w:t>
            </w:r>
          </w:p>
        </w:tc>
        <w:tc>
          <w:tcPr>
            <w:tcW w:w="648" w:type="dxa"/>
            <w:gridSpan w:val="3"/>
          </w:tcPr>
          <w:p w14:paraId="18E16BD4" w14:textId="77777777" w:rsidR="00C233AB" w:rsidRDefault="00C233AB" w:rsidP="00C233AB">
            <w:pPr>
              <w:jc w:val="both"/>
            </w:pPr>
          </w:p>
        </w:tc>
        <w:tc>
          <w:tcPr>
            <w:tcW w:w="643" w:type="dxa"/>
            <w:gridSpan w:val="2"/>
          </w:tcPr>
          <w:p w14:paraId="1AF269A0" w14:textId="77777777" w:rsidR="00C233AB" w:rsidRDefault="00C233AB" w:rsidP="00C233AB">
            <w:pPr>
              <w:jc w:val="both"/>
            </w:pPr>
          </w:p>
        </w:tc>
        <w:tc>
          <w:tcPr>
            <w:tcW w:w="768" w:type="dxa"/>
            <w:gridSpan w:val="3"/>
          </w:tcPr>
          <w:p w14:paraId="60CAEF26" w14:textId="77777777" w:rsidR="00C233AB" w:rsidRDefault="00C233AB" w:rsidP="00C233AB">
            <w:pPr>
              <w:jc w:val="both"/>
            </w:pP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240"/>
        <w:gridCol w:w="79"/>
        <w:gridCol w:w="574"/>
        <w:gridCol w:w="115"/>
        <w:gridCol w:w="73"/>
        <w:gridCol w:w="574"/>
        <w:gridCol w:w="115"/>
        <w:gridCol w:w="73"/>
      </w:tblGrid>
      <w:tr w:rsidR="0042012F" w14:paraId="34AC35E0" w14:textId="72A9A9B1" w:rsidTr="00D8582D">
        <w:trPr>
          <w:gridAfter w:val="1"/>
          <w:wAfter w:w="73" w:type="dxa"/>
        </w:trPr>
        <w:tc>
          <w:tcPr>
            <w:tcW w:w="1019" w:type="dxa"/>
            <w:gridSpan w:val="2"/>
          </w:tcPr>
          <w:p w14:paraId="5D5DA325" w14:textId="77777777" w:rsidR="0042012F" w:rsidRPr="002309A1" w:rsidRDefault="0042012F" w:rsidP="002302CF">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6C48A6FE" w14:textId="77777777" w:rsidR="0042012F" w:rsidRDefault="0042012F" w:rsidP="002302CF">
            <w:pPr>
              <w:jc w:val="both"/>
            </w:pPr>
          </w:p>
        </w:tc>
        <w:tc>
          <w:tcPr>
            <w:tcW w:w="768" w:type="dxa"/>
            <w:gridSpan w:val="2"/>
          </w:tcPr>
          <w:p w14:paraId="3A3B5556" w14:textId="77777777" w:rsidR="0042012F" w:rsidRDefault="0042012F" w:rsidP="002302CF">
            <w:pPr>
              <w:jc w:val="both"/>
            </w:pPr>
          </w:p>
        </w:tc>
        <w:tc>
          <w:tcPr>
            <w:tcW w:w="768" w:type="dxa"/>
            <w:gridSpan w:val="3"/>
          </w:tcPr>
          <w:p w14:paraId="11458FD9" w14:textId="77777777" w:rsidR="0042012F" w:rsidRDefault="0042012F" w:rsidP="002302CF">
            <w:pPr>
              <w:jc w:val="both"/>
            </w:pPr>
          </w:p>
        </w:tc>
        <w:tc>
          <w:tcPr>
            <w:tcW w:w="762" w:type="dxa"/>
            <w:gridSpan w:val="3"/>
          </w:tcPr>
          <w:p w14:paraId="71DFDE63" w14:textId="77777777" w:rsidR="0042012F" w:rsidRDefault="0042012F" w:rsidP="002302CF">
            <w:pPr>
              <w:jc w:val="both"/>
            </w:pPr>
          </w:p>
        </w:tc>
      </w:tr>
      <w:tr w:rsidR="0042012F" w14:paraId="6F92EAF2" w14:textId="34637C2B" w:rsidTr="00D8582D">
        <w:trPr>
          <w:gridAfter w:val="1"/>
          <w:wAfter w:w="73" w:type="dxa"/>
        </w:trPr>
        <w:tc>
          <w:tcPr>
            <w:tcW w:w="1019" w:type="dxa"/>
            <w:gridSpan w:val="2"/>
          </w:tcPr>
          <w:p w14:paraId="4D9B9523" w14:textId="77777777" w:rsidR="0042012F" w:rsidRPr="002309A1" w:rsidRDefault="0042012F" w:rsidP="002302CF">
            <w:pPr>
              <w:jc w:val="both"/>
              <w:rPr>
                <w:color w:val="0011FF"/>
              </w:rPr>
            </w:pPr>
            <w:r w:rsidRPr="00C233AB">
              <w:rPr>
                <w:color w:val="000000" w:themeColor="text1"/>
              </w:rPr>
              <w:t>N</w:t>
            </w:r>
          </w:p>
        </w:tc>
        <w:tc>
          <w:tcPr>
            <w:tcW w:w="648" w:type="dxa"/>
            <w:gridSpan w:val="3"/>
          </w:tcPr>
          <w:p w14:paraId="64B5337C" w14:textId="78C272D9" w:rsidR="0042012F" w:rsidRDefault="0042012F" w:rsidP="002302CF">
            <w:pPr>
              <w:jc w:val="both"/>
            </w:pPr>
            <w:r>
              <w:t>O</w:t>
            </w:r>
          </w:p>
        </w:tc>
        <w:tc>
          <w:tcPr>
            <w:tcW w:w="768" w:type="dxa"/>
            <w:gridSpan w:val="2"/>
          </w:tcPr>
          <w:p w14:paraId="1684F8BC" w14:textId="77777777" w:rsidR="0042012F" w:rsidRDefault="0042012F" w:rsidP="002302CF">
            <w:pPr>
              <w:jc w:val="both"/>
            </w:pPr>
          </w:p>
        </w:tc>
        <w:tc>
          <w:tcPr>
            <w:tcW w:w="768" w:type="dxa"/>
            <w:gridSpan w:val="3"/>
          </w:tcPr>
          <w:p w14:paraId="0647123A" w14:textId="77777777" w:rsidR="0042012F" w:rsidRDefault="0042012F" w:rsidP="002302CF">
            <w:pPr>
              <w:jc w:val="both"/>
            </w:pPr>
          </w:p>
        </w:tc>
        <w:tc>
          <w:tcPr>
            <w:tcW w:w="762" w:type="dxa"/>
            <w:gridSpan w:val="3"/>
          </w:tcPr>
          <w:p w14:paraId="679F4F5E" w14:textId="77777777" w:rsidR="0042012F" w:rsidRDefault="0042012F" w:rsidP="002302CF">
            <w:pPr>
              <w:jc w:val="both"/>
            </w:pPr>
          </w:p>
        </w:tc>
      </w:tr>
      <w:tr w:rsidR="0042012F" w14:paraId="206EFB46" w14:textId="65B4A981" w:rsidTr="00D8582D">
        <w:trPr>
          <w:gridAfter w:val="1"/>
          <w:wAfter w:w="73" w:type="dxa"/>
        </w:trPr>
        <w:tc>
          <w:tcPr>
            <w:tcW w:w="1019" w:type="dxa"/>
            <w:gridSpan w:val="2"/>
          </w:tcPr>
          <w:p w14:paraId="724C48BC" w14:textId="77777777" w:rsidR="0042012F" w:rsidRPr="00C233AB" w:rsidRDefault="0042012F" w:rsidP="002302CF">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738F5A31" w14:textId="77777777" w:rsidR="0042012F" w:rsidRDefault="0042012F" w:rsidP="002302CF">
            <w:pPr>
              <w:jc w:val="both"/>
            </w:pPr>
          </w:p>
        </w:tc>
        <w:tc>
          <w:tcPr>
            <w:tcW w:w="768" w:type="dxa"/>
            <w:gridSpan w:val="2"/>
          </w:tcPr>
          <w:p w14:paraId="5D83FA6B" w14:textId="77777777" w:rsidR="0042012F" w:rsidRDefault="0042012F" w:rsidP="002302CF">
            <w:pPr>
              <w:jc w:val="both"/>
            </w:pPr>
          </w:p>
        </w:tc>
        <w:tc>
          <w:tcPr>
            <w:tcW w:w="768" w:type="dxa"/>
            <w:gridSpan w:val="3"/>
          </w:tcPr>
          <w:p w14:paraId="2B2AB503" w14:textId="77777777" w:rsidR="0042012F" w:rsidRDefault="0042012F" w:rsidP="002302CF">
            <w:pPr>
              <w:jc w:val="both"/>
            </w:pPr>
          </w:p>
        </w:tc>
        <w:tc>
          <w:tcPr>
            <w:tcW w:w="762" w:type="dxa"/>
            <w:gridSpan w:val="3"/>
          </w:tcPr>
          <w:p w14:paraId="5ED7AA54" w14:textId="77777777" w:rsidR="0042012F" w:rsidRDefault="0042012F" w:rsidP="002302CF">
            <w:pPr>
              <w:jc w:val="both"/>
            </w:pPr>
          </w:p>
        </w:tc>
      </w:tr>
      <w:tr w:rsidR="0042012F" w14:paraId="6CB38EA2" w14:textId="12AE4B02" w:rsidTr="00D8582D">
        <w:trPr>
          <w:gridAfter w:val="1"/>
          <w:wAfter w:w="73" w:type="dxa"/>
        </w:trPr>
        <w:tc>
          <w:tcPr>
            <w:tcW w:w="1019" w:type="dxa"/>
            <w:gridSpan w:val="2"/>
          </w:tcPr>
          <w:p w14:paraId="5CAA7555" w14:textId="77777777" w:rsidR="0042012F" w:rsidRPr="00C233AB" w:rsidRDefault="0042012F" w:rsidP="002302CF">
            <w:pPr>
              <w:jc w:val="both"/>
              <w:rPr>
                <w:color w:val="000000" w:themeColor="text1"/>
              </w:rPr>
            </w:pPr>
            <w:r>
              <w:rPr>
                <w:color w:val="000000" w:themeColor="text1"/>
              </w:rPr>
              <w:t>N</w:t>
            </w:r>
          </w:p>
        </w:tc>
        <w:tc>
          <w:tcPr>
            <w:tcW w:w="648" w:type="dxa"/>
            <w:gridSpan w:val="3"/>
          </w:tcPr>
          <w:p w14:paraId="126433F8" w14:textId="56BCEDAF" w:rsidR="0042012F" w:rsidRDefault="0042012F" w:rsidP="002302CF">
            <w:pPr>
              <w:jc w:val="both"/>
            </w:pPr>
            <w:r>
              <w:t>O</w:t>
            </w:r>
          </w:p>
        </w:tc>
        <w:tc>
          <w:tcPr>
            <w:tcW w:w="768" w:type="dxa"/>
            <w:gridSpan w:val="2"/>
          </w:tcPr>
          <w:p w14:paraId="292A6EC3" w14:textId="77777777" w:rsidR="0042012F" w:rsidRDefault="0042012F" w:rsidP="002302CF">
            <w:pPr>
              <w:jc w:val="both"/>
            </w:pPr>
          </w:p>
        </w:tc>
        <w:tc>
          <w:tcPr>
            <w:tcW w:w="768" w:type="dxa"/>
            <w:gridSpan w:val="3"/>
          </w:tcPr>
          <w:p w14:paraId="5BE7F51F" w14:textId="77777777" w:rsidR="0042012F" w:rsidRDefault="0042012F" w:rsidP="002302CF">
            <w:pPr>
              <w:jc w:val="both"/>
            </w:pPr>
          </w:p>
        </w:tc>
        <w:tc>
          <w:tcPr>
            <w:tcW w:w="762" w:type="dxa"/>
            <w:gridSpan w:val="3"/>
          </w:tcPr>
          <w:p w14:paraId="4380542F" w14:textId="77777777" w:rsidR="0042012F" w:rsidRDefault="0042012F" w:rsidP="002302CF">
            <w:pPr>
              <w:jc w:val="both"/>
            </w:pPr>
          </w:p>
        </w:tc>
      </w:tr>
      <w:tr w:rsidR="0042012F" w14:paraId="5AC75900" w14:textId="2D2A5B5A" w:rsidTr="00D8582D">
        <w:trPr>
          <w:gridAfter w:val="1"/>
          <w:wAfter w:w="73" w:type="dxa"/>
        </w:trPr>
        <w:tc>
          <w:tcPr>
            <w:tcW w:w="1019" w:type="dxa"/>
            <w:gridSpan w:val="2"/>
          </w:tcPr>
          <w:p w14:paraId="3F73DE07" w14:textId="77777777" w:rsidR="0042012F" w:rsidRDefault="0042012F" w:rsidP="002302CF">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5B199213" w14:textId="77777777" w:rsidR="0042012F" w:rsidRDefault="0042012F" w:rsidP="002302CF">
            <w:pPr>
              <w:jc w:val="both"/>
            </w:pPr>
          </w:p>
        </w:tc>
        <w:tc>
          <w:tcPr>
            <w:tcW w:w="768" w:type="dxa"/>
            <w:gridSpan w:val="2"/>
          </w:tcPr>
          <w:p w14:paraId="7F05D371" w14:textId="77777777" w:rsidR="0042012F" w:rsidRDefault="0042012F" w:rsidP="002302CF">
            <w:pPr>
              <w:jc w:val="both"/>
            </w:pPr>
          </w:p>
        </w:tc>
        <w:tc>
          <w:tcPr>
            <w:tcW w:w="768" w:type="dxa"/>
            <w:gridSpan w:val="3"/>
          </w:tcPr>
          <w:p w14:paraId="1D8D8F83" w14:textId="77777777" w:rsidR="0042012F" w:rsidRDefault="0042012F" w:rsidP="002302CF">
            <w:pPr>
              <w:jc w:val="both"/>
            </w:pPr>
          </w:p>
        </w:tc>
        <w:tc>
          <w:tcPr>
            <w:tcW w:w="762" w:type="dxa"/>
            <w:gridSpan w:val="3"/>
          </w:tcPr>
          <w:p w14:paraId="4CFF6216" w14:textId="77777777" w:rsidR="0042012F" w:rsidRDefault="0042012F" w:rsidP="002302CF">
            <w:pPr>
              <w:jc w:val="both"/>
            </w:pPr>
          </w:p>
        </w:tc>
      </w:tr>
      <w:tr w:rsidR="0042012F" w14:paraId="779B3998" w14:textId="7C62D063" w:rsidTr="00D8582D">
        <w:trPr>
          <w:gridAfter w:val="1"/>
          <w:wAfter w:w="73" w:type="dxa"/>
        </w:trPr>
        <w:tc>
          <w:tcPr>
            <w:tcW w:w="1019" w:type="dxa"/>
            <w:gridSpan w:val="2"/>
          </w:tcPr>
          <w:p w14:paraId="2CAE289F" w14:textId="77777777" w:rsidR="0042012F" w:rsidRDefault="0042012F" w:rsidP="002302CF">
            <w:pPr>
              <w:jc w:val="both"/>
              <w:rPr>
                <w:color w:val="000000" w:themeColor="text1"/>
              </w:rPr>
            </w:pPr>
            <w:r>
              <w:rPr>
                <w:color w:val="000000" w:themeColor="text1"/>
              </w:rPr>
              <w:t>N</w:t>
            </w:r>
          </w:p>
        </w:tc>
        <w:tc>
          <w:tcPr>
            <w:tcW w:w="648" w:type="dxa"/>
            <w:gridSpan w:val="3"/>
          </w:tcPr>
          <w:p w14:paraId="30592A83" w14:textId="28F74059" w:rsidR="0042012F" w:rsidRDefault="0042012F" w:rsidP="002302CF">
            <w:pPr>
              <w:jc w:val="both"/>
            </w:pPr>
            <w:r>
              <w:t>O</w:t>
            </w:r>
          </w:p>
        </w:tc>
        <w:tc>
          <w:tcPr>
            <w:tcW w:w="768" w:type="dxa"/>
            <w:gridSpan w:val="2"/>
          </w:tcPr>
          <w:p w14:paraId="67C0B9C1" w14:textId="77777777" w:rsidR="0042012F" w:rsidRDefault="0042012F" w:rsidP="002302CF">
            <w:pPr>
              <w:jc w:val="both"/>
            </w:pPr>
          </w:p>
        </w:tc>
        <w:tc>
          <w:tcPr>
            <w:tcW w:w="768" w:type="dxa"/>
            <w:gridSpan w:val="3"/>
          </w:tcPr>
          <w:p w14:paraId="67A31CF8" w14:textId="77777777" w:rsidR="0042012F" w:rsidRDefault="0042012F" w:rsidP="002302CF">
            <w:pPr>
              <w:jc w:val="both"/>
            </w:pPr>
          </w:p>
        </w:tc>
        <w:tc>
          <w:tcPr>
            <w:tcW w:w="762" w:type="dxa"/>
            <w:gridSpan w:val="3"/>
          </w:tcPr>
          <w:p w14:paraId="75E16377" w14:textId="77777777" w:rsidR="0042012F" w:rsidRDefault="0042012F" w:rsidP="002302CF">
            <w:pPr>
              <w:jc w:val="both"/>
            </w:pPr>
          </w:p>
        </w:tc>
      </w:tr>
      <w:tr w:rsidR="0042012F" w14:paraId="5180E066" w14:textId="62B1D606" w:rsidTr="00D8582D">
        <w:trPr>
          <w:gridAfter w:val="1"/>
          <w:wAfter w:w="73" w:type="dxa"/>
        </w:trPr>
        <w:tc>
          <w:tcPr>
            <w:tcW w:w="1019" w:type="dxa"/>
            <w:gridSpan w:val="2"/>
          </w:tcPr>
          <w:p w14:paraId="18FD84D1" w14:textId="77777777" w:rsidR="0042012F" w:rsidRDefault="0042012F" w:rsidP="002302CF">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50DCFE7F" w14:textId="77777777" w:rsidR="0042012F" w:rsidRDefault="0042012F" w:rsidP="002302CF">
            <w:pPr>
              <w:jc w:val="both"/>
            </w:pPr>
          </w:p>
        </w:tc>
        <w:tc>
          <w:tcPr>
            <w:tcW w:w="768" w:type="dxa"/>
            <w:gridSpan w:val="2"/>
          </w:tcPr>
          <w:p w14:paraId="491C2D4C" w14:textId="77777777" w:rsidR="0042012F" w:rsidRDefault="0042012F" w:rsidP="002302CF">
            <w:pPr>
              <w:jc w:val="both"/>
            </w:pPr>
          </w:p>
        </w:tc>
        <w:tc>
          <w:tcPr>
            <w:tcW w:w="768" w:type="dxa"/>
            <w:gridSpan w:val="3"/>
          </w:tcPr>
          <w:p w14:paraId="59028A4F" w14:textId="77777777" w:rsidR="0042012F" w:rsidRDefault="0042012F" w:rsidP="002302CF">
            <w:pPr>
              <w:jc w:val="both"/>
            </w:pPr>
          </w:p>
        </w:tc>
        <w:tc>
          <w:tcPr>
            <w:tcW w:w="762" w:type="dxa"/>
            <w:gridSpan w:val="3"/>
          </w:tcPr>
          <w:p w14:paraId="5B6C7F84" w14:textId="77777777" w:rsidR="0042012F" w:rsidRDefault="0042012F" w:rsidP="002302CF">
            <w:pPr>
              <w:jc w:val="both"/>
            </w:pPr>
          </w:p>
        </w:tc>
      </w:tr>
      <w:tr w:rsidR="0042012F" w14:paraId="61EE9074" w14:textId="6C64D4E6" w:rsidTr="00D8582D">
        <w:trPr>
          <w:gridAfter w:val="1"/>
          <w:wAfter w:w="73" w:type="dxa"/>
        </w:trPr>
        <w:tc>
          <w:tcPr>
            <w:tcW w:w="1019" w:type="dxa"/>
            <w:gridSpan w:val="2"/>
          </w:tcPr>
          <w:p w14:paraId="582D91E1" w14:textId="77777777" w:rsidR="0042012F" w:rsidRDefault="0042012F" w:rsidP="002302CF">
            <w:pPr>
              <w:jc w:val="both"/>
              <w:rPr>
                <w:color w:val="000000" w:themeColor="text1"/>
              </w:rPr>
            </w:pPr>
            <w:r>
              <w:rPr>
                <w:color w:val="000000" w:themeColor="text1"/>
              </w:rPr>
              <w:lastRenderedPageBreak/>
              <w:t>N</w:t>
            </w:r>
          </w:p>
        </w:tc>
        <w:tc>
          <w:tcPr>
            <w:tcW w:w="648" w:type="dxa"/>
            <w:gridSpan w:val="3"/>
          </w:tcPr>
          <w:p w14:paraId="674242FF" w14:textId="306C4DC8" w:rsidR="0042012F" w:rsidRDefault="0042012F" w:rsidP="002302CF">
            <w:pPr>
              <w:jc w:val="both"/>
            </w:pPr>
            <w:r>
              <w:t>O</w:t>
            </w:r>
          </w:p>
        </w:tc>
        <w:tc>
          <w:tcPr>
            <w:tcW w:w="768" w:type="dxa"/>
            <w:gridSpan w:val="2"/>
          </w:tcPr>
          <w:p w14:paraId="74111DCE" w14:textId="77777777" w:rsidR="0042012F" w:rsidRDefault="0042012F" w:rsidP="002302CF">
            <w:pPr>
              <w:jc w:val="both"/>
            </w:pPr>
          </w:p>
        </w:tc>
        <w:tc>
          <w:tcPr>
            <w:tcW w:w="768" w:type="dxa"/>
            <w:gridSpan w:val="3"/>
          </w:tcPr>
          <w:p w14:paraId="4FB15AA0" w14:textId="77777777" w:rsidR="0042012F" w:rsidRDefault="0042012F" w:rsidP="002302CF">
            <w:pPr>
              <w:jc w:val="both"/>
            </w:pPr>
          </w:p>
        </w:tc>
        <w:tc>
          <w:tcPr>
            <w:tcW w:w="762" w:type="dxa"/>
            <w:gridSpan w:val="3"/>
          </w:tcPr>
          <w:p w14:paraId="7348759C" w14:textId="77777777" w:rsidR="0042012F" w:rsidRDefault="0042012F" w:rsidP="002302CF">
            <w:pPr>
              <w:jc w:val="both"/>
            </w:pPr>
          </w:p>
        </w:tc>
      </w:tr>
      <w:tr w:rsidR="0042012F" w14:paraId="0E5DF594" w14:textId="3DD4DDD4" w:rsidTr="00D8582D">
        <w:trPr>
          <w:gridAfter w:val="1"/>
          <w:wAfter w:w="73" w:type="dxa"/>
        </w:trPr>
        <w:tc>
          <w:tcPr>
            <w:tcW w:w="1019" w:type="dxa"/>
            <w:gridSpan w:val="2"/>
          </w:tcPr>
          <w:p w14:paraId="1828944D" w14:textId="77777777" w:rsidR="0042012F" w:rsidRDefault="0042012F" w:rsidP="002302CF">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67CDFF80" w14:textId="77777777" w:rsidR="0042012F" w:rsidRDefault="0042012F" w:rsidP="002302CF">
            <w:pPr>
              <w:jc w:val="both"/>
            </w:pPr>
          </w:p>
        </w:tc>
        <w:tc>
          <w:tcPr>
            <w:tcW w:w="768" w:type="dxa"/>
            <w:gridSpan w:val="2"/>
          </w:tcPr>
          <w:p w14:paraId="64CFADCF" w14:textId="77777777" w:rsidR="0042012F" w:rsidRDefault="0042012F" w:rsidP="002302CF">
            <w:pPr>
              <w:jc w:val="both"/>
            </w:pPr>
          </w:p>
        </w:tc>
        <w:tc>
          <w:tcPr>
            <w:tcW w:w="768" w:type="dxa"/>
            <w:gridSpan w:val="3"/>
          </w:tcPr>
          <w:p w14:paraId="0E4BD603" w14:textId="77777777" w:rsidR="0042012F" w:rsidRDefault="0042012F" w:rsidP="002302CF">
            <w:pPr>
              <w:jc w:val="both"/>
            </w:pPr>
          </w:p>
        </w:tc>
        <w:tc>
          <w:tcPr>
            <w:tcW w:w="762" w:type="dxa"/>
            <w:gridSpan w:val="3"/>
          </w:tcPr>
          <w:p w14:paraId="2A4EE71B" w14:textId="77777777" w:rsidR="0042012F" w:rsidRDefault="0042012F" w:rsidP="002302CF">
            <w:pPr>
              <w:jc w:val="both"/>
            </w:pPr>
          </w:p>
        </w:tc>
      </w:tr>
      <w:tr w:rsidR="0042012F" w14:paraId="7C5E5F00" w14:textId="3004CF86" w:rsidTr="00D8582D">
        <w:trPr>
          <w:gridAfter w:val="1"/>
          <w:wAfter w:w="73" w:type="dxa"/>
        </w:trPr>
        <w:tc>
          <w:tcPr>
            <w:tcW w:w="1019" w:type="dxa"/>
            <w:gridSpan w:val="2"/>
          </w:tcPr>
          <w:p w14:paraId="45A2E2FE" w14:textId="77777777" w:rsidR="0042012F" w:rsidRDefault="0042012F" w:rsidP="002302CF">
            <w:pPr>
              <w:jc w:val="both"/>
              <w:rPr>
                <w:color w:val="000000" w:themeColor="text1"/>
              </w:rPr>
            </w:pPr>
            <w:r>
              <w:rPr>
                <w:color w:val="000000" w:themeColor="text1"/>
              </w:rPr>
              <w:t>N</w:t>
            </w:r>
          </w:p>
        </w:tc>
        <w:tc>
          <w:tcPr>
            <w:tcW w:w="648" w:type="dxa"/>
            <w:gridSpan w:val="3"/>
          </w:tcPr>
          <w:p w14:paraId="14EAF4E8" w14:textId="45F0B504" w:rsidR="0042012F" w:rsidRDefault="0042012F" w:rsidP="002302CF">
            <w:pPr>
              <w:jc w:val="both"/>
            </w:pPr>
            <w:r>
              <w:t>O</w:t>
            </w:r>
          </w:p>
        </w:tc>
        <w:tc>
          <w:tcPr>
            <w:tcW w:w="768" w:type="dxa"/>
            <w:gridSpan w:val="2"/>
          </w:tcPr>
          <w:p w14:paraId="14C21877" w14:textId="77777777" w:rsidR="0042012F" w:rsidRDefault="0042012F" w:rsidP="002302CF">
            <w:pPr>
              <w:jc w:val="both"/>
            </w:pPr>
          </w:p>
        </w:tc>
        <w:tc>
          <w:tcPr>
            <w:tcW w:w="768" w:type="dxa"/>
            <w:gridSpan w:val="3"/>
          </w:tcPr>
          <w:p w14:paraId="753138D6" w14:textId="77777777" w:rsidR="0042012F" w:rsidRDefault="0042012F" w:rsidP="002302CF">
            <w:pPr>
              <w:jc w:val="both"/>
            </w:pPr>
          </w:p>
        </w:tc>
        <w:tc>
          <w:tcPr>
            <w:tcW w:w="762" w:type="dxa"/>
            <w:gridSpan w:val="3"/>
          </w:tcPr>
          <w:p w14:paraId="439A23EB" w14:textId="77777777" w:rsidR="0042012F" w:rsidRDefault="0042012F" w:rsidP="002302CF">
            <w:pPr>
              <w:jc w:val="both"/>
            </w:pPr>
          </w:p>
        </w:tc>
      </w:tr>
      <w:tr w:rsidR="0042012F" w14:paraId="0AA8C147" w14:textId="0B60B8DA" w:rsidTr="00D8582D">
        <w:trPr>
          <w:gridAfter w:val="1"/>
          <w:wAfter w:w="73" w:type="dxa"/>
        </w:trPr>
        <w:tc>
          <w:tcPr>
            <w:tcW w:w="1019" w:type="dxa"/>
            <w:gridSpan w:val="2"/>
          </w:tcPr>
          <w:p w14:paraId="4B6F8D8B" w14:textId="77777777" w:rsidR="0042012F" w:rsidRDefault="0042012F" w:rsidP="002302CF">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1195E1CB" w14:textId="77777777" w:rsidR="0042012F" w:rsidRDefault="0042012F" w:rsidP="002302CF">
            <w:pPr>
              <w:jc w:val="both"/>
            </w:pPr>
          </w:p>
        </w:tc>
        <w:tc>
          <w:tcPr>
            <w:tcW w:w="768" w:type="dxa"/>
            <w:gridSpan w:val="2"/>
          </w:tcPr>
          <w:p w14:paraId="3E03E97C" w14:textId="77777777" w:rsidR="0042012F" w:rsidRDefault="0042012F" w:rsidP="002302CF">
            <w:pPr>
              <w:jc w:val="both"/>
            </w:pPr>
          </w:p>
        </w:tc>
        <w:tc>
          <w:tcPr>
            <w:tcW w:w="768" w:type="dxa"/>
            <w:gridSpan w:val="3"/>
          </w:tcPr>
          <w:p w14:paraId="3721117D" w14:textId="77777777" w:rsidR="0042012F" w:rsidRDefault="0042012F" w:rsidP="002302CF">
            <w:pPr>
              <w:jc w:val="both"/>
            </w:pPr>
          </w:p>
        </w:tc>
        <w:tc>
          <w:tcPr>
            <w:tcW w:w="762" w:type="dxa"/>
            <w:gridSpan w:val="3"/>
          </w:tcPr>
          <w:p w14:paraId="18A04BCE" w14:textId="77777777" w:rsidR="0042012F" w:rsidRDefault="0042012F" w:rsidP="002302CF">
            <w:pPr>
              <w:jc w:val="both"/>
            </w:pPr>
          </w:p>
        </w:tc>
      </w:tr>
      <w:tr w:rsidR="0042012F" w14:paraId="448D6479" w14:textId="5888D1AF" w:rsidTr="00D8582D">
        <w:trPr>
          <w:gridAfter w:val="1"/>
          <w:wAfter w:w="73" w:type="dxa"/>
        </w:trPr>
        <w:tc>
          <w:tcPr>
            <w:tcW w:w="1019" w:type="dxa"/>
            <w:gridSpan w:val="2"/>
          </w:tcPr>
          <w:p w14:paraId="070B849B" w14:textId="77777777" w:rsidR="0042012F" w:rsidRDefault="0042012F" w:rsidP="002302CF">
            <w:pPr>
              <w:jc w:val="both"/>
              <w:rPr>
                <w:color w:val="000000" w:themeColor="text1"/>
              </w:rPr>
            </w:pPr>
            <w:r>
              <w:rPr>
                <w:color w:val="000000" w:themeColor="text1"/>
              </w:rPr>
              <w:t>N</w:t>
            </w:r>
          </w:p>
        </w:tc>
        <w:tc>
          <w:tcPr>
            <w:tcW w:w="648" w:type="dxa"/>
            <w:gridSpan w:val="3"/>
          </w:tcPr>
          <w:p w14:paraId="5FEAF08B" w14:textId="3E5D3F9B" w:rsidR="0042012F" w:rsidRDefault="0042012F" w:rsidP="002302CF">
            <w:pPr>
              <w:jc w:val="both"/>
            </w:pPr>
            <w:r>
              <w:t>O</w:t>
            </w:r>
          </w:p>
        </w:tc>
        <w:tc>
          <w:tcPr>
            <w:tcW w:w="768" w:type="dxa"/>
            <w:gridSpan w:val="2"/>
          </w:tcPr>
          <w:p w14:paraId="531AF437" w14:textId="77777777" w:rsidR="0042012F" w:rsidRDefault="0042012F" w:rsidP="002302CF">
            <w:pPr>
              <w:jc w:val="both"/>
            </w:pPr>
          </w:p>
        </w:tc>
        <w:tc>
          <w:tcPr>
            <w:tcW w:w="768" w:type="dxa"/>
            <w:gridSpan w:val="3"/>
          </w:tcPr>
          <w:p w14:paraId="4C17B527" w14:textId="77777777" w:rsidR="0042012F" w:rsidRDefault="0042012F" w:rsidP="002302CF">
            <w:pPr>
              <w:jc w:val="both"/>
            </w:pPr>
          </w:p>
        </w:tc>
        <w:tc>
          <w:tcPr>
            <w:tcW w:w="762" w:type="dxa"/>
            <w:gridSpan w:val="3"/>
          </w:tcPr>
          <w:p w14:paraId="13E11B17" w14:textId="77777777" w:rsidR="0042012F" w:rsidRDefault="0042012F" w:rsidP="002302CF">
            <w:pPr>
              <w:jc w:val="both"/>
            </w:pPr>
          </w:p>
        </w:tc>
      </w:tr>
      <w:tr w:rsidR="0042012F" w14:paraId="72E89BE5" w14:textId="3DD90624" w:rsidTr="00D8582D">
        <w:trPr>
          <w:gridAfter w:val="1"/>
          <w:wAfter w:w="73" w:type="dxa"/>
        </w:trPr>
        <w:tc>
          <w:tcPr>
            <w:tcW w:w="1019" w:type="dxa"/>
            <w:gridSpan w:val="2"/>
          </w:tcPr>
          <w:p w14:paraId="7F543E7C" w14:textId="77777777" w:rsidR="0042012F" w:rsidRDefault="0042012F" w:rsidP="002302CF">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5DEE14A7" w14:textId="77777777" w:rsidR="0042012F" w:rsidRDefault="0042012F" w:rsidP="002302CF">
            <w:pPr>
              <w:jc w:val="both"/>
            </w:pPr>
          </w:p>
        </w:tc>
        <w:tc>
          <w:tcPr>
            <w:tcW w:w="768" w:type="dxa"/>
            <w:gridSpan w:val="2"/>
          </w:tcPr>
          <w:p w14:paraId="119B4361" w14:textId="77777777" w:rsidR="0042012F" w:rsidRDefault="0042012F" w:rsidP="002302CF">
            <w:pPr>
              <w:jc w:val="both"/>
            </w:pPr>
          </w:p>
        </w:tc>
        <w:tc>
          <w:tcPr>
            <w:tcW w:w="768" w:type="dxa"/>
            <w:gridSpan w:val="3"/>
          </w:tcPr>
          <w:p w14:paraId="0C74AB9F" w14:textId="77777777" w:rsidR="0042012F" w:rsidRDefault="0042012F" w:rsidP="002302CF">
            <w:pPr>
              <w:jc w:val="both"/>
            </w:pPr>
          </w:p>
        </w:tc>
        <w:tc>
          <w:tcPr>
            <w:tcW w:w="762" w:type="dxa"/>
            <w:gridSpan w:val="3"/>
          </w:tcPr>
          <w:p w14:paraId="49CD632D" w14:textId="77777777" w:rsidR="0042012F" w:rsidRDefault="0042012F" w:rsidP="002302CF">
            <w:pPr>
              <w:jc w:val="both"/>
            </w:pPr>
          </w:p>
        </w:tc>
      </w:tr>
      <w:tr w:rsidR="0042012F" w14:paraId="0C289678" w14:textId="676295DA" w:rsidTr="00D8582D">
        <w:trPr>
          <w:gridAfter w:val="1"/>
          <w:wAfter w:w="73" w:type="dxa"/>
        </w:trPr>
        <w:tc>
          <w:tcPr>
            <w:tcW w:w="1019" w:type="dxa"/>
            <w:gridSpan w:val="2"/>
          </w:tcPr>
          <w:p w14:paraId="60B195AD" w14:textId="77777777" w:rsidR="0042012F" w:rsidRDefault="0042012F" w:rsidP="002302CF">
            <w:pPr>
              <w:jc w:val="both"/>
              <w:rPr>
                <w:color w:val="000000" w:themeColor="text1"/>
              </w:rPr>
            </w:pPr>
            <w:r>
              <w:rPr>
                <w:color w:val="000000" w:themeColor="text1"/>
              </w:rPr>
              <w:t xml:space="preserve">N </w:t>
            </w:r>
          </w:p>
        </w:tc>
        <w:tc>
          <w:tcPr>
            <w:tcW w:w="648" w:type="dxa"/>
            <w:gridSpan w:val="3"/>
          </w:tcPr>
          <w:p w14:paraId="17C806DC" w14:textId="1A5DFF64" w:rsidR="0042012F" w:rsidRDefault="0042012F" w:rsidP="002302CF">
            <w:pPr>
              <w:jc w:val="both"/>
            </w:pPr>
            <w:r>
              <w:t>O</w:t>
            </w:r>
          </w:p>
        </w:tc>
        <w:tc>
          <w:tcPr>
            <w:tcW w:w="768" w:type="dxa"/>
            <w:gridSpan w:val="2"/>
          </w:tcPr>
          <w:p w14:paraId="6FBBE6CF" w14:textId="6EAE27AE" w:rsidR="0042012F" w:rsidRDefault="0042012F" w:rsidP="002302CF">
            <w:pPr>
              <w:jc w:val="both"/>
            </w:pPr>
            <w:r>
              <w:t>OG</w:t>
            </w:r>
          </w:p>
        </w:tc>
        <w:tc>
          <w:tcPr>
            <w:tcW w:w="768" w:type="dxa"/>
            <w:gridSpan w:val="3"/>
          </w:tcPr>
          <w:p w14:paraId="16927894" w14:textId="77777777" w:rsidR="0042012F" w:rsidRDefault="0042012F" w:rsidP="002302CF">
            <w:pPr>
              <w:jc w:val="both"/>
            </w:pPr>
          </w:p>
        </w:tc>
        <w:tc>
          <w:tcPr>
            <w:tcW w:w="762" w:type="dxa"/>
            <w:gridSpan w:val="3"/>
          </w:tcPr>
          <w:p w14:paraId="4C1BCA99" w14:textId="77777777" w:rsidR="0042012F" w:rsidRDefault="0042012F" w:rsidP="002302CF">
            <w:pPr>
              <w:jc w:val="both"/>
            </w:pPr>
          </w:p>
        </w:tc>
      </w:tr>
      <w:tr w:rsidR="0042012F" w14:paraId="49D168A8" w14:textId="613839D4" w:rsidTr="00D8582D">
        <w:trPr>
          <w:gridAfter w:val="1"/>
          <w:wAfter w:w="73" w:type="dxa"/>
        </w:trPr>
        <w:tc>
          <w:tcPr>
            <w:tcW w:w="1019" w:type="dxa"/>
            <w:gridSpan w:val="2"/>
          </w:tcPr>
          <w:p w14:paraId="0C211EC3" w14:textId="77777777" w:rsidR="0042012F" w:rsidRDefault="0042012F" w:rsidP="002302CF">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6DA5D5E9" w14:textId="77777777" w:rsidR="0042012F" w:rsidRDefault="0042012F" w:rsidP="002302CF">
            <w:pPr>
              <w:jc w:val="both"/>
            </w:pPr>
          </w:p>
        </w:tc>
        <w:tc>
          <w:tcPr>
            <w:tcW w:w="768" w:type="dxa"/>
            <w:gridSpan w:val="2"/>
          </w:tcPr>
          <w:p w14:paraId="0E0C38E5" w14:textId="77777777" w:rsidR="0042012F" w:rsidRDefault="0042012F" w:rsidP="002302CF">
            <w:pPr>
              <w:jc w:val="both"/>
            </w:pPr>
          </w:p>
        </w:tc>
        <w:tc>
          <w:tcPr>
            <w:tcW w:w="768" w:type="dxa"/>
            <w:gridSpan w:val="3"/>
          </w:tcPr>
          <w:p w14:paraId="05EF5661" w14:textId="77777777" w:rsidR="0042012F" w:rsidRDefault="0042012F" w:rsidP="002302CF">
            <w:pPr>
              <w:jc w:val="both"/>
            </w:pPr>
          </w:p>
        </w:tc>
        <w:tc>
          <w:tcPr>
            <w:tcW w:w="762" w:type="dxa"/>
            <w:gridSpan w:val="3"/>
          </w:tcPr>
          <w:p w14:paraId="450F6995" w14:textId="77777777" w:rsidR="0042012F" w:rsidRDefault="0042012F" w:rsidP="002302CF">
            <w:pPr>
              <w:jc w:val="both"/>
            </w:pPr>
          </w:p>
        </w:tc>
      </w:tr>
      <w:tr w:rsidR="0042012F" w14:paraId="433DC42F" w14:textId="7B5264B9" w:rsidTr="00D8582D">
        <w:trPr>
          <w:gridAfter w:val="1"/>
          <w:wAfter w:w="73" w:type="dxa"/>
        </w:trPr>
        <w:tc>
          <w:tcPr>
            <w:tcW w:w="1019" w:type="dxa"/>
            <w:gridSpan w:val="2"/>
          </w:tcPr>
          <w:p w14:paraId="01A8CF53" w14:textId="77777777" w:rsidR="0042012F" w:rsidRDefault="0042012F" w:rsidP="002302CF">
            <w:pPr>
              <w:jc w:val="both"/>
              <w:rPr>
                <w:color w:val="000000" w:themeColor="text1"/>
              </w:rPr>
            </w:pPr>
            <w:r>
              <w:rPr>
                <w:color w:val="000000" w:themeColor="text1"/>
              </w:rPr>
              <w:t>N</w:t>
            </w:r>
          </w:p>
        </w:tc>
        <w:tc>
          <w:tcPr>
            <w:tcW w:w="648" w:type="dxa"/>
            <w:gridSpan w:val="3"/>
          </w:tcPr>
          <w:p w14:paraId="442651E8" w14:textId="5657E976" w:rsidR="0042012F" w:rsidRDefault="0042012F" w:rsidP="002302CF">
            <w:pPr>
              <w:jc w:val="both"/>
            </w:pPr>
            <w:r>
              <w:t>O</w:t>
            </w:r>
          </w:p>
        </w:tc>
        <w:tc>
          <w:tcPr>
            <w:tcW w:w="768" w:type="dxa"/>
            <w:gridSpan w:val="2"/>
          </w:tcPr>
          <w:p w14:paraId="0D211850" w14:textId="6F8944E9" w:rsidR="0042012F" w:rsidRDefault="0042012F" w:rsidP="002302CF">
            <w:pPr>
              <w:jc w:val="both"/>
            </w:pPr>
            <w:r>
              <w:t>OG1</w:t>
            </w:r>
          </w:p>
        </w:tc>
        <w:tc>
          <w:tcPr>
            <w:tcW w:w="768" w:type="dxa"/>
            <w:gridSpan w:val="3"/>
          </w:tcPr>
          <w:p w14:paraId="49AE6AA3" w14:textId="77777777" w:rsidR="0042012F" w:rsidRDefault="0042012F" w:rsidP="002302CF">
            <w:pPr>
              <w:jc w:val="both"/>
            </w:pPr>
          </w:p>
        </w:tc>
        <w:tc>
          <w:tcPr>
            <w:tcW w:w="762" w:type="dxa"/>
            <w:gridSpan w:val="3"/>
          </w:tcPr>
          <w:p w14:paraId="22EF071E" w14:textId="77777777" w:rsidR="0042012F" w:rsidRDefault="0042012F" w:rsidP="002302CF">
            <w:pPr>
              <w:jc w:val="both"/>
            </w:pPr>
          </w:p>
        </w:tc>
      </w:tr>
      <w:tr w:rsidR="0042012F" w14:paraId="50C26232" w14:textId="46F0D1C1" w:rsidTr="00D8582D">
        <w:trPr>
          <w:gridAfter w:val="1"/>
          <w:wAfter w:w="73" w:type="dxa"/>
        </w:trPr>
        <w:tc>
          <w:tcPr>
            <w:tcW w:w="1019" w:type="dxa"/>
            <w:gridSpan w:val="2"/>
          </w:tcPr>
          <w:p w14:paraId="339C182A" w14:textId="77777777" w:rsidR="0042012F" w:rsidRDefault="0042012F" w:rsidP="002302CF">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0657DBFA" w14:textId="77777777" w:rsidR="0042012F" w:rsidRDefault="0042012F" w:rsidP="002302CF">
            <w:pPr>
              <w:jc w:val="both"/>
            </w:pPr>
          </w:p>
        </w:tc>
        <w:tc>
          <w:tcPr>
            <w:tcW w:w="768" w:type="dxa"/>
            <w:gridSpan w:val="2"/>
          </w:tcPr>
          <w:p w14:paraId="739EBBB1" w14:textId="77777777" w:rsidR="0042012F" w:rsidRDefault="0042012F" w:rsidP="002302CF">
            <w:pPr>
              <w:jc w:val="both"/>
            </w:pPr>
          </w:p>
        </w:tc>
        <w:tc>
          <w:tcPr>
            <w:tcW w:w="768" w:type="dxa"/>
            <w:gridSpan w:val="3"/>
          </w:tcPr>
          <w:p w14:paraId="2B936625" w14:textId="77777777" w:rsidR="0042012F" w:rsidRDefault="0042012F" w:rsidP="002302CF">
            <w:pPr>
              <w:jc w:val="both"/>
            </w:pPr>
          </w:p>
        </w:tc>
        <w:tc>
          <w:tcPr>
            <w:tcW w:w="762" w:type="dxa"/>
            <w:gridSpan w:val="3"/>
          </w:tcPr>
          <w:p w14:paraId="1FABBA5F" w14:textId="77777777" w:rsidR="0042012F" w:rsidRDefault="0042012F" w:rsidP="002302CF">
            <w:pPr>
              <w:jc w:val="both"/>
            </w:pPr>
          </w:p>
        </w:tc>
      </w:tr>
      <w:tr w:rsidR="0042012F" w14:paraId="15E60376" w14:textId="1A199F83" w:rsidTr="00D8582D">
        <w:trPr>
          <w:gridAfter w:val="1"/>
          <w:wAfter w:w="73" w:type="dxa"/>
        </w:trPr>
        <w:tc>
          <w:tcPr>
            <w:tcW w:w="1019" w:type="dxa"/>
            <w:gridSpan w:val="2"/>
          </w:tcPr>
          <w:p w14:paraId="4C3E0050" w14:textId="77777777" w:rsidR="0042012F" w:rsidRDefault="0042012F" w:rsidP="002302CF">
            <w:pPr>
              <w:jc w:val="both"/>
              <w:rPr>
                <w:color w:val="000000" w:themeColor="text1"/>
              </w:rPr>
            </w:pPr>
            <w:r>
              <w:rPr>
                <w:color w:val="000000" w:themeColor="text1"/>
              </w:rPr>
              <w:t>N</w:t>
            </w:r>
          </w:p>
        </w:tc>
        <w:tc>
          <w:tcPr>
            <w:tcW w:w="648" w:type="dxa"/>
            <w:gridSpan w:val="3"/>
          </w:tcPr>
          <w:p w14:paraId="019EE957" w14:textId="0025A179" w:rsidR="0042012F" w:rsidRDefault="0042012F" w:rsidP="002302CF">
            <w:pPr>
              <w:jc w:val="both"/>
            </w:pPr>
            <w:r>
              <w:t>O</w:t>
            </w:r>
          </w:p>
        </w:tc>
        <w:tc>
          <w:tcPr>
            <w:tcW w:w="768" w:type="dxa"/>
            <w:gridSpan w:val="2"/>
          </w:tcPr>
          <w:p w14:paraId="486A4DC7" w14:textId="77777777" w:rsidR="0042012F" w:rsidRDefault="0042012F" w:rsidP="002302CF">
            <w:pPr>
              <w:jc w:val="both"/>
            </w:pPr>
          </w:p>
        </w:tc>
        <w:tc>
          <w:tcPr>
            <w:tcW w:w="768" w:type="dxa"/>
            <w:gridSpan w:val="3"/>
          </w:tcPr>
          <w:p w14:paraId="3136945A" w14:textId="77777777" w:rsidR="0042012F" w:rsidRDefault="0042012F" w:rsidP="002302CF">
            <w:pPr>
              <w:jc w:val="both"/>
            </w:pPr>
          </w:p>
        </w:tc>
        <w:tc>
          <w:tcPr>
            <w:tcW w:w="762" w:type="dxa"/>
            <w:gridSpan w:val="3"/>
          </w:tcPr>
          <w:p w14:paraId="640925A0" w14:textId="77777777" w:rsidR="0042012F" w:rsidRDefault="0042012F" w:rsidP="002302CF">
            <w:pPr>
              <w:jc w:val="both"/>
            </w:pPr>
          </w:p>
        </w:tc>
      </w:tr>
      <w:tr w:rsidR="0042012F" w14:paraId="55F4A2A7" w14:textId="4DF55E70" w:rsidTr="00D8582D">
        <w:trPr>
          <w:gridAfter w:val="1"/>
          <w:wAfter w:w="73" w:type="dxa"/>
        </w:trPr>
        <w:tc>
          <w:tcPr>
            <w:tcW w:w="1019" w:type="dxa"/>
            <w:gridSpan w:val="2"/>
          </w:tcPr>
          <w:p w14:paraId="341F7346" w14:textId="77777777" w:rsidR="0042012F" w:rsidRDefault="0042012F" w:rsidP="002302CF">
            <w:pPr>
              <w:jc w:val="both"/>
              <w:rPr>
                <w:color w:val="000000" w:themeColor="text1"/>
              </w:rPr>
            </w:pPr>
            <w:r w:rsidRPr="00C233AB">
              <w:rPr>
                <w:color w:val="C33520"/>
              </w:rPr>
              <w:t>[</w:t>
            </w:r>
            <w:r w:rsidRPr="00C233AB">
              <w:rPr>
                <w:color w:val="33BD24"/>
              </w:rPr>
              <w:t>PRO</w:t>
            </w:r>
            <w:r w:rsidRPr="00C233AB">
              <w:rPr>
                <w:color w:val="C33520"/>
              </w:rPr>
              <w:t>]</w:t>
            </w:r>
          </w:p>
        </w:tc>
        <w:tc>
          <w:tcPr>
            <w:tcW w:w="648" w:type="dxa"/>
            <w:gridSpan w:val="3"/>
          </w:tcPr>
          <w:p w14:paraId="3596211E" w14:textId="77777777" w:rsidR="0042012F" w:rsidRDefault="0042012F" w:rsidP="002302CF">
            <w:pPr>
              <w:jc w:val="both"/>
            </w:pPr>
          </w:p>
        </w:tc>
        <w:tc>
          <w:tcPr>
            <w:tcW w:w="768" w:type="dxa"/>
            <w:gridSpan w:val="2"/>
          </w:tcPr>
          <w:p w14:paraId="5B8149D3" w14:textId="77777777" w:rsidR="0042012F" w:rsidRDefault="0042012F" w:rsidP="002302CF">
            <w:pPr>
              <w:jc w:val="both"/>
            </w:pPr>
          </w:p>
        </w:tc>
        <w:tc>
          <w:tcPr>
            <w:tcW w:w="768" w:type="dxa"/>
            <w:gridSpan w:val="3"/>
          </w:tcPr>
          <w:p w14:paraId="09F9F9E6" w14:textId="77777777" w:rsidR="0042012F" w:rsidRDefault="0042012F" w:rsidP="002302CF">
            <w:pPr>
              <w:jc w:val="both"/>
            </w:pPr>
          </w:p>
        </w:tc>
        <w:tc>
          <w:tcPr>
            <w:tcW w:w="762" w:type="dxa"/>
            <w:gridSpan w:val="3"/>
          </w:tcPr>
          <w:p w14:paraId="5934DD6E" w14:textId="77777777" w:rsidR="0042012F" w:rsidRDefault="0042012F" w:rsidP="002302CF">
            <w:pPr>
              <w:jc w:val="both"/>
            </w:pPr>
          </w:p>
        </w:tc>
      </w:tr>
      <w:tr w:rsidR="0042012F" w14:paraId="49C52223" w14:textId="5C1FB0A2" w:rsidTr="00D8582D">
        <w:trPr>
          <w:gridAfter w:val="1"/>
          <w:wAfter w:w="73" w:type="dxa"/>
        </w:trPr>
        <w:tc>
          <w:tcPr>
            <w:tcW w:w="1019" w:type="dxa"/>
            <w:gridSpan w:val="2"/>
          </w:tcPr>
          <w:p w14:paraId="2510C00E" w14:textId="587DB78A" w:rsidR="0042012F" w:rsidRDefault="0042012F" w:rsidP="002302CF">
            <w:pPr>
              <w:jc w:val="both"/>
              <w:rPr>
                <w:color w:val="000000" w:themeColor="text1"/>
              </w:rPr>
            </w:pPr>
            <w:r>
              <w:rPr>
                <w:color w:val="000000" w:themeColor="text1"/>
              </w:rPr>
              <w:t>N</w:t>
            </w:r>
          </w:p>
        </w:tc>
        <w:tc>
          <w:tcPr>
            <w:tcW w:w="648" w:type="dxa"/>
            <w:gridSpan w:val="3"/>
          </w:tcPr>
          <w:p w14:paraId="0EA49555" w14:textId="69F71F98" w:rsidR="0042012F" w:rsidRDefault="0042012F" w:rsidP="002302CF">
            <w:pPr>
              <w:jc w:val="both"/>
            </w:pPr>
            <w:r>
              <w:t>O</w:t>
            </w:r>
          </w:p>
        </w:tc>
        <w:tc>
          <w:tcPr>
            <w:tcW w:w="768" w:type="dxa"/>
            <w:gridSpan w:val="2"/>
          </w:tcPr>
          <w:p w14:paraId="5B0192DA" w14:textId="77777777" w:rsidR="0042012F" w:rsidRDefault="0042012F" w:rsidP="002302CF">
            <w:pPr>
              <w:jc w:val="both"/>
            </w:pPr>
          </w:p>
        </w:tc>
        <w:tc>
          <w:tcPr>
            <w:tcW w:w="768" w:type="dxa"/>
            <w:gridSpan w:val="3"/>
          </w:tcPr>
          <w:p w14:paraId="666B9F24" w14:textId="77777777" w:rsidR="0042012F" w:rsidRDefault="0042012F" w:rsidP="002302CF">
            <w:pPr>
              <w:jc w:val="both"/>
            </w:pPr>
          </w:p>
        </w:tc>
        <w:tc>
          <w:tcPr>
            <w:tcW w:w="762" w:type="dxa"/>
            <w:gridSpan w:val="3"/>
          </w:tcPr>
          <w:p w14:paraId="46C8115D" w14:textId="77777777" w:rsidR="0042012F" w:rsidRDefault="0042012F" w:rsidP="002302CF">
            <w:pPr>
              <w:jc w:val="both"/>
            </w:pPr>
          </w:p>
        </w:tc>
      </w:tr>
      <w:tr w:rsidR="0042012F" w14:paraId="6AAB7112" w14:textId="044F06D0" w:rsidTr="00D8582D">
        <w:trPr>
          <w:gridAfter w:val="1"/>
          <w:wAfter w:w="73" w:type="dxa"/>
        </w:trPr>
        <w:tc>
          <w:tcPr>
            <w:tcW w:w="1019" w:type="dxa"/>
            <w:gridSpan w:val="2"/>
          </w:tcPr>
          <w:p w14:paraId="2ABB6E6F" w14:textId="77777777" w:rsidR="0042012F" w:rsidRDefault="0042012F" w:rsidP="002302CF">
            <w:pPr>
              <w:jc w:val="both"/>
              <w:rPr>
                <w:color w:val="000000" w:themeColor="text1"/>
              </w:rPr>
            </w:pPr>
            <w:r w:rsidRPr="00C233AB">
              <w:rPr>
                <w:color w:val="C33520"/>
              </w:rPr>
              <w:t>[</w:t>
            </w:r>
            <w:r>
              <w:rPr>
                <w:color w:val="33BD24"/>
              </w:rPr>
              <w:t>ASN</w:t>
            </w:r>
            <w:r w:rsidRPr="00C233AB">
              <w:rPr>
                <w:color w:val="C33520"/>
              </w:rPr>
              <w:t>]</w:t>
            </w:r>
          </w:p>
        </w:tc>
        <w:tc>
          <w:tcPr>
            <w:tcW w:w="648" w:type="dxa"/>
            <w:gridSpan w:val="3"/>
          </w:tcPr>
          <w:p w14:paraId="73886A5E" w14:textId="77777777" w:rsidR="0042012F" w:rsidRDefault="0042012F" w:rsidP="002302CF">
            <w:pPr>
              <w:jc w:val="both"/>
            </w:pPr>
          </w:p>
        </w:tc>
        <w:tc>
          <w:tcPr>
            <w:tcW w:w="768" w:type="dxa"/>
            <w:gridSpan w:val="2"/>
          </w:tcPr>
          <w:p w14:paraId="53659461" w14:textId="77777777" w:rsidR="0042012F" w:rsidRDefault="0042012F" w:rsidP="002302CF">
            <w:pPr>
              <w:jc w:val="both"/>
            </w:pPr>
          </w:p>
        </w:tc>
        <w:tc>
          <w:tcPr>
            <w:tcW w:w="768" w:type="dxa"/>
            <w:gridSpan w:val="3"/>
          </w:tcPr>
          <w:p w14:paraId="7AFA2D5E" w14:textId="77777777" w:rsidR="0042012F" w:rsidRDefault="0042012F" w:rsidP="002302CF">
            <w:pPr>
              <w:jc w:val="both"/>
            </w:pPr>
          </w:p>
        </w:tc>
        <w:tc>
          <w:tcPr>
            <w:tcW w:w="762" w:type="dxa"/>
            <w:gridSpan w:val="3"/>
          </w:tcPr>
          <w:p w14:paraId="66C50DDC" w14:textId="77777777" w:rsidR="0042012F" w:rsidRDefault="0042012F" w:rsidP="002302CF">
            <w:pPr>
              <w:jc w:val="both"/>
            </w:pPr>
          </w:p>
        </w:tc>
      </w:tr>
      <w:tr w:rsidR="0042012F" w14:paraId="1B75D4EA" w14:textId="30B1A8E2" w:rsidTr="00D8582D">
        <w:trPr>
          <w:gridAfter w:val="1"/>
          <w:wAfter w:w="73" w:type="dxa"/>
        </w:trPr>
        <w:tc>
          <w:tcPr>
            <w:tcW w:w="1019" w:type="dxa"/>
            <w:gridSpan w:val="2"/>
          </w:tcPr>
          <w:p w14:paraId="4E1DBE8B" w14:textId="77777777" w:rsidR="0042012F" w:rsidRDefault="0042012F" w:rsidP="002302CF">
            <w:pPr>
              <w:jc w:val="both"/>
              <w:rPr>
                <w:color w:val="000000" w:themeColor="text1"/>
              </w:rPr>
            </w:pPr>
            <w:r>
              <w:rPr>
                <w:color w:val="000000" w:themeColor="text1"/>
              </w:rPr>
              <w:t>N</w:t>
            </w:r>
          </w:p>
        </w:tc>
        <w:tc>
          <w:tcPr>
            <w:tcW w:w="648" w:type="dxa"/>
            <w:gridSpan w:val="3"/>
          </w:tcPr>
          <w:p w14:paraId="6623AFC3" w14:textId="1CD149F1" w:rsidR="0042012F" w:rsidRDefault="0042012F" w:rsidP="002302CF">
            <w:pPr>
              <w:jc w:val="both"/>
            </w:pPr>
            <w:r>
              <w:t>O</w:t>
            </w:r>
          </w:p>
        </w:tc>
        <w:tc>
          <w:tcPr>
            <w:tcW w:w="768" w:type="dxa"/>
            <w:gridSpan w:val="2"/>
          </w:tcPr>
          <w:p w14:paraId="021AC0CF" w14:textId="1248B55A" w:rsidR="0042012F" w:rsidRDefault="0042012F" w:rsidP="002302CF">
            <w:pPr>
              <w:jc w:val="both"/>
            </w:pPr>
            <w:r>
              <w:t>OD1</w:t>
            </w:r>
          </w:p>
        </w:tc>
        <w:tc>
          <w:tcPr>
            <w:tcW w:w="768" w:type="dxa"/>
            <w:gridSpan w:val="3"/>
          </w:tcPr>
          <w:p w14:paraId="57636711" w14:textId="54A2F138" w:rsidR="0042012F" w:rsidRDefault="0042012F" w:rsidP="002302CF">
            <w:pPr>
              <w:jc w:val="both"/>
            </w:pPr>
            <w:r>
              <w:t>ND2</w:t>
            </w:r>
          </w:p>
        </w:tc>
        <w:tc>
          <w:tcPr>
            <w:tcW w:w="762" w:type="dxa"/>
            <w:gridSpan w:val="3"/>
          </w:tcPr>
          <w:p w14:paraId="2AA8B886" w14:textId="77777777" w:rsidR="0042012F" w:rsidRDefault="0042012F" w:rsidP="002302CF">
            <w:pPr>
              <w:jc w:val="both"/>
            </w:pPr>
          </w:p>
        </w:tc>
      </w:tr>
      <w:tr w:rsidR="0042012F" w14:paraId="0B4D4321" w14:textId="25BBBF07" w:rsidTr="00D8582D">
        <w:trPr>
          <w:gridAfter w:val="1"/>
          <w:wAfter w:w="73" w:type="dxa"/>
        </w:trPr>
        <w:tc>
          <w:tcPr>
            <w:tcW w:w="1019" w:type="dxa"/>
            <w:gridSpan w:val="2"/>
          </w:tcPr>
          <w:p w14:paraId="1275E868" w14:textId="77777777" w:rsidR="0042012F" w:rsidRDefault="0042012F" w:rsidP="002302CF">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506197A0" w14:textId="77777777" w:rsidR="0042012F" w:rsidRDefault="0042012F" w:rsidP="002302CF">
            <w:pPr>
              <w:jc w:val="both"/>
            </w:pPr>
          </w:p>
        </w:tc>
        <w:tc>
          <w:tcPr>
            <w:tcW w:w="768" w:type="dxa"/>
            <w:gridSpan w:val="2"/>
          </w:tcPr>
          <w:p w14:paraId="4B02B7A8" w14:textId="77777777" w:rsidR="0042012F" w:rsidRDefault="0042012F" w:rsidP="002302CF">
            <w:pPr>
              <w:jc w:val="both"/>
            </w:pPr>
          </w:p>
        </w:tc>
        <w:tc>
          <w:tcPr>
            <w:tcW w:w="768" w:type="dxa"/>
            <w:gridSpan w:val="3"/>
          </w:tcPr>
          <w:p w14:paraId="424C7C67" w14:textId="77777777" w:rsidR="0042012F" w:rsidRDefault="0042012F" w:rsidP="002302CF">
            <w:pPr>
              <w:jc w:val="both"/>
            </w:pPr>
          </w:p>
        </w:tc>
        <w:tc>
          <w:tcPr>
            <w:tcW w:w="762" w:type="dxa"/>
            <w:gridSpan w:val="3"/>
          </w:tcPr>
          <w:p w14:paraId="2E9C3AEC" w14:textId="77777777" w:rsidR="0042012F" w:rsidRDefault="0042012F" w:rsidP="002302CF">
            <w:pPr>
              <w:jc w:val="both"/>
            </w:pPr>
          </w:p>
        </w:tc>
      </w:tr>
      <w:tr w:rsidR="0042012F" w14:paraId="62C6DB7D" w14:textId="3A8D3F3C" w:rsidTr="00D8582D">
        <w:trPr>
          <w:gridAfter w:val="1"/>
          <w:wAfter w:w="73" w:type="dxa"/>
        </w:trPr>
        <w:tc>
          <w:tcPr>
            <w:tcW w:w="1019" w:type="dxa"/>
            <w:gridSpan w:val="2"/>
          </w:tcPr>
          <w:p w14:paraId="2E14F5F2" w14:textId="77777777" w:rsidR="0042012F" w:rsidRDefault="0042012F" w:rsidP="002302CF">
            <w:pPr>
              <w:jc w:val="both"/>
              <w:rPr>
                <w:color w:val="000000" w:themeColor="text1"/>
              </w:rPr>
            </w:pPr>
            <w:r>
              <w:rPr>
                <w:color w:val="000000" w:themeColor="text1"/>
              </w:rPr>
              <w:t>N</w:t>
            </w:r>
          </w:p>
        </w:tc>
        <w:tc>
          <w:tcPr>
            <w:tcW w:w="648" w:type="dxa"/>
            <w:gridSpan w:val="3"/>
          </w:tcPr>
          <w:p w14:paraId="752C1E27" w14:textId="6917973D" w:rsidR="0042012F" w:rsidRDefault="0042012F" w:rsidP="002302CF">
            <w:pPr>
              <w:jc w:val="both"/>
            </w:pPr>
            <w:r>
              <w:t>O</w:t>
            </w:r>
          </w:p>
        </w:tc>
        <w:tc>
          <w:tcPr>
            <w:tcW w:w="768" w:type="dxa"/>
            <w:gridSpan w:val="2"/>
          </w:tcPr>
          <w:p w14:paraId="388DA4D2" w14:textId="7B790063" w:rsidR="0042012F" w:rsidRDefault="0042012F" w:rsidP="002302CF">
            <w:pPr>
              <w:jc w:val="both"/>
            </w:pPr>
            <w:r>
              <w:t>OE1</w:t>
            </w:r>
          </w:p>
        </w:tc>
        <w:tc>
          <w:tcPr>
            <w:tcW w:w="768" w:type="dxa"/>
            <w:gridSpan w:val="3"/>
          </w:tcPr>
          <w:p w14:paraId="2CF8E06F" w14:textId="426A9329" w:rsidR="0042012F" w:rsidRDefault="0042012F" w:rsidP="002302CF">
            <w:pPr>
              <w:jc w:val="both"/>
            </w:pPr>
            <w:r>
              <w:t>NE2</w:t>
            </w:r>
          </w:p>
        </w:tc>
        <w:tc>
          <w:tcPr>
            <w:tcW w:w="762" w:type="dxa"/>
            <w:gridSpan w:val="3"/>
          </w:tcPr>
          <w:p w14:paraId="57BFAFEC" w14:textId="77777777" w:rsidR="0042012F" w:rsidRDefault="0042012F" w:rsidP="002302CF">
            <w:pPr>
              <w:jc w:val="both"/>
            </w:pPr>
          </w:p>
        </w:tc>
      </w:tr>
      <w:tr w:rsidR="0042012F" w14:paraId="1F8ABE1B" w14:textId="6FCCC361" w:rsidTr="00D8582D">
        <w:trPr>
          <w:gridAfter w:val="1"/>
          <w:wAfter w:w="73" w:type="dxa"/>
        </w:trPr>
        <w:tc>
          <w:tcPr>
            <w:tcW w:w="1019" w:type="dxa"/>
            <w:gridSpan w:val="2"/>
          </w:tcPr>
          <w:p w14:paraId="01DF2A19" w14:textId="77777777" w:rsidR="0042012F" w:rsidRDefault="0042012F" w:rsidP="002302CF">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695EB2D5" w14:textId="77777777" w:rsidR="0042012F" w:rsidRDefault="0042012F" w:rsidP="002302CF">
            <w:pPr>
              <w:jc w:val="both"/>
            </w:pPr>
          </w:p>
        </w:tc>
        <w:tc>
          <w:tcPr>
            <w:tcW w:w="768" w:type="dxa"/>
            <w:gridSpan w:val="2"/>
          </w:tcPr>
          <w:p w14:paraId="70FF8698" w14:textId="77777777" w:rsidR="0042012F" w:rsidRDefault="0042012F" w:rsidP="002302CF">
            <w:pPr>
              <w:jc w:val="both"/>
            </w:pPr>
          </w:p>
        </w:tc>
        <w:tc>
          <w:tcPr>
            <w:tcW w:w="768" w:type="dxa"/>
            <w:gridSpan w:val="3"/>
          </w:tcPr>
          <w:p w14:paraId="15DB77AC" w14:textId="77777777" w:rsidR="0042012F" w:rsidRDefault="0042012F" w:rsidP="002302CF">
            <w:pPr>
              <w:jc w:val="both"/>
            </w:pPr>
          </w:p>
        </w:tc>
        <w:tc>
          <w:tcPr>
            <w:tcW w:w="762" w:type="dxa"/>
            <w:gridSpan w:val="3"/>
          </w:tcPr>
          <w:p w14:paraId="1D70477E" w14:textId="77777777" w:rsidR="0042012F" w:rsidRDefault="0042012F" w:rsidP="002302CF">
            <w:pPr>
              <w:jc w:val="both"/>
            </w:pPr>
          </w:p>
        </w:tc>
      </w:tr>
      <w:tr w:rsidR="0042012F" w14:paraId="639A0755" w14:textId="77736BEF" w:rsidTr="00D8582D">
        <w:trPr>
          <w:gridAfter w:val="1"/>
          <w:wAfter w:w="73" w:type="dxa"/>
        </w:trPr>
        <w:tc>
          <w:tcPr>
            <w:tcW w:w="1019" w:type="dxa"/>
            <w:gridSpan w:val="2"/>
          </w:tcPr>
          <w:p w14:paraId="28ABC343" w14:textId="77777777" w:rsidR="0042012F" w:rsidRDefault="0042012F" w:rsidP="002302CF">
            <w:pPr>
              <w:jc w:val="both"/>
              <w:rPr>
                <w:color w:val="000000" w:themeColor="text1"/>
              </w:rPr>
            </w:pPr>
            <w:r>
              <w:rPr>
                <w:color w:val="000000" w:themeColor="text1"/>
              </w:rPr>
              <w:t>N</w:t>
            </w:r>
          </w:p>
        </w:tc>
        <w:tc>
          <w:tcPr>
            <w:tcW w:w="648" w:type="dxa"/>
            <w:gridSpan w:val="3"/>
          </w:tcPr>
          <w:p w14:paraId="606EB6AE" w14:textId="0D9C5960" w:rsidR="0042012F" w:rsidRDefault="0042012F" w:rsidP="002302CF">
            <w:pPr>
              <w:jc w:val="both"/>
            </w:pPr>
            <w:r>
              <w:t>O</w:t>
            </w:r>
          </w:p>
        </w:tc>
        <w:tc>
          <w:tcPr>
            <w:tcW w:w="768" w:type="dxa"/>
            <w:gridSpan w:val="2"/>
          </w:tcPr>
          <w:p w14:paraId="12632D25" w14:textId="77777777" w:rsidR="0042012F" w:rsidRDefault="0042012F" w:rsidP="002302CF">
            <w:pPr>
              <w:jc w:val="both"/>
            </w:pPr>
          </w:p>
        </w:tc>
        <w:tc>
          <w:tcPr>
            <w:tcW w:w="768" w:type="dxa"/>
            <w:gridSpan w:val="3"/>
          </w:tcPr>
          <w:p w14:paraId="01C7A88E" w14:textId="77777777" w:rsidR="0042012F" w:rsidRDefault="0042012F" w:rsidP="002302CF">
            <w:pPr>
              <w:jc w:val="both"/>
            </w:pPr>
          </w:p>
        </w:tc>
        <w:tc>
          <w:tcPr>
            <w:tcW w:w="762" w:type="dxa"/>
            <w:gridSpan w:val="3"/>
          </w:tcPr>
          <w:p w14:paraId="2200B4C0" w14:textId="77777777" w:rsidR="0042012F" w:rsidRDefault="0042012F" w:rsidP="002302CF">
            <w:pPr>
              <w:jc w:val="both"/>
            </w:pPr>
          </w:p>
        </w:tc>
      </w:tr>
      <w:tr w:rsidR="0042012F" w14:paraId="65599EBB" w14:textId="1022E638" w:rsidTr="00D8582D">
        <w:trPr>
          <w:gridAfter w:val="1"/>
          <w:wAfter w:w="73" w:type="dxa"/>
        </w:trPr>
        <w:tc>
          <w:tcPr>
            <w:tcW w:w="1019" w:type="dxa"/>
            <w:gridSpan w:val="2"/>
          </w:tcPr>
          <w:p w14:paraId="2718271E" w14:textId="77777777" w:rsidR="0042012F" w:rsidRDefault="0042012F" w:rsidP="002302CF">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64A16F35" w14:textId="77777777" w:rsidR="0042012F" w:rsidRDefault="0042012F" w:rsidP="002302CF">
            <w:pPr>
              <w:jc w:val="both"/>
            </w:pPr>
          </w:p>
        </w:tc>
        <w:tc>
          <w:tcPr>
            <w:tcW w:w="768" w:type="dxa"/>
            <w:gridSpan w:val="2"/>
          </w:tcPr>
          <w:p w14:paraId="20341EC5" w14:textId="77777777" w:rsidR="0042012F" w:rsidRDefault="0042012F" w:rsidP="002302CF">
            <w:pPr>
              <w:jc w:val="both"/>
            </w:pPr>
          </w:p>
        </w:tc>
        <w:tc>
          <w:tcPr>
            <w:tcW w:w="768" w:type="dxa"/>
            <w:gridSpan w:val="3"/>
          </w:tcPr>
          <w:p w14:paraId="0A8D2F3B" w14:textId="77777777" w:rsidR="0042012F" w:rsidRDefault="0042012F" w:rsidP="002302CF">
            <w:pPr>
              <w:jc w:val="both"/>
            </w:pPr>
          </w:p>
        </w:tc>
        <w:tc>
          <w:tcPr>
            <w:tcW w:w="762" w:type="dxa"/>
            <w:gridSpan w:val="3"/>
          </w:tcPr>
          <w:p w14:paraId="25E6BC3A" w14:textId="77777777" w:rsidR="0042012F" w:rsidRDefault="0042012F" w:rsidP="002302CF">
            <w:pPr>
              <w:jc w:val="both"/>
            </w:pPr>
          </w:p>
        </w:tc>
      </w:tr>
      <w:tr w:rsidR="0042012F" w14:paraId="1B0D21AF" w14:textId="1FCFB44B" w:rsidTr="00D8582D">
        <w:trPr>
          <w:gridAfter w:val="1"/>
          <w:wAfter w:w="73" w:type="dxa"/>
        </w:trPr>
        <w:tc>
          <w:tcPr>
            <w:tcW w:w="1019" w:type="dxa"/>
            <w:gridSpan w:val="2"/>
          </w:tcPr>
          <w:p w14:paraId="3A2B63E5" w14:textId="77777777" w:rsidR="0042012F" w:rsidRDefault="0042012F" w:rsidP="002302CF">
            <w:pPr>
              <w:jc w:val="both"/>
              <w:rPr>
                <w:color w:val="000000" w:themeColor="text1"/>
              </w:rPr>
            </w:pPr>
            <w:r>
              <w:rPr>
                <w:color w:val="000000" w:themeColor="text1"/>
              </w:rPr>
              <w:t>N</w:t>
            </w:r>
          </w:p>
        </w:tc>
        <w:tc>
          <w:tcPr>
            <w:tcW w:w="648" w:type="dxa"/>
            <w:gridSpan w:val="3"/>
          </w:tcPr>
          <w:p w14:paraId="2DA41A9D" w14:textId="421D644F" w:rsidR="0042012F" w:rsidRDefault="0042012F" w:rsidP="002302CF">
            <w:pPr>
              <w:jc w:val="both"/>
            </w:pPr>
            <w:r>
              <w:t>O</w:t>
            </w:r>
          </w:p>
        </w:tc>
        <w:tc>
          <w:tcPr>
            <w:tcW w:w="768" w:type="dxa"/>
            <w:gridSpan w:val="2"/>
          </w:tcPr>
          <w:p w14:paraId="0B9DCB63" w14:textId="537A66D1" w:rsidR="0042012F" w:rsidRDefault="0042012F" w:rsidP="002302CF">
            <w:pPr>
              <w:jc w:val="both"/>
            </w:pPr>
            <w:r>
              <w:t>OH</w:t>
            </w:r>
          </w:p>
        </w:tc>
        <w:tc>
          <w:tcPr>
            <w:tcW w:w="768" w:type="dxa"/>
            <w:gridSpan w:val="3"/>
          </w:tcPr>
          <w:p w14:paraId="3F9039FB" w14:textId="77777777" w:rsidR="0042012F" w:rsidRDefault="0042012F" w:rsidP="002302CF">
            <w:pPr>
              <w:jc w:val="both"/>
            </w:pPr>
          </w:p>
        </w:tc>
        <w:tc>
          <w:tcPr>
            <w:tcW w:w="762" w:type="dxa"/>
            <w:gridSpan w:val="3"/>
          </w:tcPr>
          <w:p w14:paraId="7E447610" w14:textId="77777777" w:rsidR="0042012F" w:rsidRDefault="0042012F" w:rsidP="002302CF">
            <w:pPr>
              <w:jc w:val="both"/>
            </w:pPr>
          </w:p>
        </w:tc>
      </w:tr>
      <w:tr w:rsidR="0042012F" w14:paraId="7FD60D8B" w14:textId="23723555" w:rsidTr="00D8582D">
        <w:trPr>
          <w:gridAfter w:val="1"/>
          <w:wAfter w:w="73" w:type="dxa"/>
        </w:trPr>
        <w:tc>
          <w:tcPr>
            <w:tcW w:w="1019" w:type="dxa"/>
            <w:gridSpan w:val="2"/>
          </w:tcPr>
          <w:p w14:paraId="61D205B2" w14:textId="77777777" w:rsidR="0042012F" w:rsidRDefault="0042012F" w:rsidP="002302CF">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513176AC" w14:textId="77777777" w:rsidR="0042012F" w:rsidRDefault="0042012F" w:rsidP="002302CF">
            <w:pPr>
              <w:jc w:val="both"/>
            </w:pPr>
          </w:p>
        </w:tc>
        <w:tc>
          <w:tcPr>
            <w:tcW w:w="768" w:type="dxa"/>
            <w:gridSpan w:val="2"/>
          </w:tcPr>
          <w:p w14:paraId="71A28BBC" w14:textId="77777777" w:rsidR="0042012F" w:rsidRDefault="0042012F" w:rsidP="002302CF">
            <w:pPr>
              <w:jc w:val="both"/>
            </w:pPr>
          </w:p>
        </w:tc>
        <w:tc>
          <w:tcPr>
            <w:tcW w:w="768" w:type="dxa"/>
            <w:gridSpan w:val="3"/>
          </w:tcPr>
          <w:p w14:paraId="03D790AE" w14:textId="77777777" w:rsidR="0042012F" w:rsidRDefault="0042012F" w:rsidP="002302CF">
            <w:pPr>
              <w:jc w:val="both"/>
            </w:pPr>
          </w:p>
        </w:tc>
        <w:tc>
          <w:tcPr>
            <w:tcW w:w="762" w:type="dxa"/>
            <w:gridSpan w:val="3"/>
          </w:tcPr>
          <w:p w14:paraId="6F74B88C" w14:textId="77777777" w:rsidR="0042012F" w:rsidRDefault="0042012F" w:rsidP="002302CF">
            <w:pPr>
              <w:jc w:val="both"/>
            </w:pPr>
          </w:p>
        </w:tc>
      </w:tr>
      <w:tr w:rsidR="0042012F" w14:paraId="0A1C536F" w14:textId="6BD8B550" w:rsidTr="00D8582D">
        <w:trPr>
          <w:gridAfter w:val="1"/>
          <w:wAfter w:w="73" w:type="dxa"/>
        </w:trPr>
        <w:tc>
          <w:tcPr>
            <w:tcW w:w="1019" w:type="dxa"/>
            <w:gridSpan w:val="2"/>
          </w:tcPr>
          <w:p w14:paraId="51D27F63" w14:textId="77777777" w:rsidR="0042012F" w:rsidRDefault="0042012F" w:rsidP="002302CF">
            <w:pPr>
              <w:jc w:val="both"/>
              <w:rPr>
                <w:color w:val="000000" w:themeColor="text1"/>
              </w:rPr>
            </w:pPr>
            <w:r>
              <w:rPr>
                <w:color w:val="000000" w:themeColor="text1"/>
              </w:rPr>
              <w:t>N</w:t>
            </w:r>
          </w:p>
        </w:tc>
        <w:tc>
          <w:tcPr>
            <w:tcW w:w="648" w:type="dxa"/>
            <w:gridSpan w:val="3"/>
          </w:tcPr>
          <w:p w14:paraId="136DD667" w14:textId="575B65B8" w:rsidR="0042012F" w:rsidRDefault="0042012F" w:rsidP="002302CF">
            <w:pPr>
              <w:jc w:val="both"/>
            </w:pPr>
            <w:r>
              <w:t>O</w:t>
            </w:r>
          </w:p>
        </w:tc>
        <w:tc>
          <w:tcPr>
            <w:tcW w:w="768" w:type="dxa"/>
            <w:gridSpan w:val="2"/>
          </w:tcPr>
          <w:p w14:paraId="77C6F44C" w14:textId="68F6DB16" w:rsidR="0042012F" w:rsidRDefault="0042012F" w:rsidP="002302CF">
            <w:pPr>
              <w:jc w:val="both"/>
            </w:pPr>
            <w:r>
              <w:t>NE1</w:t>
            </w:r>
          </w:p>
        </w:tc>
        <w:tc>
          <w:tcPr>
            <w:tcW w:w="768" w:type="dxa"/>
            <w:gridSpan w:val="3"/>
          </w:tcPr>
          <w:p w14:paraId="2697015F" w14:textId="77777777" w:rsidR="0042012F" w:rsidRDefault="0042012F" w:rsidP="002302CF">
            <w:pPr>
              <w:jc w:val="both"/>
            </w:pPr>
          </w:p>
        </w:tc>
        <w:tc>
          <w:tcPr>
            <w:tcW w:w="762" w:type="dxa"/>
            <w:gridSpan w:val="3"/>
          </w:tcPr>
          <w:p w14:paraId="73B0B1F9" w14:textId="77777777" w:rsidR="0042012F" w:rsidRDefault="0042012F" w:rsidP="002302CF">
            <w:pPr>
              <w:jc w:val="both"/>
            </w:pPr>
          </w:p>
        </w:tc>
      </w:tr>
      <w:tr w:rsidR="0042012F" w14:paraId="53AFEB12" w14:textId="5CA89DA8" w:rsidTr="00D8582D">
        <w:trPr>
          <w:gridAfter w:val="1"/>
          <w:wAfter w:w="73" w:type="dxa"/>
        </w:trPr>
        <w:tc>
          <w:tcPr>
            <w:tcW w:w="1019" w:type="dxa"/>
            <w:gridSpan w:val="2"/>
          </w:tcPr>
          <w:p w14:paraId="7BB98C75" w14:textId="77777777" w:rsidR="0042012F" w:rsidRDefault="0042012F" w:rsidP="002302CF">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184E5B1E" w14:textId="77777777" w:rsidR="0042012F" w:rsidRDefault="0042012F" w:rsidP="002302CF">
            <w:pPr>
              <w:jc w:val="both"/>
            </w:pPr>
          </w:p>
        </w:tc>
        <w:tc>
          <w:tcPr>
            <w:tcW w:w="768" w:type="dxa"/>
            <w:gridSpan w:val="2"/>
          </w:tcPr>
          <w:p w14:paraId="110A560F" w14:textId="77777777" w:rsidR="0042012F" w:rsidRDefault="0042012F" w:rsidP="002302CF">
            <w:pPr>
              <w:jc w:val="both"/>
            </w:pPr>
          </w:p>
        </w:tc>
        <w:tc>
          <w:tcPr>
            <w:tcW w:w="768" w:type="dxa"/>
            <w:gridSpan w:val="3"/>
          </w:tcPr>
          <w:p w14:paraId="54942DDA" w14:textId="77777777" w:rsidR="0042012F" w:rsidRDefault="0042012F" w:rsidP="002302CF">
            <w:pPr>
              <w:jc w:val="both"/>
            </w:pPr>
          </w:p>
        </w:tc>
        <w:tc>
          <w:tcPr>
            <w:tcW w:w="762" w:type="dxa"/>
            <w:gridSpan w:val="3"/>
          </w:tcPr>
          <w:p w14:paraId="4BB52E24" w14:textId="77777777" w:rsidR="0042012F" w:rsidRDefault="0042012F" w:rsidP="002302CF">
            <w:pPr>
              <w:jc w:val="both"/>
            </w:pPr>
          </w:p>
        </w:tc>
      </w:tr>
      <w:tr w:rsidR="0042012F" w14:paraId="66DA990E" w14:textId="00B7FB71" w:rsidTr="00D8582D">
        <w:trPr>
          <w:gridAfter w:val="1"/>
          <w:wAfter w:w="73" w:type="dxa"/>
        </w:trPr>
        <w:tc>
          <w:tcPr>
            <w:tcW w:w="1019" w:type="dxa"/>
            <w:gridSpan w:val="2"/>
          </w:tcPr>
          <w:p w14:paraId="1ED9FA71" w14:textId="77777777" w:rsidR="0042012F" w:rsidRDefault="0042012F" w:rsidP="002302CF">
            <w:pPr>
              <w:jc w:val="both"/>
              <w:rPr>
                <w:color w:val="000000" w:themeColor="text1"/>
              </w:rPr>
            </w:pPr>
            <w:r>
              <w:rPr>
                <w:color w:val="000000" w:themeColor="text1"/>
              </w:rPr>
              <w:t>N</w:t>
            </w:r>
          </w:p>
        </w:tc>
        <w:tc>
          <w:tcPr>
            <w:tcW w:w="648" w:type="dxa"/>
            <w:gridSpan w:val="3"/>
          </w:tcPr>
          <w:p w14:paraId="2B697FEB" w14:textId="50F47422" w:rsidR="0042012F" w:rsidRDefault="0042012F" w:rsidP="002302CF">
            <w:pPr>
              <w:jc w:val="both"/>
            </w:pPr>
            <w:r>
              <w:t>O</w:t>
            </w:r>
          </w:p>
        </w:tc>
        <w:tc>
          <w:tcPr>
            <w:tcW w:w="768" w:type="dxa"/>
            <w:gridSpan w:val="2"/>
          </w:tcPr>
          <w:p w14:paraId="095D1D10" w14:textId="304BE525" w:rsidR="0042012F" w:rsidRDefault="0042012F" w:rsidP="002302CF">
            <w:pPr>
              <w:jc w:val="both"/>
            </w:pPr>
            <w:r>
              <w:t>NZ</w:t>
            </w:r>
          </w:p>
        </w:tc>
        <w:tc>
          <w:tcPr>
            <w:tcW w:w="768" w:type="dxa"/>
            <w:gridSpan w:val="3"/>
          </w:tcPr>
          <w:p w14:paraId="54309540" w14:textId="77777777" w:rsidR="0042012F" w:rsidRDefault="0042012F" w:rsidP="002302CF">
            <w:pPr>
              <w:jc w:val="both"/>
            </w:pPr>
          </w:p>
        </w:tc>
        <w:tc>
          <w:tcPr>
            <w:tcW w:w="762" w:type="dxa"/>
            <w:gridSpan w:val="3"/>
          </w:tcPr>
          <w:p w14:paraId="2D35C1CB" w14:textId="77777777" w:rsidR="0042012F" w:rsidRDefault="0042012F" w:rsidP="002302CF">
            <w:pPr>
              <w:jc w:val="both"/>
            </w:pPr>
          </w:p>
        </w:tc>
      </w:tr>
      <w:tr w:rsidR="0042012F" w14:paraId="65561A3F" w14:textId="025854E1" w:rsidTr="00D8582D">
        <w:trPr>
          <w:gridAfter w:val="2"/>
          <w:wAfter w:w="188" w:type="dxa"/>
        </w:trPr>
        <w:tc>
          <w:tcPr>
            <w:tcW w:w="904" w:type="dxa"/>
          </w:tcPr>
          <w:p w14:paraId="6B2EA1FF" w14:textId="77777777" w:rsidR="0042012F" w:rsidRDefault="0042012F" w:rsidP="002302CF">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7709B3C3" w14:textId="77777777" w:rsidR="0042012F" w:rsidRDefault="0042012F" w:rsidP="002302CF">
            <w:pPr>
              <w:jc w:val="both"/>
            </w:pPr>
          </w:p>
        </w:tc>
        <w:tc>
          <w:tcPr>
            <w:tcW w:w="643" w:type="dxa"/>
            <w:gridSpan w:val="3"/>
          </w:tcPr>
          <w:p w14:paraId="4A42310E" w14:textId="77777777" w:rsidR="0042012F" w:rsidRDefault="0042012F" w:rsidP="002302CF">
            <w:pPr>
              <w:jc w:val="both"/>
            </w:pPr>
          </w:p>
        </w:tc>
        <w:tc>
          <w:tcPr>
            <w:tcW w:w="893" w:type="dxa"/>
            <w:gridSpan w:val="3"/>
          </w:tcPr>
          <w:p w14:paraId="6860D19B" w14:textId="77777777" w:rsidR="0042012F" w:rsidRDefault="0042012F" w:rsidP="002302CF">
            <w:pPr>
              <w:jc w:val="both"/>
            </w:pPr>
          </w:p>
        </w:tc>
        <w:tc>
          <w:tcPr>
            <w:tcW w:w="762" w:type="dxa"/>
            <w:gridSpan w:val="3"/>
          </w:tcPr>
          <w:p w14:paraId="11BCE956" w14:textId="77777777" w:rsidR="0042012F" w:rsidRDefault="0042012F" w:rsidP="002302CF">
            <w:pPr>
              <w:jc w:val="both"/>
            </w:pPr>
          </w:p>
        </w:tc>
      </w:tr>
      <w:tr w:rsidR="0042012F" w14:paraId="02787AD9" w14:textId="17503CCF" w:rsidTr="00D8582D">
        <w:tc>
          <w:tcPr>
            <w:tcW w:w="1019" w:type="dxa"/>
            <w:gridSpan w:val="2"/>
          </w:tcPr>
          <w:p w14:paraId="3339D527" w14:textId="77777777" w:rsidR="0042012F" w:rsidRDefault="0042012F" w:rsidP="002302CF">
            <w:pPr>
              <w:jc w:val="both"/>
              <w:rPr>
                <w:color w:val="000000" w:themeColor="text1"/>
              </w:rPr>
            </w:pPr>
            <w:r>
              <w:rPr>
                <w:color w:val="000000" w:themeColor="text1"/>
              </w:rPr>
              <w:t>N</w:t>
            </w:r>
          </w:p>
        </w:tc>
        <w:tc>
          <w:tcPr>
            <w:tcW w:w="608" w:type="dxa"/>
            <w:gridSpan w:val="2"/>
          </w:tcPr>
          <w:p w14:paraId="4CB31315" w14:textId="2FDB4858" w:rsidR="0042012F" w:rsidRDefault="0042012F" w:rsidP="002302CF">
            <w:pPr>
              <w:jc w:val="both"/>
            </w:pPr>
            <w:r>
              <w:t>O</w:t>
            </w:r>
          </w:p>
        </w:tc>
        <w:tc>
          <w:tcPr>
            <w:tcW w:w="887" w:type="dxa"/>
            <w:gridSpan w:val="4"/>
          </w:tcPr>
          <w:p w14:paraId="0CEFE546" w14:textId="2DFE88EA" w:rsidR="0042012F" w:rsidRDefault="0042012F" w:rsidP="002302CF">
            <w:pPr>
              <w:jc w:val="both"/>
            </w:pPr>
            <w:r>
              <w:t>NE</w:t>
            </w:r>
          </w:p>
        </w:tc>
        <w:tc>
          <w:tcPr>
            <w:tcW w:w="762" w:type="dxa"/>
            <w:gridSpan w:val="3"/>
          </w:tcPr>
          <w:p w14:paraId="6A3B5D55" w14:textId="17C2FE4F" w:rsidR="0042012F" w:rsidRDefault="0042012F" w:rsidP="002302CF">
            <w:pPr>
              <w:jc w:val="both"/>
            </w:pPr>
            <w:r>
              <w:t>NH</w:t>
            </w:r>
            <w:r>
              <w:t>1</w:t>
            </w:r>
          </w:p>
        </w:tc>
        <w:tc>
          <w:tcPr>
            <w:tcW w:w="762" w:type="dxa"/>
            <w:gridSpan w:val="3"/>
          </w:tcPr>
          <w:p w14:paraId="7C3998A4" w14:textId="026F8100" w:rsidR="0042012F" w:rsidRDefault="0042012F" w:rsidP="002302CF">
            <w:pPr>
              <w:jc w:val="both"/>
            </w:pPr>
            <w:r>
              <w:t>NH2</w:t>
            </w:r>
          </w:p>
        </w:tc>
      </w:tr>
      <w:tr w:rsidR="0042012F" w14:paraId="73334AE9" w14:textId="48A1C00E" w:rsidTr="00D8582D">
        <w:trPr>
          <w:gridAfter w:val="1"/>
          <w:wAfter w:w="73" w:type="dxa"/>
        </w:trPr>
        <w:tc>
          <w:tcPr>
            <w:tcW w:w="1019" w:type="dxa"/>
            <w:gridSpan w:val="2"/>
          </w:tcPr>
          <w:p w14:paraId="630D78B3" w14:textId="77777777" w:rsidR="0042012F" w:rsidRDefault="0042012F" w:rsidP="002302CF">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16DC48C5" w14:textId="77777777" w:rsidR="0042012F" w:rsidRDefault="0042012F" w:rsidP="002302CF">
            <w:pPr>
              <w:jc w:val="both"/>
            </w:pPr>
          </w:p>
        </w:tc>
        <w:tc>
          <w:tcPr>
            <w:tcW w:w="768" w:type="dxa"/>
            <w:gridSpan w:val="2"/>
          </w:tcPr>
          <w:p w14:paraId="1BE05A9A" w14:textId="77777777" w:rsidR="0042012F" w:rsidRDefault="0042012F" w:rsidP="002302CF">
            <w:pPr>
              <w:jc w:val="both"/>
            </w:pPr>
          </w:p>
        </w:tc>
        <w:tc>
          <w:tcPr>
            <w:tcW w:w="768" w:type="dxa"/>
            <w:gridSpan w:val="3"/>
          </w:tcPr>
          <w:p w14:paraId="09007FCB" w14:textId="77777777" w:rsidR="0042012F" w:rsidRDefault="0042012F" w:rsidP="002302CF">
            <w:pPr>
              <w:jc w:val="both"/>
            </w:pPr>
          </w:p>
        </w:tc>
        <w:tc>
          <w:tcPr>
            <w:tcW w:w="762" w:type="dxa"/>
            <w:gridSpan w:val="3"/>
          </w:tcPr>
          <w:p w14:paraId="0051ADAF" w14:textId="77777777" w:rsidR="0042012F" w:rsidRDefault="0042012F" w:rsidP="002302CF">
            <w:pPr>
              <w:jc w:val="both"/>
            </w:pPr>
          </w:p>
        </w:tc>
      </w:tr>
      <w:tr w:rsidR="0042012F" w14:paraId="791F1153" w14:textId="5880C8D2" w:rsidTr="00D8582D">
        <w:trPr>
          <w:gridAfter w:val="1"/>
          <w:wAfter w:w="73" w:type="dxa"/>
        </w:trPr>
        <w:tc>
          <w:tcPr>
            <w:tcW w:w="1019" w:type="dxa"/>
            <w:gridSpan w:val="2"/>
          </w:tcPr>
          <w:p w14:paraId="11CDC761" w14:textId="77777777" w:rsidR="0042012F" w:rsidRDefault="0042012F" w:rsidP="002302CF">
            <w:pPr>
              <w:jc w:val="both"/>
              <w:rPr>
                <w:color w:val="000000" w:themeColor="text1"/>
              </w:rPr>
            </w:pPr>
            <w:r>
              <w:rPr>
                <w:color w:val="000000" w:themeColor="text1"/>
              </w:rPr>
              <w:t>N</w:t>
            </w:r>
          </w:p>
        </w:tc>
        <w:tc>
          <w:tcPr>
            <w:tcW w:w="648" w:type="dxa"/>
            <w:gridSpan w:val="3"/>
          </w:tcPr>
          <w:p w14:paraId="1E669C19" w14:textId="613690DC" w:rsidR="0042012F" w:rsidRDefault="0042012F" w:rsidP="002302CF">
            <w:pPr>
              <w:jc w:val="both"/>
            </w:pPr>
            <w:r>
              <w:t>O</w:t>
            </w:r>
          </w:p>
        </w:tc>
        <w:tc>
          <w:tcPr>
            <w:tcW w:w="768" w:type="dxa"/>
            <w:gridSpan w:val="2"/>
          </w:tcPr>
          <w:p w14:paraId="617F25F9" w14:textId="14285F89" w:rsidR="0042012F" w:rsidRDefault="0042012F" w:rsidP="002302CF">
            <w:pPr>
              <w:jc w:val="both"/>
            </w:pPr>
            <w:r>
              <w:t>ND1</w:t>
            </w:r>
          </w:p>
        </w:tc>
        <w:tc>
          <w:tcPr>
            <w:tcW w:w="768" w:type="dxa"/>
            <w:gridSpan w:val="3"/>
          </w:tcPr>
          <w:p w14:paraId="65E0B8D1" w14:textId="42BE43CE" w:rsidR="0042012F" w:rsidRDefault="0042012F" w:rsidP="002302CF">
            <w:pPr>
              <w:jc w:val="both"/>
            </w:pPr>
            <w:r>
              <w:t>NE2</w:t>
            </w:r>
          </w:p>
        </w:tc>
        <w:tc>
          <w:tcPr>
            <w:tcW w:w="762" w:type="dxa"/>
            <w:gridSpan w:val="3"/>
          </w:tcPr>
          <w:p w14:paraId="5FA50D9C" w14:textId="77777777" w:rsidR="0042012F" w:rsidRDefault="0042012F" w:rsidP="002302CF">
            <w:pPr>
              <w:jc w:val="both"/>
            </w:pPr>
          </w:p>
        </w:tc>
      </w:tr>
      <w:tr w:rsidR="0042012F" w14:paraId="4CADBF78" w14:textId="5A08026C" w:rsidTr="00D8582D">
        <w:trPr>
          <w:gridAfter w:val="1"/>
          <w:wAfter w:w="73" w:type="dxa"/>
        </w:trPr>
        <w:tc>
          <w:tcPr>
            <w:tcW w:w="1019" w:type="dxa"/>
            <w:gridSpan w:val="2"/>
          </w:tcPr>
          <w:p w14:paraId="37E89078" w14:textId="77777777" w:rsidR="0042012F" w:rsidRDefault="0042012F" w:rsidP="002302CF">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FFB140C" w14:textId="77777777" w:rsidR="0042012F" w:rsidRDefault="0042012F" w:rsidP="002302CF">
            <w:pPr>
              <w:jc w:val="both"/>
            </w:pPr>
          </w:p>
        </w:tc>
        <w:tc>
          <w:tcPr>
            <w:tcW w:w="768" w:type="dxa"/>
            <w:gridSpan w:val="2"/>
          </w:tcPr>
          <w:p w14:paraId="0E3D0301" w14:textId="77777777" w:rsidR="0042012F" w:rsidRDefault="0042012F" w:rsidP="002302CF">
            <w:pPr>
              <w:jc w:val="both"/>
            </w:pPr>
          </w:p>
        </w:tc>
        <w:tc>
          <w:tcPr>
            <w:tcW w:w="768" w:type="dxa"/>
            <w:gridSpan w:val="3"/>
          </w:tcPr>
          <w:p w14:paraId="55A8ED8B" w14:textId="77777777" w:rsidR="0042012F" w:rsidRDefault="0042012F" w:rsidP="002302CF">
            <w:pPr>
              <w:jc w:val="both"/>
            </w:pPr>
          </w:p>
        </w:tc>
        <w:tc>
          <w:tcPr>
            <w:tcW w:w="762" w:type="dxa"/>
            <w:gridSpan w:val="3"/>
          </w:tcPr>
          <w:p w14:paraId="0051C088" w14:textId="77777777" w:rsidR="0042012F" w:rsidRDefault="0042012F" w:rsidP="002302CF">
            <w:pPr>
              <w:jc w:val="both"/>
            </w:pPr>
          </w:p>
        </w:tc>
      </w:tr>
      <w:tr w:rsidR="0042012F" w14:paraId="19234D74" w14:textId="5B53C5F8" w:rsidTr="00D8582D">
        <w:trPr>
          <w:gridAfter w:val="1"/>
          <w:wAfter w:w="73" w:type="dxa"/>
        </w:trPr>
        <w:tc>
          <w:tcPr>
            <w:tcW w:w="1019" w:type="dxa"/>
            <w:gridSpan w:val="2"/>
          </w:tcPr>
          <w:p w14:paraId="40972D7E" w14:textId="77777777" w:rsidR="0042012F" w:rsidRDefault="0042012F" w:rsidP="002302CF">
            <w:pPr>
              <w:jc w:val="both"/>
              <w:rPr>
                <w:color w:val="000000" w:themeColor="text1"/>
              </w:rPr>
            </w:pPr>
            <w:r>
              <w:rPr>
                <w:color w:val="000000" w:themeColor="text1"/>
              </w:rPr>
              <w:t>N</w:t>
            </w:r>
          </w:p>
        </w:tc>
        <w:tc>
          <w:tcPr>
            <w:tcW w:w="648" w:type="dxa"/>
            <w:gridSpan w:val="3"/>
          </w:tcPr>
          <w:p w14:paraId="02B91EE2" w14:textId="183C04AA" w:rsidR="0042012F" w:rsidRDefault="0042012F" w:rsidP="002302CF">
            <w:pPr>
              <w:jc w:val="both"/>
            </w:pPr>
            <w:r>
              <w:t>O</w:t>
            </w:r>
          </w:p>
        </w:tc>
        <w:tc>
          <w:tcPr>
            <w:tcW w:w="768" w:type="dxa"/>
            <w:gridSpan w:val="2"/>
          </w:tcPr>
          <w:p w14:paraId="12E26AFE" w14:textId="5E5DA42C" w:rsidR="0042012F" w:rsidRDefault="0042012F" w:rsidP="002302CF">
            <w:pPr>
              <w:jc w:val="both"/>
            </w:pPr>
            <w:r>
              <w:t>OD1</w:t>
            </w:r>
          </w:p>
        </w:tc>
        <w:tc>
          <w:tcPr>
            <w:tcW w:w="768" w:type="dxa"/>
            <w:gridSpan w:val="3"/>
          </w:tcPr>
          <w:p w14:paraId="132F502B" w14:textId="48787B50" w:rsidR="0042012F" w:rsidRDefault="0042012F" w:rsidP="002302CF">
            <w:pPr>
              <w:jc w:val="both"/>
            </w:pPr>
            <w:r>
              <w:t>OD2</w:t>
            </w:r>
          </w:p>
        </w:tc>
        <w:tc>
          <w:tcPr>
            <w:tcW w:w="762" w:type="dxa"/>
            <w:gridSpan w:val="3"/>
          </w:tcPr>
          <w:p w14:paraId="37DEAD83" w14:textId="77777777" w:rsidR="0042012F" w:rsidRDefault="0042012F" w:rsidP="002302CF">
            <w:pPr>
              <w:jc w:val="both"/>
            </w:pPr>
          </w:p>
        </w:tc>
      </w:tr>
      <w:tr w:rsidR="0042012F" w14:paraId="34503DAD" w14:textId="74B34A76" w:rsidTr="00D8582D">
        <w:trPr>
          <w:gridAfter w:val="1"/>
          <w:wAfter w:w="73" w:type="dxa"/>
        </w:trPr>
        <w:tc>
          <w:tcPr>
            <w:tcW w:w="1019" w:type="dxa"/>
            <w:gridSpan w:val="2"/>
          </w:tcPr>
          <w:p w14:paraId="7A5F07B8" w14:textId="77777777" w:rsidR="0042012F" w:rsidRDefault="0042012F" w:rsidP="002302CF">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2AB820F8" w14:textId="77777777" w:rsidR="0042012F" w:rsidRDefault="0042012F" w:rsidP="002302CF">
            <w:pPr>
              <w:jc w:val="both"/>
            </w:pPr>
          </w:p>
        </w:tc>
        <w:tc>
          <w:tcPr>
            <w:tcW w:w="768" w:type="dxa"/>
            <w:gridSpan w:val="2"/>
          </w:tcPr>
          <w:p w14:paraId="74D59F22" w14:textId="77777777" w:rsidR="0042012F" w:rsidRDefault="0042012F" w:rsidP="002302CF">
            <w:pPr>
              <w:jc w:val="both"/>
            </w:pPr>
          </w:p>
        </w:tc>
        <w:tc>
          <w:tcPr>
            <w:tcW w:w="768" w:type="dxa"/>
            <w:gridSpan w:val="3"/>
          </w:tcPr>
          <w:p w14:paraId="4246E1C6" w14:textId="77777777" w:rsidR="0042012F" w:rsidRDefault="0042012F" w:rsidP="002302CF">
            <w:pPr>
              <w:jc w:val="both"/>
            </w:pPr>
          </w:p>
        </w:tc>
        <w:tc>
          <w:tcPr>
            <w:tcW w:w="762" w:type="dxa"/>
            <w:gridSpan w:val="3"/>
          </w:tcPr>
          <w:p w14:paraId="1D3C82D6" w14:textId="77777777" w:rsidR="0042012F" w:rsidRDefault="0042012F" w:rsidP="002302CF">
            <w:pPr>
              <w:jc w:val="both"/>
            </w:pPr>
          </w:p>
        </w:tc>
      </w:tr>
      <w:tr w:rsidR="0042012F" w14:paraId="686EABD1" w14:textId="357409DC" w:rsidTr="00D8582D">
        <w:trPr>
          <w:gridAfter w:val="1"/>
          <w:wAfter w:w="73" w:type="dxa"/>
        </w:trPr>
        <w:tc>
          <w:tcPr>
            <w:tcW w:w="1019" w:type="dxa"/>
            <w:gridSpan w:val="2"/>
          </w:tcPr>
          <w:p w14:paraId="055ADA09" w14:textId="77777777" w:rsidR="0042012F" w:rsidRDefault="0042012F" w:rsidP="002302CF">
            <w:pPr>
              <w:jc w:val="both"/>
              <w:rPr>
                <w:color w:val="000000" w:themeColor="text1"/>
              </w:rPr>
            </w:pPr>
            <w:r>
              <w:rPr>
                <w:color w:val="000000" w:themeColor="text1"/>
              </w:rPr>
              <w:t>N</w:t>
            </w:r>
          </w:p>
        </w:tc>
        <w:tc>
          <w:tcPr>
            <w:tcW w:w="648" w:type="dxa"/>
            <w:gridSpan w:val="3"/>
          </w:tcPr>
          <w:p w14:paraId="096B49FD" w14:textId="77777777" w:rsidR="0042012F" w:rsidRDefault="0042012F" w:rsidP="002302CF">
            <w:pPr>
              <w:jc w:val="both"/>
            </w:pPr>
          </w:p>
        </w:tc>
        <w:tc>
          <w:tcPr>
            <w:tcW w:w="768" w:type="dxa"/>
            <w:gridSpan w:val="2"/>
          </w:tcPr>
          <w:p w14:paraId="740223A8" w14:textId="77777777" w:rsidR="0042012F" w:rsidRDefault="0042012F" w:rsidP="002302CF">
            <w:pPr>
              <w:jc w:val="both"/>
            </w:pPr>
          </w:p>
        </w:tc>
        <w:tc>
          <w:tcPr>
            <w:tcW w:w="768" w:type="dxa"/>
            <w:gridSpan w:val="3"/>
          </w:tcPr>
          <w:p w14:paraId="111EDF71" w14:textId="77777777" w:rsidR="0042012F" w:rsidRDefault="0042012F" w:rsidP="002302CF">
            <w:pPr>
              <w:jc w:val="both"/>
            </w:pPr>
          </w:p>
        </w:tc>
        <w:tc>
          <w:tcPr>
            <w:tcW w:w="762" w:type="dxa"/>
            <w:gridSpan w:val="3"/>
          </w:tcPr>
          <w:p w14:paraId="3FAB06A7" w14:textId="77777777" w:rsidR="0042012F" w:rsidRDefault="0042012F" w:rsidP="002302CF">
            <w:pPr>
              <w:jc w:val="both"/>
            </w:pP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4">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79C11393" w:rsidR="00000AE8" w:rsidRDefault="00E33CA6" w:rsidP="002F7A07">
      <w:pPr>
        <w:pStyle w:val="Caption"/>
      </w:pPr>
      <w:bookmarkStart w:id="253" w:name="_Ref70879865"/>
      <w:r>
        <w:t xml:space="preserve">Figure </w:t>
      </w:r>
      <w:fldSimple w:instr=" STYLEREF 1 \s ">
        <w:r w:rsidR="00431BCA">
          <w:rPr>
            <w:noProof/>
          </w:rPr>
          <w:t>3</w:t>
        </w:r>
      </w:fldSimple>
      <w:r w:rsidR="007D7998">
        <w:noBreakHyphen/>
      </w:r>
      <w:fldSimple w:instr=" SEQ Figure \* ARABIC \s 1 ">
        <w:r w:rsidR="00431BCA">
          <w:rPr>
            <w:noProof/>
          </w:rPr>
          <w:t>60</w:t>
        </w:r>
      </w:fldSimple>
      <w:bookmarkEnd w:id="253"/>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0F739A06" w:rsidR="00E33CA6" w:rsidRDefault="00E33CA6" w:rsidP="002F7A07">
      <w:pPr>
        <w:spacing w:after="200"/>
        <w:jc w:val="both"/>
      </w:pPr>
      <w:r>
        <w:t>Note</w:t>
      </w:r>
      <w:r w:rsidR="0065757A">
        <w:t xml:space="preserve"> that</w:t>
      </w:r>
      <w:r>
        <w:t xml:space="preserve"> </w:t>
      </w:r>
      <w:r w:rsidR="0042012F">
        <w:t>the</w:t>
      </w:r>
      <w:r>
        <w:t xml:space="preserve">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w:t>
      </w:r>
      <w:r w:rsidR="0042012F">
        <w:t xml:space="preserve">With the -lip_a, -lip_d, prot_a, and prot_d arguments provided, the </w:t>
      </w:r>
      <w:r w:rsidR="00C017A6">
        <w:t xml:space="preserve">program tags each acceptor and donor in the system. These atoms are indicated by the B factor and a pair of PDBs are written with file names like specified with the -lphb tag but with the “_acceptors.pdb”, or “_donors.pdb” appendages. The user can thus use these PDB files to check that the acceptor and donor atoms are selected correctly. </w:t>
      </w:r>
      <w:r>
        <w:t xml:space="preserve">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431BCA">
        <w:t>1.4</w:t>
      </w:r>
      <w:r w:rsidR="00A93F07">
        <w:fldChar w:fldCharType="end"/>
      </w:r>
      <w:r w:rsidR="00A93F07">
        <w:t xml:space="preserve">) </w:t>
      </w:r>
      <w:r w:rsidR="007C2313">
        <w:t>and</w:t>
      </w:r>
      <w:r>
        <w:t xml:space="preserve"> is used to find hydrogen atoms attached to the donor atoms. </w:t>
      </w:r>
      <w:r w:rsidR="009B2E09">
        <w:t xml:space="preserve">We have provided a tool called Bonds Generator (section </w:t>
      </w:r>
      <w:r w:rsidR="009B2E09">
        <w:fldChar w:fldCharType="begin"/>
      </w:r>
      <w:r w:rsidR="009B2E09">
        <w:instrText xml:space="preserve"> REF _Ref157777879 \r \h </w:instrText>
      </w:r>
      <w:r w:rsidR="009B2E09">
        <w:fldChar w:fldCharType="separate"/>
      </w:r>
      <w:r w:rsidR="00431BCA">
        <w:t>2.12</w:t>
      </w:r>
      <w:r w:rsidR="009B2E09">
        <w:fldChar w:fldCharType="end"/>
      </w:r>
      <w:r w:rsidR="009B2E09">
        <w:t>) that can be used to build a bonds list from a protein structure file (psf) or a GROMACS topology file (top)</w:t>
      </w:r>
      <w:r w:rsidR="00A76B7B">
        <w:t xml:space="preserve">. </w:t>
      </w:r>
      <w:r w:rsidR="009B2E09">
        <w:t>Once created, t</w:t>
      </w:r>
      <w:r>
        <w: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lastRenderedPageBreak/>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E92541">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B970DB">
      <w:pPr>
        <w:spacing w:after="20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556AB0DE"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431BCA">
        <w:t xml:space="preserve">Figure </w:t>
      </w:r>
      <w:r w:rsidR="00431BCA">
        <w:rPr>
          <w:noProof/>
        </w:rPr>
        <w:t>3</w:t>
      </w:r>
      <w:r w:rsidR="00431BCA">
        <w:noBreakHyphen/>
      </w:r>
      <w:r w:rsidR="00431BCA">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5">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55D3E586" w:rsidR="005D4DAF" w:rsidRPr="005D4DAF" w:rsidRDefault="00971AD5" w:rsidP="002F7A07">
      <w:pPr>
        <w:pStyle w:val="Caption"/>
        <w:jc w:val="both"/>
      </w:pPr>
      <w:bookmarkStart w:id="254" w:name="_Ref84948943"/>
      <w:r>
        <w:t xml:space="preserve">Figure </w:t>
      </w:r>
      <w:fldSimple w:instr=" STYLEREF 1 \s ">
        <w:r w:rsidR="00431BCA">
          <w:rPr>
            <w:noProof/>
          </w:rPr>
          <w:t>3</w:t>
        </w:r>
      </w:fldSimple>
      <w:r w:rsidR="007D7998">
        <w:noBreakHyphen/>
      </w:r>
      <w:fldSimple w:instr=" SEQ Figure \* ARABIC \s 1 ">
        <w:r w:rsidR="00431BCA">
          <w:rPr>
            <w:noProof/>
          </w:rPr>
          <w:t>61</w:t>
        </w:r>
      </w:fldSimple>
      <w:bookmarkEnd w:id="254"/>
      <w:r>
        <w:t xml:space="preserve"> Verification of a hydrogen bond identified using Lipid</w:t>
      </w:r>
      <w:r w:rsidR="005D4DAF">
        <w:t xml:space="preserve"> H B</w:t>
      </w:r>
      <w:r>
        <w:t>onds</w:t>
      </w:r>
      <w:r w:rsidR="005D4DAF">
        <w:t>.</w:t>
      </w:r>
    </w:p>
    <w:p w14:paraId="263DF1A3" w14:textId="32DB55AA"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431BCA">
        <w:t xml:space="preserve">Figure </w:t>
      </w:r>
      <w:r w:rsidR="00431BCA">
        <w:rPr>
          <w:noProof/>
        </w:rPr>
        <w:t>3</w:t>
      </w:r>
      <w:r w:rsidR="00431BCA">
        <w:noBreakHyphen/>
      </w:r>
      <w:r w:rsidR="00431BCA">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0540B40B" w:rsidR="00E33CA6" w:rsidRDefault="00AF5909" w:rsidP="002F7A07">
      <w:pPr>
        <w:pStyle w:val="Caption"/>
        <w:jc w:val="both"/>
      </w:pPr>
      <w:bookmarkStart w:id="255" w:name="_Ref70880513"/>
      <w:r>
        <w:t xml:space="preserve">Figure </w:t>
      </w:r>
      <w:fldSimple w:instr=" STYLEREF 1 \s ">
        <w:r w:rsidR="00431BCA">
          <w:rPr>
            <w:noProof/>
          </w:rPr>
          <w:t>3</w:t>
        </w:r>
      </w:fldSimple>
      <w:r w:rsidR="007D7998">
        <w:noBreakHyphen/>
      </w:r>
      <w:fldSimple w:instr=" SEQ Figure \* ARABIC \s 1 ">
        <w:r w:rsidR="00431BCA">
          <w:rPr>
            <w:noProof/>
          </w:rPr>
          <w:t>62</w:t>
        </w:r>
      </w:fldSimple>
      <w:bookmarkEnd w:id="255"/>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75C0F9C9"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431BCA">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w:t>
      </w:r>
      <w:r w:rsidR="00680572">
        <w:t xml:space="preserve"> (good for counting salt-bridges)</w:t>
      </w:r>
      <w:r w:rsidR="006078E5">
        <w:t xml:space="preserv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lastRenderedPageBreak/>
        <w:t>prot and not atom N+O</w:t>
      </w:r>
      <w:r w:rsidR="006536E9">
        <w:t xml:space="preserve"> </w:t>
      </w:r>
    </w:p>
    <w:p w14:paraId="30D5FB0E" w14:textId="77777777" w:rsidR="006078E5" w:rsidRDefault="006078E5" w:rsidP="006536E9">
      <w:pPr>
        <w:jc w:val="both"/>
      </w:pPr>
    </w:p>
    <w:p w14:paraId="24A93CD7" w14:textId="647147F6" w:rsidR="00755872" w:rsidRDefault="006078E5" w:rsidP="00755872">
      <w:pPr>
        <w:spacing w:after="200"/>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r w:rsidR="00680572">
        <w:t xml:space="preserve">Similarly, a list of interactions to exclude from the analysis can be specified using a selection card </w:t>
      </w:r>
      <w:r w:rsidR="00755872">
        <w:t xml:space="preserve">(crd) </w:t>
      </w:r>
      <w:r w:rsidR="00680572">
        <w:t>and the -ex option. This option enables hydrogen bonds between charged carrying groups, i.e., salt-bridges, to be excluded from the analysis</w:t>
      </w:r>
      <w:r w:rsidR="00755872">
        <w:t xml:space="preserve"> as is shown in the example below where salt-bridges are excluded between POPC molecules and Lysine/Arginine for the CHARMM36 forcefield</w:t>
      </w:r>
      <w:r w:rsidR="00680572">
        <w:t xml:space="preserve">. </w:t>
      </w:r>
    </w:p>
    <w:p w14:paraId="1CDE828B" w14:textId="7DF4FA6B" w:rsidR="00755872" w:rsidRPr="002309A1" w:rsidRDefault="00755872" w:rsidP="00755872">
      <w:pPr>
        <w:jc w:val="both"/>
        <w:rPr>
          <w:color w:val="D8137E"/>
        </w:rPr>
      </w:pPr>
      <w:r>
        <w:rPr>
          <w:color w:val="D813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tblGrid>
      <w:tr w:rsidR="00755872" w14:paraId="2131996A" w14:textId="77777777" w:rsidTr="007B565F">
        <w:tc>
          <w:tcPr>
            <w:tcW w:w="905" w:type="dxa"/>
          </w:tcPr>
          <w:p w14:paraId="1F42C127" w14:textId="1FFCD324" w:rsidR="00755872" w:rsidRPr="002309A1" w:rsidRDefault="00755872" w:rsidP="007B565F">
            <w:pPr>
              <w:pStyle w:val="ListParagraph"/>
              <w:ind w:left="0"/>
              <w:jc w:val="both"/>
              <w:rPr>
                <w:color w:val="0011FF"/>
              </w:rPr>
            </w:pPr>
            <w:r w:rsidRPr="002309A1">
              <w:rPr>
                <w:b/>
                <w:bCs/>
                <w:color w:val="0011FF"/>
              </w:rPr>
              <w:t>#</w:t>
            </w:r>
            <w:r>
              <w:rPr>
                <w:b/>
                <w:bCs/>
                <w:color w:val="0011FF"/>
              </w:rPr>
              <w:t>prot</w:t>
            </w:r>
          </w:p>
        </w:tc>
        <w:tc>
          <w:tcPr>
            <w:tcW w:w="1139" w:type="dxa"/>
          </w:tcPr>
          <w:p w14:paraId="5EF8AC0D" w14:textId="13ADA19F" w:rsidR="00755872" w:rsidRPr="002309A1" w:rsidRDefault="00755872" w:rsidP="007B565F">
            <w:pPr>
              <w:pStyle w:val="ListParagraph"/>
              <w:ind w:left="0"/>
              <w:jc w:val="both"/>
              <w:rPr>
                <w:color w:val="0011FF"/>
              </w:rPr>
            </w:pPr>
            <w:r w:rsidRPr="002309A1">
              <w:rPr>
                <w:b/>
                <w:bCs/>
                <w:color w:val="0011FF"/>
              </w:rPr>
              <w:t>#</w:t>
            </w:r>
            <w:r>
              <w:rPr>
                <w:b/>
                <w:bCs/>
                <w:color w:val="0011FF"/>
              </w:rPr>
              <w:t>lip</w:t>
            </w:r>
          </w:p>
        </w:tc>
      </w:tr>
      <w:tr w:rsidR="00755872" w14:paraId="71BA4BB3" w14:textId="77777777" w:rsidTr="007B565F">
        <w:tc>
          <w:tcPr>
            <w:tcW w:w="905" w:type="dxa"/>
          </w:tcPr>
          <w:p w14:paraId="06D7401E" w14:textId="4FBA11D8" w:rsidR="00755872" w:rsidRDefault="00755872" w:rsidP="007B565F">
            <w:pPr>
              <w:pStyle w:val="ListParagraph"/>
              <w:ind w:left="0"/>
              <w:jc w:val="both"/>
            </w:pPr>
            <w:r>
              <w:t>NH1</w:t>
            </w:r>
          </w:p>
        </w:tc>
        <w:tc>
          <w:tcPr>
            <w:tcW w:w="1139" w:type="dxa"/>
          </w:tcPr>
          <w:p w14:paraId="0AC372C1" w14:textId="23EE0356" w:rsidR="00755872" w:rsidRDefault="00755872" w:rsidP="007B565F">
            <w:pPr>
              <w:pStyle w:val="ListParagraph"/>
              <w:ind w:left="0"/>
              <w:jc w:val="both"/>
            </w:pPr>
            <w:r>
              <w:t>O13</w:t>
            </w:r>
          </w:p>
        </w:tc>
      </w:tr>
      <w:tr w:rsidR="00755872" w14:paraId="3A42E60A" w14:textId="77777777" w:rsidTr="007B565F">
        <w:tc>
          <w:tcPr>
            <w:tcW w:w="905" w:type="dxa"/>
          </w:tcPr>
          <w:p w14:paraId="13AC30E0" w14:textId="24AB95AA" w:rsidR="00755872" w:rsidRDefault="00755872" w:rsidP="007B565F">
            <w:pPr>
              <w:pStyle w:val="ListParagraph"/>
              <w:ind w:left="0"/>
              <w:jc w:val="both"/>
            </w:pPr>
            <w:r>
              <w:t>NH1</w:t>
            </w:r>
          </w:p>
        </w:tc>
        <w:tc>
          <w:tcPr>
            <w:tcW w:w="1139" w:type="dxa"/>
          </w:tcPr>
          <w:p w14:paraId="4FDBB1DA" w14:textId="1846372C" w:rsidR="00755872" w:rsidRDefault="00755872" w:rsidP="007B565F">
            <w:pPr>
              <w:pStyle w:val="ListParagraph"/>
              <w:ind w:left="0"/>
              <w:jc w:val="both"/>
            </w:pPr>
            <w:r>
              <w:t>014</w:t>
            </w:r>
          </w:p>
        </w:tc>
      </w:tr>
      <w:tr w:rsidR="00755872" w14:paraId="6D3CCB5B" w14:textId="77777777" w:rsidTr="007B565F">
        <w:tc>
          <w:tcPr>
            <w:tcW w:w="905" w:type="dxa"/>
          </w:tcPr>
          <w:p w14:paraId="279503EB" w14:textId="2E664CD9" w:rsidR="00755872" w:rsidRDefault="00755872" w:rsidP="007B565F">
            <w:pPr>
              <w:pStyle w:val="ListParagraph"/>
              <w:ind w:left="0"/>
              <w:jc w:val="both"/>
            </w:pPr>
            <w:r>
              <w:t>NH2</w:t>
            </w:r>
          </w:p>
        </w:tc>
        <w:tc>
          <w:tcPr>
            <w:tcW w:w="1139" w:type="dxa"/>
          </w:tcPr>
          <w:p w14:paraId="1AC40692" w14:textId="190BFC5B" w:rsidR="00755872" w:rsidRDefault="00755872" w:rsidP="007B565F">
            <w:pPr>
              <w:pStyle w:val="ListParagraph"/>
              <w:ind w:left="0"/>
              <w:jc w:val="both"/>
            </w:pPr>
            <w:r>
              <w:t>013</w:t>
            </w:r>
          </w:p>
        </w:tc>
      </w:tr>
      <w:tr w:rsidR="00755872" w14:paraId="36558FFC" w14:textId="77777777" w:rsidTr="007B565F">
        <w:tc>
          <w:tcPr>
            <w:tcW w:w="905" w:type="dxa"/>
          </w:tcPr>
          <w:p w14:paraId="784D201A" w14:textId="5CA87715" w:rsidR="00755872" w:rsidRDefault="00755872" w:rsidP="007B565F">
            <w:pPr>
              <w:pStyle w:val="ListParagraph"/>
              <w:ind w:left="0"/>
              <w:jc w:val="both"/>
            </w:pPr>
            <w:r>
              <w:t>NH2</w:t>
            </w:r>
          </w:p>
        </w:tc>
        <w:tc>
          <w:tcPr>
            <w:tcW w:w="1139" w:type="dxa"/>
          </w:tcPr>
          <w:p w14:paraId="41D57E28" w14:textId="0BF86C89" w:rsidR="00755872" w:rsidRDefault="00755872" w:rsidP="007B565F">
            <w:pPr>
              <w:pStyle w:val="ListParagraph"/>
              <w:ind w:left="0"/>
              <w:jc w:val="both"/>
            </w:pPr>
            <w:r>
              <w:t>014</w:t>
            </w:r>
          </w:p>
        </w:tc>
      </w:tr>
      <w:tr w:rsidR="00755872" w14:paraId="01CD28EC" w14:textId="77777777" w:rsidTr="007B565F">
        <w:tc>
          <w:tcPr>
            <w:tcW w:w="905" w:type="dxa"/>
          </w:tcPr>
          <w:p w14:paraId="4CA46486" w14:textId="386A64F5" w:rsidR="00755872" w:rsidRDefault="00755872" w:rsidP="007B565F">
            <w:pPr>
              <w:pStyle w:val="ListParagraph"/>
              <w:ind w:left="0"/>
              <w:jc w:val="both"/>
            </w:pPr>
            <w:r>
              <w:t>NZ</w:t>
            </w:r>
          </w:p>
        </w:tc>
        <w:tc>
          <w:tcPr>
            <w:tcW w:w="1139" w:type="dxa"/>
          </w:tcPr>
          <w:p w14:paraId="59B14C68" w14:textId="2D55ACC6" w:rsidR="00755872" w:rsidRDefault="00755872" w:rsidP="007B565F">
            <w:pPr>
              <w:pStyle w:val="ListParagraph"/>
              <w:ind w:left="0"/>
              <w:jc w:val="both"/>
            </w:pPr>
            <w:r>
              <w:t>013</w:t>
            </w:r>
          </w:p>
        </w:tc>
      </w:tr>
      <w:tr w:rsidR="00755872" w14:paraId="346BA80F" w14:textId="77777777" w:rsidTr="007B565F">
        <w:tc>
          <w:tcPr>
            <w:tcW w:w="905" w:type="dxa"/>
          </w:tcPr>
          <w:p w14:paraId="21DE43FE" w14:textId="49475706" w:rsidR="00755872" w:rsidRDefault="00755872" w:rsidP="007B565F">
            <w:pPr>
              <w:pStyle w:val="ListParagraph"/>
              <w:ind w:left="0"/>
              <w:jc w:val="both"/>
            </w:pPr>
            <w:r>
              <w:t>NZ</w:t>
            </w:r>
          </w:p>
        </w:tc>
        <w:tc>
          <w:tcPr>
            <w:tcW w:w="1139" w:type="dxa"/>
          </w:tcPr>
          <w:p w14:paraId="66E32E14" w14:textId="1818DA9C" w:rsidR="00755872" w:rsidRDefault="00755872" w:rsidP="007B565F">
            <w:pPr>
              <w:pStyle w:val="ListParagraph"/>
              <w:ind w:left="0"/>
              <w:jc w:val="both"/>
            </w:pPr>
            <w:r>
              <w:t>014</w:t>
            </w:r>
          </w:p>
        </w:tc>
      </w:tr>
    </w:tbl>
    <w:p w14:paraId="263D2160" w14:textId="77777777" w:rsidR="00755872" w:rsidRDefault="00755872" w:rsidP="006536E9">
      <w:pPr>
        <w:jc w:val="both"/>
      </w:pPr>
    </w:p>
    <w:p w14:paraId="70190611" w14:textId="1334EE8D" w:rsidR="00680572" w:rsidRDefault="00755872" w:rsidP="006536E9">
      <w:pPr>
        <w:jc w:val="both"/>
      </w:pPr>
      <w:r>
        <w:t>We note that s</w:t>
      </w:r>
      <w:r w:rsidR="00680572">
        <w:t>ince salt-bridges can be quantified separately</w:t>
      </w:r>
      <w:r>
        <w:t>,</w:t>
      </w:r>
      <w:r w:rsidR="00680572">
        <w:t xml:space="preserve"> by fine-tuning the -lip_a, -lip_d options as well as the protein selection (-sel)</w:t>
      </w:r>
      <w:r>
        <w:t>,</w:t>
      </w:r>
      <w:r w:rsidR="00680572">
        <w:t xml:space="preserve"> it is useful to remove these </w:t>
      </w:r>
      <w:r>
        <w:t xml:space="preserve">from the hydrogen bond counts so that estimates can be made for both types of interactions. </w:t>
      </w:r>
      <w:r w:rsidR="00680572">
        <w:t xml:space="preserve"> </w:t>
      </w:r>
    </w:p>
    <w:p w14:paraId="14D6C88D" w14:textId="37D9BE0B"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431BCA">
        <w:t xml:space="preserve">Figure </w:t>
      </w:r>
      <w:r w:rsidR="00431BCA">
        <w:rPr>
          <w:noProof/>
        </w:rPr>
        <w:t>3</w:t>
      </w:r>
      <w:r w:rsidR="00431BCA">
        <w:noBreakHyphen/>
      </w:r>
      <w:r w:rsidR="00431BCA">
        <w:rPr>
          <w:noProof/>
        </w:rPr>
        <w:t>63</w:t>
      </w:r>
      <w:r w:rsidR="002A3C06">
        <w:fldChar w:fldCharType="end"/>
      </w:r>
      <w:r w:rsidR="002A3C06">
        <w:t>.</w:t>
      </w:r>
    </w:p>
    <w:p w14:paraId="14E3DC2B" w14:textId="77777777" w:rsidR="002A3C06" w:rsidRDefault="002A3C06" w:rsidP="002A3C06">
      <w:pPr>
        <w:keepNext/>
        <w:spacing w:after="200"/>
        <w:jc w:val="center"/>
      </w:pPr>
      <w:r>
        <w:rPr>
          <w:noProof/>
        </w:rPr>
        <w:lastRenderedPageBreak/>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1D296143" w:rsidR="002A3C06" w:rsidRDefault="002A3C06" w:rsidP="002A3C06">
      <w:pPr>
        <w:pStyle w:val="Caption"/>
        <w:jc w:val="both"/>
      </w:pPr>
      <w:bookmarkStart w:id="256" w:name="_Ref120520335"/>
      <w:r>
        <w:t xml:space="preserve">Figure </w:t>
      </w:r>
      <w:fldSimple w:instr=" STYLEREF 1 \s ">
        <w:r w:rsidR="00431BCA">
          <w:rPr>
            <w:noProof/>
          </w:rPr>
          <w:t>3</w:t>
        </w:r>
      </w:fldSimple>
      <w:r w:rsidR="007D7998">
        <w:noBreakHyphen/>
      </w:r>
      <w:fldSimple w:instr=" SEQ Figure \* ARABIC \s 1 ">
        <w:r w:rsidR="00431BCA">
          <w:rPr>
            <w:noProof/>
          </w:rPr>
          <w:t>63</w:t>
        </w:r>
      </w:fldSimple>
      <w:bookmarkEnd w:id="256"/>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lastRenderedPageBreak/>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26A4633E" w:rsidR="002A3C06" w:rsidRDefault="006078E5" w:rsidP="006078E5">
      <w:pPr>
        <w:pStyle w:val="Caption"/>
        <w:jc w:val="both"/>
      </w:pPr>
      <w:r>
        <w:t xml:space="preserve">Figure </w:t>
      </w:r>
      <w:fldSimple w:instr=" STYLEREF 1 \s ">
        <w:r w:rsidR="00431BCA">
          <w:rPr>
            <w:noProof/>
          </w:rPr>
          <w:t>3</w:t>
        </w:r>
      </w:fldSimple>
      <w:r w:rsidR="007D7998">
        <w:noBreakHyphen/>
      </w:r>
      <w:fldSimple w:instr=" SEQ Figure \* ARABIC \s 1 ">
        <w:r w:rsidR="00431BCA">
          <w:rPr>
            <w:noProof/>
          </w:rPr>
          <w:t>64</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0716219A"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431BCA">
        <w:t xml:space="preserve">Figure </w:t>
      </w:r>
      <w:r w:rsidR="00431BCA">
        <w:rPr>
          <w:noProof/>
        </w:rPr>
        <w:t>3</w:t>
      </w:r>
      <w:r w:rsidR="00431BCA">
        <w:noBreakHyphen/>
      </w:r>
      <w:r w:rsidR="00431BCA">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9">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14A6341A" w:rsidR="00995782" w:rsidRDefault="00995782" w:rsidP="002F7A07">
      <w:pPr>
        <w:pStyle w:val="Caption"/>
        <w:jc w:val="both"/>
      </w:pPr>
      <w:bookmarkStart w:id="257" w:name="_Ref84947264"/>
      <w:r>
        <w:t xml:space="preserve">Figure </w:t>
      </w:r>
      <w:fldSimple w:instr=" STYLEREF 1 \s ">
        <w:r w:rsidR="00431BCA">
          <w:rPr>
            <w:noProof/>
          </w:rPr>
          <w:t>3</w:t>
        </w:r>
      </w:fldSimple>
      <w:r w:rsidR="007D7998">
        <w:noBreakHyphen/>
      </w:r>
      <w:fldSimple w:instr=" SEQ Figure \* ARABIC \s 1 ">
        <w:r w:rsidR="00431BCA">
          <w:rPr>
            <w:noProof/>
          </w:rPr>
          <w:t>65</w:t>
        </w:r>
      </w:fldSimple>
      <w:bookmarkEnd w:id="257"/>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2B8C3230"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431BCA">
        <w:t xml:space="preserve">Figure </w:t>
      </w:r>
      <w:r w:rsidR="00431BCA">
        <w:rPr>
          <w:noProof/>
        </w:rPr>
        <w:t>3</w:t>
      </w:r>
      <w:r w:rsidR="00431BCA">
        <w:noBreakHyphen/>
      </w:r>
      <w:r w:rsidR="00431BCA">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20"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1999DFDF" w:rsidR="00A6622C" w:rsidRDefault="00BF728F" w:rsidP="00BF728F">
      <w:pPr>
        <w:pStyle w:val="Caption"/>
        <w:jc w:val="both"/>
        <w:rPr>
          <w:color w:val="000000" w:themeColor="text1"/>
        </w:rPr>
      </w:pPr>
      <w:bookmarkStart w:id="258" w:name="_Ref109032689"/>
      <w:r>
        <w:t xml:space="preserve">Figure </w:t>
      </w:r>
      <w:fldSimple w:instr=" STYLEREF 1 \s ">
        <w:r w:rsidR="00431BCA">
          <w:rPr>
            <w:noProof/>
          </w:rPr>
          <w:t>3</w:t>
        </w:r>
      </w:fldSimple>
      <w:r w:rsidR="007D7998">
        <w:noBreakHyphen/>
      </w:r>
      <w:fldSimple w:instr=" SEQ Figure \* ARABIC \s 1 ">
        <w:r w:rsidR="00431BCA">
          <w:rPr>
            <w:noProof/>
          </w:rPr>
          <w:t>66</w:t>
        </w:r>
      </w:fldSimple>
      <w:bookmarkEnd w:id="258"/>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1806B658"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431BCA">
        <w:t xml:space="preserve">Figure </w:t>
      </w:r>
      <w:r w:rsidR="00431BCA">
        <w:rPr>
          <w:noProof/>
        </w:rPr>
        <w:t>3</w:t>
      </w:r>
      <w:r w:rsidR="00431BCA">
        <w:noBreakHyphen/>
      </w:r>
      <w:r w:rsidR="00431BCA">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431BCA">
        <w:t xml:space="preserve">Figure </w:t>
      </w:r>
      <w:r w:rsidR="00431BCA">
        <w:rPr>
          <w:noProof/>
        </w:rPr>
        <w:t>3</w:t>
      </w:r>
      <w:r w:rsidR="00431BCA">
        <w:noBreakHyphen/>
      </w:r>
      <w:r w:rsidR="00431BCA">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1">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356EF0D5" w:rsidR="00C17C5B" w:rsidRDefault="00C17C5B" w:rsidP="002F7A07">
      <w:pPr>
        <w:pStyle w:val="Caption"/>
        <w:jc w:val="both"/>
        <w:rPr>
          <w:color w:val="000000" w:themeColor="text1"/>
        </w:rPr>
      </w:pPr>
      <w:bookmarkStart w:id="259" w:name="_Ref84948256"/>
      <w:r>
        <w:t xml:space="preserve">Figure </w:t>
      </w:r>
      <w:fldSimple w:instr=" STYLEREF 1 \s ">
        <w:r w:rsidR="00431BCA">
          <w:rPr>
            <w:noProof/>
          </w:rPr>
          <w:t>3</w:t>
        </w:r>
      </w:fldSimple>
      <w:r w:rsidR="007D7998">
        <w:noBreakHyphen/>
      </w:r>
      <w:fldSimple w:instr=" SEQ Figure \* ARABIC \s 1 ">
        <w:r w:rsidR="00431BCA">
          <w:rPr>
            <w:noProof/>
          </w:rPr>
          <w:t>67</w:t>
        </w:r>
      </w:fldSimple>
      <w:bookmarkEnd w:id="259"/>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6B291802"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431BCA">
        <w:t xml:space="preserve">Figure </w:t>
      </w:r>
      <w:r w:rsidR="00431BCA">
        <w:rPr>
          <w:noProof/>
        </w:rPr>
        <w:t>3</w:t>
      </w:r>
      <w:r w:rsidR="00431BCA">
        <w:noBreakHyphen/>
      </w:r>
      <w:r w:rsidR="00431BCA">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3EA14E3A" w:rsidR="00AB6E62" w:rsidRPr="002F7A07" w:rsidRDefault="00D64063" w:rsidP="002F7A07">
      <w:pPr>
        <w:pStyle w:val="Caption"/>
        <w:rPr>
          <w:color w:val="000000" w:themeColor="text1"/>
        </w:rPr>
      </w:pPr>
      <w:bookmarkStart w:id="260" w:name="_Ref81927570"/>
      <w:r>
        <w:t xml:space="preserve">Figure </w:t>
      </w:r>
      <w:fldSimple w:instr=" STYLEREF 1 \s ">
        <w:r w:rsidR="00431BCA">
          <w:rPr>
            <w:noProof/>
          </w:rPr>
          <w:t>3</w:t>
        </w:r>
      </w:fldSimple>
      <w:r w:rsidR="007D7998">
        <w:noBreakHyphen/>
      </w:r>
      <w:fldSimple w:instr=" SEQ Figure \* ARABIC \s 1 ">
        <w:r w:rsidR="00431BCA">
          <w:rPr>
            <w:noProof/>
          </w:rPr>
          <w:t>68</w:t>
        </w:r>
      </w:fldSimple>
      <w:bookmarkEnd w:id="260"/>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61" w:name="_Toc158640035"/>
      <w:r>
        <w:t>Lipid Flip-flop</w:t>
      </w:r>
      <w:bookmarkEnd w:id="261"/>
    </w:p>
    <w:p w14:paraId="1649AB29" w14:textId="77777777" w:rsidR="004120F8" w:rsidRDefault="004120F8" w:rsidP="0081347C"/>
    <w:p w14:paraId="24A233C1" w14:textId="5585E1C5"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431BCA">
        <w:t xml:space="preserve">Figure </w:t>
      </w:r>
      <w:r w:rsidR="00431BCA">
        <w:rPr>
          <w:noProof/>
        </w:rPr>
        <w:t>3</w:t>
      </w:r>
      <w:r w:rsidR="00431BCA">
        <w:noBreakHyphen/>
      </w:r>
      <w:r w:rsidR="00431BCA">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679DB6DF" w:rsidR="00380077" w:rsidRDefault="00B34466" w:rsidP="00B34466">
      <w:pPr>
        <w:pStyle w:val="Caption"/>
        <w:jc w:val="both"/>
      </w:pPr>
      <w:bookmarkStart w:id="262" w:name="_Ref104278085"/>
      <w:r>
        <w:t xml:space="preserve">Figure </w:t>
      </w:r>
      <w:fldSimple w:instr=" STYLEREF 1 \s ">
        <w:r w:rsidR="00431BCA">
          <w:rPr>
            <w:noProof/>
          </w:rPr>
          <w:t>3</w:t>
        </w:r>
      </w:fldSimple>
      <w:r w:rsidR="007D7998">
        <w:noBreakHyphen/>
      </w:r>
      <w:fldSimple w:instr=" SEQ Figure \* ARABIC \s 1 ">
        <w:r w:rsidR="00431BCA">
          <w:rPr>
            <w:noProof/>
          </w:rPr>
          <w:t>69</w:t>
        </w:r>
      </w:fldSimple>
      <w:bookmarkEnd w:id="262"/>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4299658A"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431BCA">
        <w:t xml:space="preserve">Figure </w:t>
      </w:r>
      <w:r w:rsidR="00431BCA">
        <w:rPr>
          <w:noProof/>
        </w:rPr>
        <w:t>3</w:t>
      </w:r>
      <w:r w:rsidR="00431BCA">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75613A39" w:rsidR="00380077" w:rsidRDefault="00380077" w:rsidP="00380077">
      <w:pPr>
        <w:pStyle w:val="Caption"/>
        <w:jc w:val="both"/>
      </w:pPr>
      <w:bookmarkStart w:id="263" w:name="_Ref103940346"/>
      <w:r>
        <w:t xml:space="preserve">Figure </w:t>
      </w:r>
      <w:fldSimple w:instr=" STYLEREF 1 \s ">
        <w:r w:rsidR="00431BCA">
          <w:rPr>
            <w:noProof/>
          </w:rPr>
          <w:t>3</w:t>
        </w:r>
      </w:fldSimple>
      <w:r w:rsidR="007D7998">
        <w:noBreakHyphen/>
      </w:r>
      <w:fldSimple w:instr=" SEQ Figure \* ARABIC \s 1 ">
        <w:r w:rsidR="00431BCA">
          <w:rPr>
            <w:noProof/>
          </w:rPr>
          <w:t>70</w:t>
        </w:r>
      </w:fldSimple>
      <w:bookmarkEnd w:id="263"/>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0972E831"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431BCA">
        <w:t xml:space="preserve">Figure </w:t>
      </w:r>
      <w:r w:rsidR="00431BCA">
        <w:rPr>
          <w:noProof/>
        </w:rPr>
        <w:t>3</w:t>
      </w:r>
      <w:r w:rsidR="00431BCA">
        <w:rPr>
          <w:noProof/>
        </w:rPr>
        <w:noBreakHyphen/>
        <w:t>70</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03F140DF"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431BCA">
        <w:t xml:space="preserve">Figure </w:t>
      </w:r>
      <w:r w:rsidR="00431BCA">
        <w:rPr>
          <w:noProof/>
        </w:rPr>
        <w:t>3</w:t>
      </w:r>
      <w:r w:rsidR="00431BCA">
        <w:noBreakHyphen/>
      </w:r>
      <w:r w:rsidR="00431BCA">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431BCA">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431BCA">
        <w:t xml:space="preserve">Figure </w:t>
      </w:r>
      <w:r w:rsidR="00431BCA">
        <w:rPr>
          <w:noProof/>
        </w:rPr>
        <w:t>3</w:t>
      </w:r>
      <w:r w:rsidR="00431BCA">
        <w:noBreakHyphen/>
      </w:r>
      <w:r w:rsidR="00431BCA">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4">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1CDBD4DD" w:rsidR="006D18B3" w:rsidRPr="000A316C" w:rsidRDefault="006D18B3" w:rsidP="006D18B3">
      <w:pPr>
        <w:pStyle w:val="Caption"/>
        <w:spacing w:after="0"/>
        <w:jc w:val="both"/>
      </w:pPr>
      <w:bookmarkStart w:id="264" w:name="_Ref109805751"/>
      <w:r>
        <w:t xml:space="preserve">Figure </w:t>
      </w:r>
      <w:fldSimple w:instr=" STYLEREF 1 \s ">
        <w:r w:rsidR="00431BCA">
          <w:rPr>
            <w:noProof/>
          </w:rPr>
          <w:t>3</w:t>
        </w:r>
      </w:fldSimple>
      <w:r w:rsidR="007D7998">
        <w:noBreakHyphen/>
      </w:r>
      <w:fldSimple w:instr=" SEQ Figure \* ARABIC \s 1 ">
        <w:r w:rsidR="00431BCA">
          <w:rPr>
            <w:noProof/>
          </w:rPr>
          <w:t>71</w:t>
        </w:r>
      </w:fldSimple>
      <w:bookmarkEnd w:id="264"/>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65" w:name="_Toc158640036"/>
      <w:r>
        <w:t>3-</w:t>
      </w:r>
      <w:r w:rsidRPr="00375857">
        <w:t>Dimensional</w:t>
      </w:r>
      <w:r>
        <w:t xml:space="preserve"> Analysis</w:t>
      </w:r>
      <w:bookmarkEnd w:id="265"/>
    </w:p>
    <w:p w14:paraId="60E91AAB" w14:textId="48EDC898"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431BCA">
        <w:t xml:space="preserve">Figure </w:t>
      </w:r>
      <w:r w:rsidR="00431BCA">
        <w:rPr>
          <w:noProof/>
        </w:rPr>
        <w:t>3</w:t>
      </w:r>
      <w:r w:rsidR="00431BCA">
        <w:noBreakHyphen/>
      </w:r>
      <w:r w:rsidR="00431BCA">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09396A19" w:rsidR="005431F5" w:rsidRDefault="005431F5" w:rsidP="00651181">
      <w:pPr>
        <w:pStyle w:val="Caption"/>
        <w:jc w:val="both"/>
      </w:pPr>
      <w:bookmarkStart w:id="266" w:name="_Ref103941571"/>
      <w:r>
        <w:t xml:space="preserve">Figure </w:t>
      </w:r>
      <w:fldSimple w:instr=" STYLEREF 1 \s ">
        <w:r w:rsidR="00431BCA">
          <w:rPr>
            <w:noProof/>
          </w:rPr>
          <w:t>3</w:t>
        </w:r>
      </w:fldSimple>
      <w:r w:rsidR="007D7998">
        <w:noBreakHyphen/>
      </w:r>
      <w:fldSimple w:instr=" SEQ Figure \* ARABIC \s 1 ">
        <w:r w:rsidR="00431BCA">
          <w:rPr>
            <w:noProof/>
          </w:rPr>
          <w:t>72</w:t>
        </w:r>
      </w:fldSimple>
      <w:bookmarkEnd w:id="266"/>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3FABF63E"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431BCA">
        <w:t xml:space="preserve">Figure </w:t>
      </w:r>
      <w:r w:rsidR="00431BCA">
        <w:rPr>
          <w:noProof/>
        </w:rPr>
        <w:t>3</w:t>
      </w:r>
      <w:r w:rsidR="00431BCA">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26AEF905" w:rsidR="00D65078" w:rsidRDefault="00D65078" w:rsidP="00D65078">
      <w:pPr>
        <w:pStyle w:val="Caption"/>
        <w:jc w:val="both"/>
      </w:pPr>
      <w:bookmarkStart w:id="267" w:name="_Ref108768512"/>
      <w:r>
        <w:t xml:space="preserve">Figure </w:t>
      </w:r>
      <w:fldSimple w:instr=" STYLEREF 1 \s ">
        <w:r w:rsidR="00431BCA">
          <w:rPr>
            <w:noProof/>
          </w:rPr>
          <w:t>3</w:t>
        </w:r>
      </w:fldSimple>
      <w:r w:rsidR="007D7998">
        <w:noBreakHyphen/>
      </w:r>
      <w:fldSimple w:instr=" SEQ Figure \* ARABIC \s 1 ">
        <w:r w:rsidR="00431BCA">
          <w:rPr>
            <w:noProof/>
          </w:rPr>
          <w:t>73</w:t>
        </w:r>
      </w:fldSimple>
      <w:bookmarkEnd w:id="267"/>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68" w:name="_Toc158640037"/>
      <w:r w:rsidR="00B34466">
        <w:t>Lipid Density 3D</w:t>
      </w:r>
      <w:bookmarkEnd w:id="268"/>
    </w:p>
    <w:p w14:paraId="0497A058" w14:textId="0843BB34"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431BCA">
        <w:t xml:space="preserve">Figure </w:t>
      </w:r>
      <w:r w:rsidR="00431BCA">
        <w:rPr>
          <w:noProof/>
        </w:rPr>
        <w:t>3</w:t>
      </w:r>
      <w:r w:rsidR="00431BCA">
        <w:noBreakHyphen/>
      </w:r>
      <w:r w:rsidR="00431BCA">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6FF575FF" w:rsidR="00AB6131" w:rsidRDefault="00AB6131" w:rsidP="00651181">
      <w:pPr>
        <w:pStyle w:val="Caption"/>
        <w:jc w:val="both"/>
      </w:pPr>
      <w:bookmarkStart w:id="269" w:name="_Ref103942581"/>
      <w:r>
        <w:t xml:space="preserve">Figure </w:t>
      </w:r>
      <w:fldSimple w:instr=" STYLEREF 1 \s ">
        <w:r w:rsidR="00431BCA">
          <w:rPr>
            <w:noProof/>
          </w:rPr>
          <w:t>3</w:t>
        </w:r>
      </w:fldSimple>
      <w:r w:rsidR="007D7998">
        <w:noBreakHyphen/>
      </w:r>
      <w:fldSimple w:instr=" SEQ Figure \* ARABIC \s 1 ">
        <w:r w:rsidR="00431BCA">
          <w:rPr>
            <w:noProof/>
          </w:rPr>
          <w:t>74</w:t>
        </w:r>
      </w:fldSimple>
      <w:bookmarkEnd w:id="269"/>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186E831C"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leaf 0 -ex_val -1.0 -dist 1.0</w:t>
      </w:r>
    </w:p>
    <w:p w14:paraId="254AF65F" w14:textId="435D4CF3"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431BCA">
        <w:t xml:space="preserve">Figure </w:t>
      </w:r>
      <w:r w:rsidR="00431BCA">
        <w:rPr>
          <w:noProof/>
        </w:rPr>
        <w:t>3</w:t>
      </w:r>
      <w:r w:rsidR="00431BCA">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518F11FC" w:rsidR="004509A4" w:rsidRDefault="00917CEB" w:rsidP="005B532F">
      <w:pPr>
        <w:pStyle w:val="Caption"/>
        <w:jc w:val="both"/>
      </w:pPr>
      <w:bookmarkStart w:id="270" w:name="_Ref103943997"/>
      <w:r>
        <w:t xml:space="preserve">Figure </w:t>
      </w:r>
      <w:fldSimple w:instr=" STYLEREF 1 \s ">
        <w:r w:rsidR="00431BCA">
          <w:rPr>
            <w:noProof/>
          </w:rPr>
          <w:t>3</w:t>
        </w:r>
      </w:fldSimple>
      <w:r w:rsidR="007D7998">
        <w:noBreakHyphen/>
      </w:r>
      <w:fldSimple w:instr=" SEQ Figure \* ARABIC \s 1 ">
        <w:r w:rsidR="00431BCA">
          <w:rPr>
            <w:noProof/>
          </w:rPr>
          <w:t>75</w:t>
        </w:r>
      </w:fldSimple>
      <w:bookmarkEnd w:id="270"/>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F158AF">
          <w:headerReference w:type="default" r:id="rId129"/>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71" w:name="_Ref89325471"/>
      <w:bookmarkStart w:id="272" w:name="_Toc158640038"/>
      <w:r w:rsidRPr="00EF39A3">
        <w:lastRenderedPageBreak/>
        <w:t xml:space="preserve">Analysis </w:t>
      </w:r>
      <w:r>
        <w:t xml:space="preserve">of Lipid </w:t>
      </w:r>
      <w:r w:rsidR="00EE38DA" w:rsidRPr="00EF39A3">
        <w:t>Dynamics</w:t>
      </w:r>
      <w:bookmarkEnd w:id="271"/>
      <w:bookmarkEnd w:id="272"/>
    </w:p>
    <w:p w14:paraId="4E82BEED" w14:textId="20CB3B24" w:rsidR="009D3FC3" w:rsidRPr="005C7AC2" w:rsidRDefault="00F1628B" w:rsidP="003662EE">
      <w:pPr>
        <w:pStyle w:val="Heading2"/>
      </w:pPr>
      <w:bookmarkStart w:id="273" w:name="_Ref44345341"/>
      <w:r>
        <w:t xml:space="preserve"> </w:t>
      </w:r>
      <w:bookmarkStart w:id="274" w:name="_Ref109764659"/>
      <w:bookmarkStart w:id="275" w:name="_Toc158640039"/>
      <w:r w:rsidR="009D3FC3" w:rsidRPr="005C7AC2">
        <w:t>Lipid Mixing</w:t>
      </w:r>
      <w:bookmarkEnd w:id="273"/>
      <w:bookmarkEnd w:id="274"/>
      <w:bookmarkEnd w:id="275"/>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772B1D07"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431BCA">
        <w:t xml:space="preserve">Figure </w:t>
      </w:r>
      <w:r w:rsidR="00431BCA">
        <w:rPr>
          <w:noProof/>
        </w:rPr>
        <w:t>4</w:t>
      </w:r>
      <w:r w:rsidR="00431BCA">
        <w:noBreakHyphen/>
      </w:r>
      <w:r w:rsidR="00431BCA">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13F6E79E" w:rsidR="009D3FC3" w:rsidRDefault="004A6EC4" w:rsidP="00915BBF">
      <w:pPr>
        <w:pStyle w:val="Caption"/>
        <w:jc w:val="both"/>
      </w:pPr>
      <w:bookmarkStart w:id="276" w:name="_Ref103938601"/>
      <w:r>
        <w:t xml:space="preserve">Figure </w:t>
      </w:r>
      <w:fldSimple w:instr=" STYLEREF 1 \s ">
        <w:r w:rsidR="00431BCA">
          <w:rPr>
            <w:noProof/>
          </w:rPr>
          <w:t>4</w:t>
        </w:r>
      </w:fldSimple>
      <w:r w:rsidR="007D7998">
        <w:noBreakHyphen/>
      </w:r>
      <w:fldSimple w:instr=" SEQ Figure \* ARABIC \s 1 ">
        <w:r w:rsidR="00431BCA">
          <w:rPr>
            <w:noProof/>
          </w:rPr>
          <w:t>1</w:t>
        </w:r>
      </w:fldSimple>
      <w:bookmarkEnd w:id="276"/>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6F50D8F7"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431BCA">
        <w:t xml:space="preserve">Figure </w:t>
      </w:r>
      <w:r w:rsidR="00431BCA">
        <w:rPr>
          <w:noProof/>
        </w:rPr>
        <w:t>4</w:t>
      </w:r>
      <w:r w:rsidR="00431BCA">
        <w:noBreakHyphen/>
      </w:r>
      <w:r w:rsidR="00431BCA">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31">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231E0360" w:rsidR="009D3FC3" w:rsidRDefault="009D3FC3" w:rsidP="00915BBF">
      <w:pPr>
        <w:pStyle w:val="Caption"/>
        <w:jc w:val="both"/>
      </w:pPr>
      <w:bookmarkStart w:id="277" w:name="_Ref46147671"/>
      <w:r>
        <w:t xml:space="preserve">Figure </w:t>
      </w:r>
      <w:fldSimple w:instr=" STYLEREF 1 \s ">
        <w:r w:rsidR="00431BCA">
          <w:rPr>
            <w:noProof/>
          </w:rPr>
          <w:t>4</w:t>
        </w:r>
      </w:fldSimple>
      <w:r w:rsidR="007D7998">
        <w:noBreakHyphen/>
      </w:r>
      <w:fldSimple w:instr=" SEQ Figure \* ARABIC \s 1 ">
        <w:r w:rsidR="00431BCA">
          <w:rPr>
            <w:noProof/>
          </w:rPr>
          <w:t>2</w:t>
        </w:r>
      </w:fldSimple>
      <w:bookmarkEnd w:id="277"/>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5E360E87"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431BCA">
        <w:t xml:space="preserve">Figure </w:t>
      </w:r>
      <w:r w:rsidR="00431BCA">
        <w:rPr>
          <w:noProof/>
        </w:rPr>
        <w:t>4</w:t>
      </w:r>
      <w:r w:rsidR="00431BCA">
        <w:noBreakHyphen/>
      </w:r>
      <w:r w:rsidR="00431BCA">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2">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071EE26D" w:rsidR="009D3FC3" w:rsidRDefault="009D3FC3" w:rsidP="009D3FC3">
      <w:pPr>
        <w:pStyle w:val="Caption"/>
        <w:jc w:val="both"/>
      </w:pPr>
      <w:bookmarkStart w:id="278" w:name="_Ref42084189"/>
      <w:r>
        <w:t xml:space="preserve">Figure </w:t>
      </w:r>
      <w:fldSimple w:instr=" STYLEREF 1 \s ">
        <w:r w:rsidR="00431BCA">
          <w:rPr>
            <w:noProof/>
          </w:rPr>
          <w:t>4</w:t>
        </w:r>
      </w:fldSimple>
      <w:r w:rsidR="007D7998">
        <w:noBreakHyphen/>
      </w:r>
      <w:fldSimple w:instr=" SEQ Figure \* ARABIC \s 1 ">
        <w:r w:rsidR="00431BCA">
          <w:rPr>
            <w:noProof/>
          </w:rPr>
          <w:t>3</w:t>
        </w:r>
      </w:fldSimple>
      <w:bookmarkEnd w:id="278"/>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02B5B86E"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431BCA">
        <w:t xml:space="preserve">Figure </w:t>
      </w:r>
      <w:r w:rsidR="00431BCA">
        <w:rPr>
          <w:noProof/>
        </w:rPr>
        <w:t>4</w:t>
      </w:r>
      <w:r w:rsidR="00431BCA">
        <w:noBreakHyphen/>
      </w:r>
      <w:r w:rsidR="00431BCA">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431BCA">
        <w:t xml:space="preserve">Figure </w:t>
      </w:r>
      <w:r w:rsidR="00431BCA">
        <w:rPr>
          <w:noProof/>
        </w:rPr>
        <w:t>4</w:t>
      </w:r>
      <w:r w:rsidR="00431BCA">
        <w:noBreakHyphen/>
      </w:r>
      <w:r w:rsidR="00431BCA">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1D55B99A">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312A1CAB" w:rsidR="009D3FC3" w:rsidRDefault="009D3FC3" w:rsidP="009D3FC3">
      <w:pPr>
        <w:pStyle w:val="Caption"/>
        <w:jc w:val="both"/>
      </w:pPr>
      <w:bookmarkStart w:id="279" w:name="_Ref44856832"/>
      <w:r>
        <w:t xml:space="preserve">Figure </w:t>
      </w:r>
      <w:fldSimple w:instr=" STYLEREF 1 \s ">
        <w:r w:rsidR="00431BCA">
          <w:rPr>
            <w:noProof/>
          </w:rPr>
          <w:t>4</w:t>
        </w:r>
      </w:fldSimple>
      <w:r w:rsidR="007D7998">
        <w:noBreakHyphen/>
      </w:r>
      <w:fldSimple w:instr=" SEQ Figure \* ARABIC \s 1 ">
        <w:r w:rsidR="00431BCA">
          <w:rPr>
            <w:noProof/>
          </w:rPr>
          <w:t>4</w:t>
        </w:r>
      </w:fldSimple>
      <w:bookmarkEnd w:id="279"/>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4"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71E9FEF2" w:rsidR="009D3FC3" w:rsidRDefault="009D3FC3" w:rsidP="009D3FC3">
      <w:pPr>
        <w:pStyle w:val="Caption"/>
        <w:jc w:val="both"/>
      </w:pPr>
      <w:bookmarkStart w:id="280" w:name="_Ref44856861"/>
      <w:r>
        <w:t xml:space="preserve">Figure </w:t>
      </w:r>
      <w:fldSimple w:instr=" STYLEREF 1 \s ">
        <w:r w:rsidR="00431BCA">
          <w:rPr>
            <w:noProof/>
          </w:rPr>
          <w:t>4</w:t>
        </w:r>
      </w:fldSimple>
      <w:r w:rsidR="007D7998">
        <w:noBreakHyphen/>
      </w:r>
      <w:fldSimple w:instr=" SEQ Figure \* ARABIC \s 1 ">
        <w:r w:rsidR="00431BCA">
          <w:rPr>
            <w:noProof/>
          </w:rPr>
          <w:t>5</w:t>
        </w:r>
      </w:fldSimple>
      <w:bookmarkEnd w:id="280"/>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262F9F0F"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431BCA">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7113DFEF"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431BCA">
        <w:t>5.3</w:t>
      </w:r>
      <w:r w:rsidR="00481C77">
        <w:fldChar w:fldCharType="end"/>
      </w:r>
      <w:r w:rsidR="00481C77">
        <w:t xml:space="preserve">). </w:t>
      </w:r>
    </w:p>
    <w:p w14:paraId="4570DF17" w14:textId="1A4568F2" w:rsidR="009D3FC3" w:rsidRDefault="008F4A57" w:rsidP="009D3FC3">
      <w:pPr>
        <w:pStyle w:val="Heading2"/>
      </w:pPr>
      <w:bookmarkStart w:id="281" w:name="_Ref91345215"/>
      <w:r>
        <w:t xml:space="preserve"> </w:t>
      </w:r>
      <w:bookmarkStart w:id="282" w:name="_Ref110261190"/>
      <w:bookmarkStart w:id="283" w:name="_Toc158640040"/>
      <w:r w:rsidR="00843295">
        <w:t>The Diffusion Coefficient</w:t>
      </w:r>
      <w:bookmarkEnd w:id="281"/>
      <w:bookmarkEnd w:id="282"/>
      <w:bookmarkEnd w:id="283"/>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7D0E3C04"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431BCA">
        <w:t xml:space="preserve">Figure </w:t>
      </w:r>
      <w:r w:rsidR="00431BCA">
        <w:rPr>
          <w:noProof/>
        </w:rPr>
        <w:t>4</w:t>
      </w:r>
      <w:r w:rsidR="00431BCA">
        <w:noBreakHyphen/>
      </w:r>
      <w:r w:rsidR="00431BCA">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6C537B9C" w:rsidR="009D3FC3" w:rsidRDefault="00DB56F9" w:rsidP="00C50DB1">
      <w:pPr>
        <w:pStyle w:val="Caption"/>
        <w:jc w:val="both"/>
      </w:pPr>
      <w:bookmarkStart w:id="284" w:name="_Ref103939762"/>
      <w:r>
        <w:t xml:space="preserve">Figure </w:t>
      </w:r>
      <w:fldSimple w:instr=" STYLEREF 1 \s ">
        <w:r w:rsidR="00431BCA">
          <w:rPr>
            <w:noProof/>
          </w:rPr>
          <w:t>4</w:t>
        </w:r>
      </w:fldSimple>
      <w:r w:rsidR="007D7998">
        <w:noBreakHyphen/>
      </w:r>
      <w:fldSimple w:instr=" SEQ Figure \* ARABIC \s 1 ">
        <w:r w:rsidR="00431BCA">
          <w:rPr>
            <w:noProof/>
          </w:rPr>
          <w:t>6</w:t>
        </w:r>
      </w:fldSimple>
      <w:bookmarkEnd w:id="284"/>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071CF112"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431BCA">
        <w:t xml:space="preserve">Figure </w:t>
      </w:r>
      <w:r w:rsidR="00431BCA">
        <w:rPr>
          <w:noProof/>
        </w:rPr>
        <w:t>4</w:t>
      </w:r>
      <w:r w:rsidR="00431BCA">
        <w:noBreakHyphen/>
      </w:r>
      <w:r w:rsidR="00431BCA">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431BCA">
        <w:t xml:space="preserve">Figure </w:t>
      </w:r>
      <w:r w:rsidR="00431BCA">
        <w:rPr>
          <w:noProof/>
        </w:rPr>
        <w:t>4</w:t>
      </w:r>
      <w:r w:rsidR="00431BCA">
        <w:noBreakHyphen/>
      </w:r>
      <w:r w:rsidR="00431BCA">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6"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69AA931F" w:rsidR="00C72E85" w:rsidRDefault="009D3FC3" w:rsidP="00C50DB1">
      <w:pPr>
        <w:pStyle w:val="Caption"/>
        <w:jc w:val="both"/>
      </w:pPr>
      <w:bookmarkStart w:id="285" w:name="_Ref69134969"/>
      <w:r>
        <w:t xml:space="preserve">Figure </w:t>
      </w:r>
      <w:fldSimple w:instr=" STYLEREF 1 \s ">
        <w:r w:rsidR="00431BCA">
          <w:rPr>
            <w:noProof/>
          </w:rPr>
          <w:t>4</w:t>
        </w:r>
      </w:fldSimple>
      <w:r w:rsidR="007D7998">
        <w:noBreakHyphen/>
      </w:r>
      <w:fldSimple w:instr=" SEQ Figure \* ARABIC \s 1 ">
        <w:r w:rsidR="00431BCA">
          <w:rPr>
            <w:noProof/>
          </w:rPr>
          <w:t>7</w:t>
        </w:r>
      </w:fldSimple>
      <w:bookmarkEnd w:id="285"/>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86" w:name="_Ref91345029"/>
      <w:bookmarkStart w:id="287" w:name="_Ref91345072"/>
      <w:bookmarkStart w:id="288" w:name="_Ref91345165"/>
      <w:bookmarkStart w:id="289" w:name="_Ref91345182"/>
      <w:bookmarkStart w:id="290" w:name="_Ref91345192"/>
      <w:bookmarkStart w:id="291" w:name="_Ref91345245"/>
      <w:bookmarkStart w:id="292" w:name="_Ref91345285"/>
      <w:bookmarkStart w:id="293" w:name="_Ref91345361"/>
      <w:bookmarkStart w:id="294" w:name="_Ref91345371"/>
      <w:r>
        <w:t xml:space="preserve"> </w:t>
      </w:r>
      <w:bookmarkStart w:id="295" w:name="_Ref110337141"/>
      <w:bookmarkStart w:id="296" w:name="_Toc158640041"/>
      <w:r w:rsidR="0072373C">
        <w:t>The Lipid Residence Time</w:t>
      </w:r>
      <w:bookmarkEnd w:id="286"/>
      <w:bookmarkEnd w:id="287"/>
      <w:bookmarkEnd w:id="288"/>
      <w:bookmarkEnd w:id="289"/>
      <w:bookmarkEnd w:id="290"/>
      <w:bookmarkEnd w:id="291"/>
      <w:bookmarkEnd w:id="292"/>
      <w:bookmarkEnd w:id="293"/>
      <w:bookmarkEnd w:id="294"/>
      <w:bookmarkEnd w:id="295"/>
      <w:bookmarkEnd w:id="296"/>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97" w:name="_Ref91345044"/>
      <w:bookmarkStart w:id="298" w:name="_Ref91345059"/>
      <w:bookmarkStart w:id="299" w:name="_Ref91345086"/>
      <w:bookmarkStart w:id="300" w:name="_Ref91345118"/>
      <w:bookmarkStart w:id="301" w:name="_Ref91345155"/>
      <w:bookmarkStart w:id="302" w:name="_Ref91345231"/>
      <w:bookmarkStart w:id="303" w:name="_Ref91345255"/>
      <w:bookmarkStart w:id="304" w:name="_Ref91345295"/>
      <w:bookmarkStart w:id="305" w:name="_Ref91345334"/>
      <w:bookmarkStart w:id="306" w:name="_Ref91345382"/>
      <w:bookmarkStart w:id="307" w:name="_Ref91345415"/>
      <w:r>
        <w:t xml:space="preserve"> </w:t>
      </w:r>
      <w:bookmarkStart w:id="308" w:name="_Toc158640042"/>
      <w:r w:rsidR="004A0D8D">
        <w:t>Solvation Shell</w:t>
      </w:r>
      <w:r w:rsidR="0072373C">
        <w:t xml:space="preserve"> Dynamics</w:t>
      </w:r>
      <w:bookmarkEnd w:id="297"/>
      <w:bookmarkEnd w:id="298"/>
      <w:bookmarkEnd w:id="299"/>
      <w:bookmarkEnd w:id="300"/>
      <w:bookmarkEnd w:id="301"/>
      <w:bookmarkEnd w:id="302"/>
      <w:bookmarkEnd w:id="303"/>
      <w:bookmarkEnd w:id="304"/>
      <w:bookmarkEnd w:id="305"/>
      <w:bookmarkEnd w:id="306"/>
      <w:bookmarkEnd w:id="307"/>
      <w:bookmarkEnd w:id="308"/>
    </w:p>
    <w:p w14:paraId="0D2AE6FD" w14:textId="72EF825C" w:rsidR="00B37424" w:rsidRDefault="00B37424" w:rsidP="0081347C">
      <w:r>
        <w:t>This section to be added soon!</w:t>
      </w:r>
    </w:p>
    <w:p w14:paraId="2FF1AA12" w14:textId="2E72CF88" w:rsidR="00966197" w:rsidRDefault="00966197" w:rsidP="00966197">
      <w:pPr>
        <w:pStyle w:val="Heading2"/>
      </w:pPr>
      <w:r>
        <w:t xml:space="preserve"> </w:t>
      </w:r>
      <w:bookmarkStart w:id="309" w:name="_Ref157778350"/>
      <w:bookmarkStart w:id="310" w:name="_Toc158640043"/>
      <w:r>
        <w:t>C</w:t>
      </w:r>
      <w:r w:rsidR="001F0914">
        <w:t>haracterizations of Bound Lipids</w:t>
      </w:r>
      <w:bookmarkEnd w:id="309"/>
      <w:bookmarkEnd w:id="310"/>
    </w:p>
    <w:p w14:paraId="2589098F" w14:textId="6E563A08" w:rsidR="000F11D7" w:rsidRDefault="00125185" w:rsidP="00966197">
      <w:pPr>
        <w:jc w:val="both"/>
      </w:pPr>
      <w:r>
        <w:t xml:space="preserve">In cases where bound lipids have been identified, or where the user is interested in characterizing the lipids at a particular site along the protein surface, MOSAICS </w:t>
      </w:r>
      <w:r w:rsidR="000F11D7">
        <w:t>provides</w:t>
      </w:r>
      <w:r>
        <w:t xml:space="preserve"> multiple tools designed to characterize lipids at </w:t>
      </w:r>
      <w:r w:rsidR="00C361A4">
        <w:t>the</w:t>
      </w:r>
      <w:r>
        <w:t xml:space="preserve"> site of interest. Th</w:t>
      </w:r>
      <w:r w:rsidR="00C361A4">
        <w:t>e</w:t>
      </w:r>
      <w:r>
        <w:t>s</w:t>
      </w:r>
      <w:r w:rsidR="00C361A4">
        <w:t>e</w:t>
      </w:r>
      <w:r>
        <w:t xml:space="preserve"> analyses typically focus on a single lipid at once </w:t>
      </w:r>
      <w:r w:rsidR="00C361A4">
        <w:t>(</w:t>
      </w:r>
      <w:r>
        <w:t xml:space="preserve">i.e., only one bound lipid </w:t>
      </w:r>
      <w:r w:rsidR="00E84362">
        <w:t xml:space="preserve">is considered </w:t>
      </w:r>
      <w:r>
        <w:t xml:space="preserve">for a given trajectory </w:t>
      </w:r>
      <w:r w:rsidR="00D04BD1">
        <w:t>frame</w:t>
      </w:r>
      <w:r w:rsidR="00C361A4">
        <w:t xml:space="preserve">) </w:t>
      </w:r>
      <w:r w:rsidR="00D04BD1">
        <w:t>and</w:t>
      </w:r>
      <w:r>
        <w:t xml:space="preserve"> characterize its interactions with the protein as well as other molecules like bulk lipids. Currently supported characterizations include </w:t>
      </w:r>
      <w:r w:rsidR="000F11D7">
        <w:t>variations in the lipid-protein contacts as measured with Contact RMSF. Similarly, the frequency that lipid-protein contacts are formed as well as their average lifetimes can be computed with Contact Kinetics. Likewise, the frequency that lipid-protein salt-bridges and hydrogen bonds are formed and their average lifetimes are also computed with H-bond Kinetics. And finally, other quantities like the number of lipid-protein or lipid-lipid contacts are computed with</w:t>
      </w:r>
      <w:r w:rsidR="00E84362">
        <w:t xml:space="preserve"> </w:t>
      </w:r>
      <w:r w:rsidR="000F11D7">
        <w:t>Lipid Protein Min Dist</w:t>
      </w:r>
      <w:r w:rsidR="00C361A4">
        <w:t>,</w:t>
      </w:r>
      <w:r w:rsidR="000F11D7">
        <w:t xml:space="preserve"> where these quantities are mapped onto the lipid or protein coordinates as appropriate. For each case, the tool supports two options for specifying bound lipids. First, the user can provide the residue number of the target lipid. This is provided with the -resi tag and is useful when a single lipid binds over </w:t>
      </w:r>
      <w:r w:rsidR="00C361A4">
        <w:t>most of</w:t>
      </w:r>
      <w:r w:rsidR="000F11D7">
        <w:t xml:space="preserve"> the simulation. In other cases, where multiple binding events are observed </w:t>
      </w:r>
      <w:r w:rsidR="00E84362">
        <w:t xml:space="preserve">at </w:t>
      </w:r>
      <w:r w:rsidR="000F11D7">
        <w:t xml:space="preserve">a site of interest, the user can specify a binding events file </w:t>
      </w:r>
      <w:r w:rsidR="00E84362">
        <w:t xml:space="preserve">(-be) </w:t>
      </w:r>
      <w:r w:rsidR="000F11D7">
        <w:t>created with 2d Kinetics that is used to identify bound lipids dynamically. Since these to</w:t>
      </w:r>
      <w:r w:rsidR="00E84362">
        <w:t>o</w:t>
      </w:r>
      <w:r w:rsidR="000F11D7">
        <w:t xml:space="preserve">ls focus on a single site of interest, the user must also </w:t>
      </w:r>
      <w:r w:rsidR="00C361A4">
        <w:t>specify</w:t>
      </w:r>
      <w:r w:rsidR="000F11D7">
        <w:t xml:space="preserve"> </w:t>
      </w:r>
      <w:r w:rsidR="00C361A4">
        <w:t>a</w:t>
      </w:r>
      <w:r w:rsidR="000F11D7">
        <w:t xml:space="preserve"> </w:t>
      </w:r>
      <w:r w:rsidR="00E84362">
        <w:t>lattice point</w:t>
      </w:r>
      <w:r w:rsidR="00C361A4">
        <w:t xml:space="preserve"> corresponding to this site</w:t>
      </w:r>
      <w:r w:rsidR="00E84362">
        <w:t xml:space="preserve">, i.e. the </w:t>
      </w:r>
      <w:r w:rsidR="000F11D7">
        <w:t>target x and y</w:t>
      </w:r>
      <w:r w:rsidR="00E84362">
        <w:t xml:space="preserve">, which can be derived by inspecting the mean residence time of the lipids as measured with 2d Kinetics and Binding events analyzer. Here, the </w:t>
      </w:r>
      <w:r w:rsidR="00E84362">
        <w:lastRenderedPageBreak/>
        <w:t xml:space="preserve">site of interest will likely have a large residence time. The user can then identify the lattice point </w:t>
      </w:r>
      <w:r w:rsidR="00C361A4">
        <w:t>corresponding to this site</w:t>
      </w:r>
      <w:r w:rsidR="00E84362">
        <w:t xml:space="preserve"> and provide this information with the -x and -y tags. Each tool will then read the binding events data corresponding to this lattice point when identifying bound lipids for a given trajectory frame. It should be noted that the -resi argument is ignored when a binding events file is provided. </w:t>
      </w:r>
      <w:r w:rsidR="00D040F2">
        <w:t>Moreover, each tool typically maps</w:t>
      </w:r>
      <w:r w:rsidR="00C361A4">
        <w:t xml:space="preserve"> select</w:t>
      </w:r>
      <w:r w:rsidR="00D040F2">
        <w:t xml:space="preserve"> data onto </w:t>
      </w:r>
      <w:r w:rsidR="00C361A4">
        <w:t xml:space="preserve">the </w:t>
      </w:r>
      <w:r w:rsidR="00D040F2">
        <w:t xml:space="preserve">time average </w:t>
      </w:r>
      <w:r w:rsidR="00C361A4">
        <w:t xml:space="preserve">atomic </w:t>
      </w:r>
      <w:r w:rsidR="00D040F2">
        <w:t>coordinates</w:t>
      </w:r>
      <w:r w:rsidR="00C361A4">
        <w:t xml:space="preserve"> which are provided</w:t>
      </w:r>
      <w:r w:rsidR="00D040F2">
        <w:t xml:space="preserve"> for the </w:t>
      </w:r>
      <w:r w:rsidR="00C361A4">
        <w:t xml:space="preserve">target </w:t>
      </w:r>
      <w:r w:rsidR="00D040F2">
        <w:t xml:space="preserve">lipid and protein. </w:t>
      </w:r>
      <w:r w:rsidR="00C361A4">
        <w:t xml:space="preserve">For this reason, the analyses are restricted to a single lipid type for each use, where the lipid type is specified with the -type tag. </w:t>
      </w:r>
      <w:r w:rsidR="00E84362">
        <w:t xml:space="preserve">The remainder of this section is organized so that user-instructions are provided for each tool beginning with Contact RMSF. </w:t>
      </w:r>
    </w:p>
    <w:p w14:paraId="65163174" w14:textId="63681B09" w:rsidR="00966197" w:rsidRDefault="00966197" w:rsidP="00E84362">
      <w:pPr>
        <w:ind w:firstLine="720"/>
        <w:jc w:val="both"/>
      </w:pPr>
      <w:r>
        <w:t>Contact RMSF</w:t>
      </w:r>
      <w:r w:rsidR="00B73FAA">
        <w:fldChar w:fldCharType="begin"/>
      </w:r>
      <w:r w:rsidR="00B73FAA">
        <w:instrText xml:space="preserve"> XE "</w:instrText>
      </w:r>
      <w:r w:rsidR="00B73FAA" w:rsidRPr="00F42E43">
        <w:instrText>Contact RMSF</w:instrText>
      </w:r>
      <w:r w:rsidR="00B73FAA">
        <w:instrText xml:space="preserve">" </w:instrText>
      </w:r>
      <w:r w:rsidR="00B73FAA">
        <w:fldChar w:fldCharType="end"/>
      </w:r>
      <w:r>
        <w:t xml:space="preserve"> is an analysis tool used to gauge the stability of contacts formed by each atom of a bound lipid and the protein. In other words, we want to know if a single set of contacts is maintained while the lipid is bound or whether the atom moves to form different interactions with the protein. The degree that a set of contacts is maintained can be quantified by computing an equivalent of the RMSF for the contact space. This is accomplished by computing a contact matrix for a given lipid atom and for each trajectory frame t (</w:t>
      </w:r>
      <w:r>
        <w:fldChar w:fldCharType="begin"/>
      </w:r>
      <w:r>
        <w:instrText xml:space="preserve"> REF _Ref149561614 \h </w:instrText>
      </w:r>
      <w:r>
        <w:fldChar w:fldCharType="separate"/>
      </w:r>
      <w:r w:rsidR="00431BCA">
        <w:t xml:space="preserve">Figure </w:t>
      </w:r>
      <w:r w:rsidR="00431BCA">
        <w:rPr>
          <w:noProof/>
        </w:rPr>
        <w:t>4</w:t>
      </w:r>
      <w:r w:rsidR="00431BCA">
        <w:noBreakHyphen/>
      </w:r>
      <w:r w:rsidR="00431BCA">
        <w:rPr>
          <w:noProof/>
        </w:rPr>
        <w:t>8</w:t>
      </w:r>
      <w:r>
        <w:fldChar w:fldCharType="end"/>
      </w:r>
      <w:r>
        <w:t xml:space="preserve">). </w:t>
      </w:r>
    </w:p>
    <w:p w14:paraId="1F7422D5" w14:textId="77777777" w:rsidR="00966197" w:rsidRDefault="00966197" w:rsidP="00966197">
      <w:pPr>
        <w:keepNext/>
        <w:jc w:val="center"/>
      </w:pPr>
      <w:r>
        <w:rPr>
          <w:noProof/>
        </w:rPr>
        <w:drawing>
          <wp:inline distT="0" distB="0" distL="0" distR="0" wp14:anchorId="431FDCA9" wp14:editId="38612453">
            <wp:extent cx="4206517" cy="2765930"/>
            <wp:effectExtent l="0" t="0" r="0" b="0"/>
            <wp:docPr id="1592000716"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00716" name="Picture 1" descr="A picture containing shape&#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4241840" cy="2789156"/>
                    </a:xfrm>
                    <a:prstGeom prst="rect">
                      <a:avLst/>
                    </a:prstGeom>
                  </pic:spPr>
                </pic:pic>
              </a:graphicData>
            </a:graphic>
          </wp:inline>
        </w:drawing>
      </w:r>
    </w:p>
    <w:p w14:paraId="45690A3D" w14:textId="26F66684" w:rsidR="00966197" w:rsidRDefault="00966197" w:rsidP="00966197">
      <w:pPr>
        <w:pStyle w:val="Caption"/>
        <w:jc w:val="both"/>
      </w:pPr>
      <w:bookmarkStart w:id="311" w:name="_Ref149561614"/>
      <w:r>
        <w:t xml:space="preserve">Figure </w:t>
      </w:r>
      <w:fldSimple w:instr=" STYLEREF 1 \s ">
        <w:r w:rsidR="00431BCA">
          <w:rPr>
            <w:noProof/>
          </w:rPr>
          <w:t>4</w:t>
        </w:r>
      </w:fldSimple>
      <w:r w:rsidR="007D7998">
        <w:noBreakHyphen/>
      </w:r>
      <w:fldSimple w:instr=" SEQ Figure \* ARABIC \s 1 ">
        <w:r w:rsidR="00431BCA">
          <w:rPr>
            <w:noProof/>
          </w:rPr>
          <w:t>8</w:t>
        </w:r>
      </w:fldSimple>
      <w:bookmarkEnd w:id="311"/>
      <w:r>
        <w:t xml:space="preserve"> Contact matrices for each snapshot t and the time average. Matrices are shown for a single atom of the lipid but in practice, a set is generated for each atom of the bound lipid. </w:t>
      </w:r>
    </w:p>
    <w:p w14:paraId="69BA9D3A" w14:textId="77777777" w:rsidR="00966197" w:rsidRDefault="00966197" w:rsidP="00966197">
      <w:pPr>
        <w:spacing w:after="200"/>
        <w:jc w:val="both"/>
      </w:pPr>
      <w:r>
        <w:t>Here, the elements of C</w:t>
      </w:r>
      <w:r w:rsidRPr="004C7200">
        <w:rPr>
          <w:vertAlign w:val="subscript"/>
        </w:rPr>
        <w:t>t</w:t>
      </w:r>
      <w:r>
        <w:t xml:space="preserve"> specify whether the lipid atom forms a contact with protein atom j in frame t and are thus restricted to values of 0 or 1. Averaging the elements of the trajectory gives: </w:t>
      </w:r>
    </w:p>
    <w:p w14:paraId="372E9675"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d>
              <m:dPr>
                <m:begChr m:val="⟨"/>
                <m:endChr m:val="⟩"/>
                <m:ctrlPr>
                  <w:rPr>
                    <w:rFonts w:ascii="Cambria Math" w:hAnsi="Cambria Math"/>
                    <w:i/>
                    <w:iCs/>
                  </w:rPr>
                </m:ctrlPr>
              </m:dPr>
              <m:e>
                <m:r>
                  <w:rPr>
                    <w:rFonts w:ascii="Cambria Math" w:hAnsi="Cambria Math"/>
                  </w:rPr>
                  <m:t>c</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
                  <m:sSubPr>
                    <m:ctrlPr>
                      <w:rPr>
                        <w:rFonts w:ascii="Cambria Math" w:hAnsi="Cambria Math"/>
                        <w:i/>
                        <w:iCs/>
                      </w:rPr>
                    </m:ctrlPr>
                  </m:sSubPr>
                  <m:e>
                    <m:r>
                      <w:rPr>
                        <w:rFonts w:ascii="Cambria Math" w:hAnsi="Cambria Math"/>
                      </w:rPr>
                      <m:t>c</m:t>
                    </m:r>
                  </m:e>
                  <m:sub>
                    <m:r>
                      <w:rPr>
                        <w:rFonts w:ascii="Cambria Math" w:hAnsi="Cambria Math"/>
                      </w:rPr>
                      <m:t>t</m:t>
                    </m:r>
                  </m:sub>
                </m:sSub>
              </m:e>
            </m:nary>
            <m:r>
              <w:rPr>
                <w:rFonts w:ascii="Cambria Math" w:hAnsi="Cambria Math"/>
              </w:rPr>
              <m:t xml:space="preserve"> #</m:t>
            </m:r>
            <m:d>
              <m:dPr>
                <m:ctrlPr>
                  <w:rPr>
                    <w:rFonts w:ascii="Cambria Math" w:hAnsi="Cambria Math"/>
                    <w:i/>
                    <w:iCs/>
                  </w:rPr>
                </m:ctrlPr>
              </m:dPr>
              <m:e>
                <m:r>
                  <w:rPr>
                    <w:rFonts w:ascii="Cambria Math" w:hAnsi="Cambria Math"/>
                  </w:rPr>
                  <m:t>1</m:t>
                </m:r>
              </m:e>
            </m:d>
          </m:e>
        </m:eqArr>
      </m:oMath>
      <w:r w:rsidR="00966197">
        <w:t xml:space="preserve"> </w:t>
      </w:r>
    </w:p>
    <w:p w14:paraId="114EDEEC" w14:textId="77777777" w:rsidR="00966197" w:rsidRDefault="00966197" w:rsidP="00966197">
      <w:pPr>
        <w:spacing w:before="200" w:after="200"/>
        <w:jc w:val="both"/>
      </w:pPr>
      <w:r>
        <w:t xml:space="preserve">whose elements now tell the percentage of frames that the contact is present in the trajectory. To get the equivalence of an RMSF for the contact space, we introduce a similarity factor </w:t>
      </w:r>
      <m:oMath>
        <m:sSub>
          <m:sSubPr>
            <m:ctrlPr>
              <w:rPr>
                <w:rFonts w:ascii="Cambria Math" w:hAnsi="Cambria Math"/>
                <w:i/>
                <w:iCs/>
              </w:rPr>
            </m:ctrlPr>
          </m:sSubPr>
          <m:e>
            <m:r>
              <w:rPr>
                <w:rFonts w:ascii="Cambria Math" w:hAnsi="Cambria Math"/>
              </w:rPr>
              <m:t>S</m:t>
            </m:r>
          </m:e>
          <m:sub>
            <m:r>
              <w:rPr>
                <w:rFonts w:ascii="Cambria Math" w:hAnsi="Cambria Math"/>
              </w:rPr>
              <m:t>A,B</m:t>
            </m:r>
          </m:sub>
        </m:sSub>
      </m:oMath>
      <w:r>
        <w:rPr>
          <w:rFonts w:eastAsiaTheme="minorEastAsia"/>
          <w:iCs/>
        </w:rPr>
        <w:t xml:space="preserve"> </w:t>
      </w:r>
      <w:r>
        <w:t xml:space="preserve">that tells how similar, and thus how different, a pair of matrices are. The similarity factor between matrices A and B is given as the percentage of contacts shared by the two matrices: </w:t>
      </w:r>
    </w:p>
    <w:p w14:paraId="19CAC41A" w14:textId="77777777" w:rsidR="00966197" w:rsidRPr="00382C27" w:rsidRDefault="00000000" w:rsidP="00966197">
      <w:pPr>
        <w:jc w:val="both"/>
        <w:rPr>
          <w:rFonts w:eastAsiaTheme="minorEastAsia"/>
          <w:iCs/>
        </w:rPr>
      </w:pPr>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S</m:t>
                </m:r>
              </m:e>
              <m:sub>
                <m:r>
                  <w:rPr>
                    <w:rFonts w:ascii="Cambria Math" w:hAnsi="Cambria Math"/>
                  </w:rPr>
                  <m:t>A,B</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hAnsi="Cambria Math"/>
              </w:rPr>
              <m:t xml:space="preserve"> #</m:t>
            </m:r>
            <m:d>
              <m:dPr>
                <m:ctrlPr>
                  <w:rPr>
                    <w:rFonts w:ascii="Cambria Math" w:hAnsi="Cambria Math"/>
                    <w:i/>
                    <w:iCs/>
                  </w:rPr>
                </m:ctrlPr>
              </m:dPr>
              <m:e>
                <m:r>
                  <w:rPr>
                    <w:rFonts w:ascii="Cambria Math" w:hAnsi="Cambria Math"/>
                  </w:rPr>
                  <m:t>2</m:t>
                </m:r>
              </m:e>
            </m:d>
          </m:e>
        </m:eqArr>
      </m:oMath>
      <w:r w:rsidR="00966197">
        <w:t xml:space="preserve"> </w:t>
      </w:r>
    </w:p>
    <w:p w14:paraId="12D1CE0C" w14:textId="0BDD1713" w:rsidR="00966197" w:rsidRDefault="00966197" w:rsidP="00966197">
      <w:pPr>
        <w:spacing w:before="200" w:after="200"/>
        <w:jc w:val="both"/>
      </w:pPr>
      <w:r>
        <w:lastRenderedPageBreak/>
        <w:t xml:space="preserve">where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of contacts in A and B and </w:t>
      </w:r>
      <m:oMath>
        <m:sSub>
          <m:sSubPr>
            <m:ctrlPr>
              <w:rPr>
                <w:rFonts w:ascii="Cambria Math" w:hAnsi="Cambria Math"/>
                <w:i/>
                <w:iCs/>
              </w:rPr>
            </m:ctrlPr>
          </m:sSubPr>
          <m:e>
            <m:r>
              <w:rPr>
                <w:rFonts w:ascii="Cambria Math" w:hAnsi="Cambria Math"/>
              </w:rPr>
              <m:t>n</m:t>
            </m:r>
          </m:e>
          <m:sub>
            <m:r>
              <w:rPr>
                <w:rFonts w:ascii="Cambria Math" w:hAnsi="Cambria Math"/>
              </w:rPr>
              <m:t>A∪B</m:t>
            </m:r>
          </m:sub>
        </m:sSub>
      </m:oMath>
      <w:r>
        <w:rPr>
          <w:rFonts w:eastAsiaTheme="minorEastAsia"/>
          <w:iCs/>
        </w:rPr>
        <w:t xml:space="preserve"> is the number in A or B. </w:t>
      </w:r>
      <w:r>
        <w:t xml:space="preserve">For example, the matrices for frames 1 and 2 in </w:t>
      </w:r>
      <w:r>
        <w:fldChar w:fldCharType="begin"/>
      </w:r>
      <w:r>
        <w:instrText xml:space="preserve"> REF _Ref149561614 \h </w:instrText>
      </w:r>
      <w:r>
        <w:fldChar w:fldCharType="separate"/>
      </w:r>
      <w:r w:rsidR="00431BCA">
        <w:t xml:space="preserve">Figure </w:t>
      </w:r>
      <w:r w:rsidR="00431BCA">
        <w:rPr>
          <w:noProof/>
        </w:rPr>
        <w:t>4</w:t>
      </w:r>
      <w:r w:rsidR="00431BCA">
        <w:noBreakHyphen/>
      </w:r>
      <w:r w:rsidR="00431BCA">
        <w:rPr>
          <w:noProof/>
        </w:rPr>
        <w:t>8</w:t>
      </w:r>
      <w:r>
        <w:fldChar w:fldCharType="end"/>
      </w:r>
      <w:r>
        <w:t xml:space="preserve"> have a similarity factor of 0.5 since they share 2 contacts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eastAsiaTheme="minorEastAsia" w:hAnsi="Cambria Math"/>
          </w:rPr>
          <m:t>=2)</m:t>
        </m:r>
      </m:oMath>
      <w:r>
        <w:rPr>
          <w:rFonts w:eastAsiaTheme="minorEastAsia"/>
          <w:iCs/>
        </w:rPr>
        <w:t xml:space="preserve"> </w:t>
      </w:r>
      <w:r>
        <w:t xml:space="preserve">but each contain an additional contact that is not shared </w:t>
      </w:r>
      <m:oMath>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A∪B</m:t>
            </m:r>
          </m:sub>
        </m:sSub>
        <m:r>
          <w:rPr>
            <w:rFonts w:ascii="Cambria Math" w:hAnsi="Cambria Math"/>
          </w:rPr>
          <m:t>=4)</m:t>
        </m:r>
      </m:oMath>
      <w:r>
        <w:t>. Given that S</w:t>
      </w:r>
      <w:r w:rsidRPr="00403E0F">
        <w:rPr>
          <w:vertAlign w:val="subscript"/>
        </w:rPr>
        <w:t xml:space="preserve">A,B </w:t>
      </w:r>
      <w:r>
        <w:t>will vary from 0 to 1, we can define the difference between two matrices as:</w:t>
      </w:r>
    </w:p>
    <w:p w14:paraId="15DA6978" w14:textId="77777777" w:rsidR="00966197" w:rsidRPr="00382C27" w:rsidRDefault="00000000" w:rsidP="00966197">
      <w:pPr>
        <w:jc w:val="both"/>
        <w:rPr>
          <w:rFonts w:eastAsiaTheme="minorEastAsia"/>
          <w:iCs/>
        </w:rPr>
      </w:pPr>
      <m:oMath>
        <m:eqArr>
          <m:eqArrPr>
            <m:maxDist m:val="1"/>
            <m:ctrlPr>
              <w:rPr>
                <w:rFonts w:ascii="Cambria Math" w:eastAsiaTheme="minorEastAsia" w:hAnsi="Cambria Math"/>
                <w:i/>
                <w:iCs/>
              </w:rPr>
            </m:ctrlPr>
          </m:eqArrPr>
          <m:e>
            <m:sSub>
              <m:sSubPr>
                <m:ctrlPr>
                  <w:rPr>
                    <w:rFonts w:ascii="Cambria Math" w:hAnsi="Cambria Math"/>
                    <w:i/>
                    <w:iCs/>
                  </w:rPr>
                </m:ctrlPr>
              </m:sSubPr>
              <m:e>
                <m:r>
                  <w:rPr>
                    <w:rFonts w:ascii="Cambria Math" w:hAnsi="Cambria Math"/>
                  </w:rPr>
                  <m:t>∆</m:t>
                </m:r>
              </m:e>
              <m:sub>
                <m:r>
                  <w:rPr>
                    <w:rFonts w:ascii="Cambria Math" w:hAnsi="Cambria Math"/>
                  </w:rPr>
                  <m:t>A,B</m:t>
                </m:r>
              </m:sub>
            </m:sSub>
            <m:r>
              <w:rPr>
                <w:rFonts w:ascii="Cambria Math" w:hAnsi="Cambria Math"/>
              </w:rPr>
              <m:t xml:space="preserve"> =1-</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B</m:t>
                    </m:r>
                  </m:sub>
                </m:sSub>
              </m:num>
              <m:den>
                <m:sSub>
                  <m:sSubPr>
                    <m:ctrlPr>
                      <w:rPr>
                        <w:rFonts w:ascii="Cambria Math" w:hAnsi="Cambria Math"/>
                        <w:i/>
                        <w:iCs/>
                      </w:rPr>
                    </m:ctrlPr>
                  </m:sSubPr>
                  <m:e>
                    <m:r>
                      <w:rPr>
                        <w:rFonts w:ascii="Cambria Math" w:hAnsi="Cambria Math"/>
                      </w:rPr>
                      <m:t>n</m:t>
                    </m:r>
                  </m:e>
                  <m:sub>
                    <m:r>
                      <w:rPr>
                        <w:rFonts w:ascii="Cambria Math" w:hAnsi="Cambria Math"/>
                      </w:rPr>
                      <m:t>A∪B</m:t>
                    </m:r>
                  </m:sub>
                </m:sSub>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3</m:t>
                </m:r>
              </m:e>
            </m:d>
            <m:ctrlPr>
              <w:rPr>
                <w:rFonts w:ascii="Cambria Math" w:hAnsi="Cambria Math"/>
                <w:i/>
                <w:iCs/>
              </w:rPr>
            </m:ctrlPr>
          </m:e>
        </m:eqArr>
      </m:oMath>
      <w:r w:rsidR="00966197">
        <w:t xml:space="preserve"> </w:t>
      </w:r>
    </w:p>
    <w:p w14:paraId="770CE287" w14:textId="77777777" w:rsidR="00966197" w:rsidRDefault="00966197" w:rsidP="00966197">
      <w:pPr>
        <w:spacing w:before="200" w:after="200"/>
        <w:jc w:val="both"/>
      </w:pPr>
      <w:r>
        <w:t xml:space="preserve">such that a </w:t>
      </w:r>
      <m:oMath>
        <m:sSub>
          <m:sSubPr>
            <m:ctrlPr>
              <w:rPr>
                <w:rFonts w:ascii="Cambria Math" w:hAnsi="Cambria Math"/>
                <w:i/>
                <w:iCs/>
              </w:rPr>
            </m:ctrlPr>
          </m:sSubPr>
          <m:e>
            <m:r>
              <w:rPr>
                <w:rFonts w:ascii="Cambria Math" w:hAnsi="Cambria Math"/>
              </w:rPr>
              <m:t>∆</m:t>
            </m:r>
          </m:e>
          <m:sub>
            <m:r>
              <w:rPr>
                <w:rFonts w:ascii="Cambria Math" w:hAnsi="Cambria Math"/>
              </w:rPr>
              <m:t>A,B</m:t>
            </m:r>
          </m:sub>
        </m:sSub>
      </m:oMath>
      <w:r>
        <w:rPr>
          <w:rFonts w:eastAsiaTheme="minorEastAsia"/>
          <w:iCs/>
        </w:rPr>
        <w:t xml:space="preserve"> equals</w:t>
      </w:r>
      <w:r>
        <w:t xml:space="preserve"> 0 when the matrices have the same set of contacts and 1 when there are no shared contacts. With a distance defined between contact matrices, the contact RMSF can be computed as: </w:t>
      </w:r>
    </w:p>
    <w:p w14:paraId="445B4F40" w14:textId="77777777" w:rsidR="00966197" w:rsidRPr="00382C27" w:rsidRDefault="00000000" w:rsidP="00966197">
      <w:pPr>
        <w:jc w:val="both"/>
        <w:rPr>
          <w:rFonts w:eastAsiaTheme="minorEastAsia"/>
          <w:iCs/>
        </w:rPr>
      </w:pPr>
      <m:oMathPara>
        <m:oMath>
          <m:eqArr>
            <m:eqArrPr>
              <m:maxDist m:val="1"/>
              <m:ctrlPr>
                <w:rPr>
                  <w:rFonts w:ascii="Cambria Math" w:hAnsi="Cambria Math"/>
                  <w:i/>
                  <w:iCs/>
                </w:rPr>
              </m:ctrlPr>
            </m:eqArrPr>
            <m:e>
              <m:sSub>
                <m:sSubPr>
                  <m:ctrlPr>
                    <w:rPr>
                      <w:rFonts w:ascii="Cambria Math" w:hAnsi="Cambria Math"/>
                      <w:i/>
                      <w:iCs/>
                    </w:rPr>
                  </m:ctrlPr>
                </m:sSubPr>
                <m:e>
                  <m:r>
                    <w:rPr>
                      <w:rFonts w:ascii="Cambria Math" w:hAnsi="Cambria Math"/>
                    </w:rPr>
                    <m:t>c</m:t>
                  </m:r>
                </m:e>
                <m:sub>
                  <m:r>
                    <w:rPr>
                      <w:rFonts w:ascii="Cambria Math" w:hAnsi="Cambria Math"/>
                    </w:rPr>
                    <m:t>rmsf</m:t>
                  </m:r>
                </m:sub>
              </m:sSub>
              <m:r>
                <w:rPr>
                  <w:rFonts w:ascii="Cambria Math" w:hAnsi="Cambria Math"/>
                </w:rPr>
                <m:t>=</m:t>
              </m:r>
              <m:rad>
                <m:radPr>
                  <m:degHide m:val="1"/>
                  <m:ctrlPr>
                    <w:rPr>
                      <w:rFonts w:ascii="Cambria Math" w:hAnsi="Cambria Math"/>
                      <w:i/>
                      <w:iCs/>
                    </w:rPr>
                  </m:ctrlPr>
                </m:radPr>
                <m:deg/>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ctrlPr>
                        <w:rPr>
                          <w:rFonts w:ascii="Cambria Math" w:hAnsi="Cambria Math"/>
                          <w:i/>
                          <w:iCs/>
                        </w:rPr>
                      </m:ctrlPr>
                    </m:naryPr>
                    <m:sub>
                      <m:r>
                        <w:rPr>
                          <w:rFonts w:ascii="Cambria Math" w:hAnsi="Cambria Math"/>
                        </w:rPr>
                        <m:t>t=1</m:t>
                      </m:r>
                    </m:sub>
                    <m:sup>
                      <m:r>
                        <w:rPr>
                          <w:rFonts w:ascii="Cambria Math" w:hAnsi="Cambria Math"/>
                        </w:rPr>
                        <m:t>n</m:t>
                      </m:r>
                    </m:sup>
                    <m:e>
                      <m:sSubSup>
                        <m:sSubSupPr>
                          <m:ctrlPr>
                            <w:rPr>
                              <w:rFonts w:ascii="Cambria Math" w:hAnsi="Cambria Math"/>
                              <w:i/>
                              <w:iCs/>
                            </w:rPr>
                          </m:ctrlPr>
                        </m:sSubSupPr>
                        <m:e>
                          <m:r>
                            <w:rPr>
                              <w:rFonts w:ascii="Cambria Math" w:hAnsi="Cambria Math"/>
                            </w:rPr>
                            <m:t>∆</m:t>
                          </m:r>
                        </m:e>
                        <m:sub>
                          <m:r>
                            <w:rPr>
                              <w:rFonts w:ascii="Cambria Math" w:hAnsi="Cambria Math"/>
                            </w:rPr>
                            <m:t>t,</m:t>
                          </m:r>
                          <m:d>
                            <m:dPr>
                              <m:begChr m:val="⟨"/>
                              <m:endChr m:val="⟩"/>
                              <m:ctrlPr>
                                <w:rPr>
                                  <w:rFonts w:ascii="Cambria Math" w:hAnsi="Cambria Math"/>
                                  <w:i/>
                                  <w:iCs/>
                                </w:rPr>
                              </m:ctrlPr>
                            </m:dPr>
                            <m:e>
                              <m:r>
                                <w:rPr>
                                  <w:rFonts w:ascii="Cambria Math" w:hAnsi="Cambria Math"/>
                                </w:rPr>
                                <m:t>c</m:t>
                              </m:r>
                            </m:e>
                          </m:d>
                        </m:sub>
                        <m:sup>
                          <m:r>
                            <w:rPr>
                              <w:rFonts w:ascii="Cambria Math" w:hAnsi="Cambria Math"/>
                            </w:rPr>
                            <m:t>2</m:t>
                          </m:r>
                        </m:sup>
                      </m:sSubSup>
                    </m:e>
                  </m:nary>
                </m:e>
              </m:rad>
              <m:r>
                <w:rPr>
                  <w:rFonts w:ascii="Cambria Math" w:hAnsi="Cambria Math"/>
                </w:rPr>
                <m:t>#</m:t>
              </m:r>
              <m:d>
                <m:dPr>
                  <m:ctrlPr>
                    <w:rPr>
                      <w:rFonts w:ascii="Cambria Math" w:hAnsi="Cambria Math"/>
                      <w:i/>
                      <w:iCs/>
                    </w:rPr>
                  </m:ctrlPr>
                </m:dPr>
                <m:e>
                  <m:r>
                    <w:rPr>
                      <w:rFonts w:ascii="Cambria Math" w:hAnsi="Cambria Math"/>
                    </w:rPr>
                    <m:t>4</m:t>
                  </m:r>
                </m:e>
              </m:d>
            </m:e>
          </m:eqArr>
        </m:oMath>
      </m:oMathPara>
    </w:p>
    <w:p w14:paraId="7DFC2DFA" w14:textId="77777777" w:rsidR="00966197" w:rsidRDefault="00966197" w:rsidP="00966197">
      <w:pPr>
        <w:spacing w:before="200"/>
        <w:jc w:val="both"/>
      </w:pPr>
      <w:r>
        <w:t xml:space="preserve">where n gives the number of frames analyzed in the trajectory. The contact RMSF thus gives the average distance between the contact matrices and the time average contact matrix. It then stands to reason, that for a perfectly stable set of interactions, the profiles for each frame will be identical to their average giving an average distance of 0. When this is not the case, and the lipid atom explores different interactions with the protein, the contact RMSF will grow but not to exceed a value of 1. </w:t>
      </w:r>
    </w:p>
    <w:p w14:paraId="4E7CC6F5" w14:textId="4D193527" w:rsidR="00966197" w:rsidRDefault="00966197" w:rsidP="00966197">
      <w:pPr>
        <w:ind w:firstLine="720"/>
        <w:jc w:val="both"/>
      </w:pPr>
      <w:r>
        <w:t>To use the program, the user must specify the residue id of the bound lipid. This is accomplished using the -resi tag</w:t>
      </w:r>
      <w:r w:rsidR="00D040F2">
        <w:t xml:space="preserve"> (</w:t>
      </w:r>
      <w:r w:rsidR="007857AD">
        <w:t>alternatively</w:t>
      </w:r>
      <w:r w:rsidR="00D040F2">
        <w:t xml:space="preserve"> use -be, -x,</w:t>
      </w:r>
      <w:r w:rsidR="007857AD">
        <w:t xml:space="preserve"> </w:t>
      </w:r>
      <w:r w:rsidR="00D040F2">
        <w:t>-y, and -type for a dynamic lipid selection)</w:t>
      </w:r>
      <w:r>
        <w:t>. Additionally, the user must specify which atoms to include in the contact matrix. This is typically given as the protein atoms. However, the selection can be customized, for example, to exclude hydrogen atoms. The exact atoms to include are thus provided using an atom selection text via the -sel tag. Contacts are then counted as any atom pair within a user-specified distance of each other. The contact cutoff is thus provided with the -cdist tag</w:t>
      </w:r>
      <w:r w:rsidR="00D91616">
        <w:t xml:space="preserve"> (nm)</w:t>
      </w:r>
      <w:r>
        <w:t xml:space="preserve">. An example of the run commands used with Contact RMSF is now provided: </w:t>
      </w:r>
    </w:p>
    <w:p w14:paraId="23E977A7" w14:textId="77777777" w:rsidR="00966197" w:rsidRDefault="00966197" w:rsidP="00966197">
      <w:pPr>
        <w:jc w:val="both"/>
      </w:pPr>
    </w:p>
    <w:p w14:paraId="4EA0028E" w14:textId="77777777" w:rsidR="00966197" w:rsidRDefault="00966197" w:rsidP="00966197">
      <w:pPr>
        <w:jc w:val="both"/>
        <w:rPr>
          <w:i/>
          <w:iCs/>
        </w:rPr>
      </w:pPr>
      <w:r w:rsidRPr="00EE4D1C">
        <w:rPr>
          <w:i/>
          <w:iCs/>
        </w:rPr>
        <w:t xml:space="preserve">$ mpirun -n 100 contact_rmsf_mpi -traj traj.xtc -ref </w:t>
      </w:r>
      <w:r>
        <w:rPr>
          <w:i/>
          <w:iCs/>
        </w:rPr>
        <w:t>ref</w:t>
      </w:r>
      <w:r w:rsidRPr="00EE4D1C">
        <w:rPr>
          <w:i/>
          <w:iCs/>
        </w:rPr>
        <w:t xml:space="preserve">.gro -resi 39830 -crmsf resi_39830.pdb -cdist 0.6 -sel prot.sel </w:t>
      </w:r>
    </w:p>
    <w:p w14:paraId="6B8EE6F6" w14:textId="77777777" w:rsidR="00966197" w:rsidRDefault="00966197" w:rsidP="00966197">
      <w:pPr>
        <w:jc w:val="both"/>
        <w:rPr>
          <w:i/>
          <w:iCs/>
        </w:rPr>
      </w:pPr>
    </w:p>
    <w:p w14:paraId="643F625A" w14:textId="5CBA318B" w:rsidR="00966197" w:rsidRDefault="00966197" w:rsidP="00966197">
      <w:pPr>
        <w:jc w:val="both"/>
        <w:rPr>
          <w:i/>
          <w:iCs/>
        </w:rPr>
      </w:pPr>
      <w:r>
        <w:rPr>
          <w:i/>
          <w:iCs/>
        </w:rPr>
        <w:t xml:space="preserve">Output from Contacts RMSF include a PDB file (-crmsf) with the time average protein coordinates and the same for the bound lipid specified with -resi. The contact RMSF is thus projected onto the lipid coordinates via the B-factor and can be viewed with programs like PyMOL or VMD. An example of the data generated with Contacts RMSF is shown in </w:t>
      </w:r>
      <w:r>
        <w:rPr>
          <w:i/>
          <w:iCs/>
        </w:rPr>
        <w:fldChar w:fldCharType="begin"/>
      </w:r>
      <w:r>
        <w:rPr>
          <w:i/>
          <w:iCs/>
        </w:rPr>
        <w:instrText xml:space="preserve"> REF _Ref149561856 \h </w:instrText>
      </w:r>
      <w:r>
        <w:rPr>
          <w:i/>
          <w:iCs/>
        </w:rPr>
      </w:r>
      <w:r>
        <w:rPr>
          <w:i/>
          <w:iCs/>
        </w:rPr>
        <w:fldChar w:fldCharType="separate"/>
      </w:r>
      <w:r w:rsidR="00431BCA">
        <w:t xml:space="preserve">Figure </w:t>
      </w:r>
      <w:r w:rsidR="00431BCA">
        <w:rPr>
          <w:noProof/>
        </w:rPr>
        <w:t>4</w:t>
      </w:r>
      <w:r w:rsidR="00431BCA">
        <w:noBreakHyphen/>
      </w:r>
      <w:r w:rsidR="00431BCA">
        <w:rPr>
          <w:noProof/>
        </w:rPr>
        <w:t>9</w:t>
      </w:r>
      <w:r>
        <w:rPr>
          <w:i/>
          <w:iCs/>
        </w:rPr>
        <w:fldChar w:fldCharType="end"/>
      </w:r>
      <w:r>
        <w:rPr>
          <w:i/>
          <w:iCs/>
        </w:rPr>
        <w:t xml:space="preserve">. </w:t>
      </w:r>
    </w:p>
    <w:p w14:paraId="6EAD019E" w14:textId="77777777" w:rsidR="00966197" w:rsidRDefault="00966197" w:rsidP="00966197">
      <w:pPr>
        <w:keepNext/>
        <w:jc w:val="both"/>
      </w:pPr>
      <w:r>
        <w:rPr>
          <w:i/>
          <w:iCs/>
        </w:rPr>
        <w:lastRenderedPageBreak/>
        <w:t xml:space="preserve">  </w:t>
      </w:r>
      <w:r>
        <w:rPr>
          <w:i/>
          <w:iCs/>
          <w:noProof/>
        </w:rPr>
        <w:drawing>
          <wp:inline distT="0" distB="0" distL="0" distR="0" wp14:anchorId="01BB5155" wp14:editId="152A8138">
            <wp:extent cx="5943600" cy="5336880"/>
            <wp:effectExtent l="0" t="0" r="0" b="0"/>
            <wp:docPr id="122483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39771" name="Picture 2"/>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943600" cy="5336880"/>
                    </a:xfrm>
                    <a:prstGeom prst="rect">
                      <a:avLst/>
                    </a:prstGeom>
                  </pic:spPr>
                </pic:pic>
              </a:graphicData>
            </a:graphic>
          </wp:inline>
        </w:drawing>
      </w:r>
    </w:p>
    <w:p w14:paraId="35D5098C" w14:textId="7353C531" w:rsidR="00966197" w:rsidRPr="001F0914" w:rsidRDefault="00966197" w:rsidP="001F0914">
      <w:pPr>
        <w:pStyle w:val="Caption"/>
        <w:jc w:val="both"/>
        <w:rPr>
          <w:i w:val="0"/>
          <w:iCs w:val="0"/>
        </w:rPr>
      </w:pPr>
      <w:bookmarkStart w:id="312" w:name="_Ref149561856"/>
      <w:r>
        <w:t xml:space="preserve">Figure </w:t>
      </w:r>
      <w:fldSimple w:instr=" STYLEREF 1 \s ">
        <w:r w:rsidR="00431BCA">
          <w:rPr>
            <w:noProof/>
          </w:rPr>
          <w:t>4</w:t>
        </w:r>
      </w:fldSimple>
      <w:r w:rsidR="007D7998">
        <w:noBreakHyphen/>
      </w:r>
      <w:fldSimple w:instr=" SEQ Figure \* ARABIC \s 1 ">
        <w:r w:rsidR="00431BCA">
          <w:rPr>
            <w:noProof/>
          </w:rPr>
          <w:t>9</w:t>
        </w:r>
      </w:fldSimple>
      <w:bookmarkEnd w:id="312"/>
      <w:r>
        <w:t xml:space="preserve"> Contact RMSF projected onto</w:t>
      </w:r>
      <w:r w:rsidR="00D91616">
        <w:t xml:space="preserve"> </w:t>
      </w:r>
      <w:r w:rsidR="00A72868">
        <w:t>each lipid</w:t>
      </w:r>
      <w:r>
        <w:t xml:space="preserve"> atom of a bound POPC molecule. Here we can see that the acyl chain on the right forms the most stable contacts and that the acyl chain tips are the most dynamic. This result is corroborated by showing contacts (yellow dashed lines) between atoms whose frequency is greater than 15%. Here, the dash radius is proportional to the frequency of the contac</w:t>
      </w:r>
      <w:r w:rsidR="00D91616">
        <w:t>t</w:t>
      </w:r>
      <w:r w:rsidR="008E0CC6">
        <w:t xml:space="preserve"> as indicated in the key</w:t>
      </w:r>
      <w:r w:rsidR="00D91616">
        <w:t>. Details, shown for computing these contacts are given below</w:t>
      </w:r>
      <w:r>
        <w:t xml:space="preserve"> </w:t>
      </w:r>
      <w:r w:rsidR="00D91616">
        <w:t>with the Contacts Kinetics tool</w:t>
      </w:r>
      <w:r>
        <w:t>.</w:t>
      </w:r>
      <w:r w:rsidR="008E0CC6">
        <w:t xml:space="preserve"> Scripts are provided for making plots like this one in the scripts folder “</w:t>
      </w:r>
      <w:r w:rsidR="008E0CC6" w:rsidRPr="008E0CC6">
        <w:t>scripts/contact_mapping.zip</w:t>
      </w:r>
      <w:r w:rsidR="008E0CC6">
        <w:t>.”</w:t>
      </w:r>
      <w:r>
        <w:t xml:space="preserve">  </w:t>
      </w:r>
    </w:p>
    <w:p w14:paraId="48DC0D2F" w14:textId="17D710A1" w:rsidR="00966197" w:rsidRPr="00081B0B" w:rsidRDefault="00966197" w:rsidP="001F0914">
      <w:pPr>
        <w:pStyle w:val="ListParagraph"/>
        <w:ind w:left="0" w:firstLine="720"/>
        <w:contextualSpacing w:val="0"/>
        <w:jc w:val="both"/>
      </w:pPr>
      <w:r>
        <w:t>Contacts Kinetics</w:t>
      </w:r>
      <w:r w:rsidR="00B73FAA">
        <w:fldChar w:fldCharType="begin"/>
      </w:r>
      <w:r w:rsidR="00B73FAA">
        <w:instrText xml:space="preserve"> XE "</w:instrText>
      </w:r>
      <w:r w:rsidR="00B73FAA" w:rsidRPr="0010050F">
        <w:instrText>Contacts Kinetics</w:instrText>
      </w:r>
      <w:r w:rsidR="00B73FAA">
        <w:instrText xml:space="preserve">" </w:instrText>
      </w:r>
      <w:r w:rsidR="00B73FAA">
        <w:fldChar w:fldCharType="end"/>
      </w:r>
      <w:r>
        <w:t xml:space="preserve"> is an analysis tool used for computing the mean lifetime of contacts between a target lipid and the protein atoms. This analysis assumes that a lipid is bound to the protein, the residue id of which is specified by the user via the -resi tag</w:t>
      </w:r>
      <w:r w:rsidR="00A72868">
        <w:t xml:space="preserve"> (alternatively use -be, -x, -y, and -type for a dynamic lipid selection)</w:t>
      </w:r>
      <w:r>
        <w:t>. Like with</w:t>
      </w:r>
      <w:r w:rsidR="00A72868">
        <w:t xml:space="preserve"> other tools considered in this section</w:t>
      </w:r>
      <w:r>
        <w:t xml:space="preserve">, the residue id used here corresponds to the internal numbering scheme used by MosAT. The user is thus encouraged to check their selection using the Atom Select program and the -o option. With a target lipid specified, Contacts Kinetics will compute a contact matrix between the atoms of this lipid and the protein atoms. This matrix thus contains the target lipid atoms on one axis and the protein atoms on the other where 1 indicates that the contact is formed and 0 is specified otherwise. To save space, contact matrices are not stored, </w:t>
      </w:r>
      <w:r>
        <w:lastRenderedPageBreak/>
        <w:t xml:space="preserve">but instead a list of atom indices for the lipid and protein atom of each contact. The process of finding contacts is parallelized with the workload distributed over the trajectory frames. Given this approach, contacts data are written to a temporary file corresponding to the MPI core. These files are later merged to form a complete list of contacts formed over the trajectory. Once the contacts have been identified, the parallelization scheme is switched to cover the protein atoms. In this process, the contacts data is processed, and the average lifetime of each contact is computed. Here the contacts data is processed using a noise filter to reduce noise caused by thermal fluctuations. The noise filter used encompasses 2N+1 trajectory frames where N (the half-width) is set by the user with the -range tag and the </w:t>
      </w:r>
      <w:r w:rsidRPr="00A330C8">
        <w:t>significance threshold</w:t>
      </w:r>
      <w:r>
        <w:t xml:space="preserve"> </w:t>
      </w:r>
      <m:oMath>
        <m:r>
          <w:rPr>
            <w:rFonts w:ascii="Cambria Math" w:hAnsi="Cambria Math"/>
          </w:rPr>
          <m:t>ω</m:t>
        </m:r>
      </m:oMath>
      <w:r>
        <w:rPr>
          <w:rFonts w:eastAsiaTheme="minorEastAsia"/>
        </w:rPr>
        <w:t xml:space="preserve"> is hard coded as 0.5. Once computed, the lifetimes are collected and normalized to give the average lifetime of each contact pair. </w:t>
      </w:r>
    </w:p>
    <w:p w14:paraId="3CF2AF4C"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Output from Contacts Kinetics includes a histogram of the contact lifetimes which is written to a file whose name is specified using the -ck tag. In addition to this histogram, a PDB file with the time average protein coordinates and the average coordinates for the target lipid is generated. This file is given the same name as specified with -ck but with the .pdb extension. These time average coordinates are useful when paired with a list of selection commands, also provided, that can be used with PyMol to indicate the contacts via distance measurements. This list of selection commands is sorted with the contacts whose lifetime is largest appearing at the top of the list. With this approach, the user can choose to show only contacts whose lifetime exceeds a threshold value. Additionally, a second list is provided where the selection commands are organized by the frequency in which the contacts are formed. This enables the user to show contacts that are consistently formed but whose lifetime may be short. Both lists are written to separate output files whose name is derived from -ck but with the </w:t>
      </w:r>
      <w:r w:rsidRPr="00DF7E10">
        <w:rPr>
          <w:rFonts w:eastAsiaTheme="minorEastAsia"/>
        </w:rPr>
        <w:t>_contacts_dwell_t.</w:t>
      </w:r>
      <w:r>
        <w:rPr>
          <w:rFonts w:eastAsiaTheme="minorEastAsia"/>
        </w:rPr>
        <w:t xml:space="preserve">pml and </w:t>
      </w:r>
      <w:r w:rsidRPr="00DF7E10">
        <w:rPr>
          <w:rFonts w:eastAsiaTheme="minorEastAsia"/>
        </w:rPr>
        <w:t>_contacts_freq.</w:t>
      </w:r>
      <w:r>
        <w:rPr>
          <w:rFonts w:eastAsiaTheme="minorEastAsia"/>
        </w:rPr>
        <w:t xml:space="preserve">pml appendages, respectively. For both cases, the contacts are shown as dashed lines with PyMOL. The radius of the dashes is set proportional to the contact dwell time or the frequency thus indicating the importance of each contact. The dash radius is thus computed as: </w:t>
      </w:r>
    </w:p>
    <w:p w14:paraId="453BCDAD"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t</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1</m:t>
                  </m:r>
                </m:e>
              </m:d>
            </m:e>
          </m:eqArr>
        </m:oMath>
      </m:oMathPara>
    </w:p>
    <w:p w14:paraId="224E423D" w14:textId="77777777" w:rsidR="00966197" w:rsidRDefault="00966197" w:rsidP="00966197">
      <w:pPr>
        <w:spacing w:before="200" w:after="200"/>
        <w:jc w:val="both"/>
        <w:rPr>
          <w:rFonts w:eastAsiaTheme="minorEastAsia"/>
        </w:rPr>
      </w:pPr>
      <w:r>
        <w:rPr>
          <w:rFonts w:eastAsiaTheme="minorEastAsia"/>
        </w:rPr>
        <w:t xml:space="preserve">or </w:t>
      </w:r>
    </w:p>
    <w:p w14:paraId="2F4FD037" w14:textId="77777777" w:rsidR="00966197" w:rsidRPr="00A15094"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r=f</m:t>
              </m:r>
              <m:d>
                <m:dPr>
                  <m:ctrlPr>
                    <w:rPr>
                      <w:rFonts w:ascii="Cambria Math" w:eastAsiaTheme="minorEastAsia" w:hAnsi="Cambria Math"/>
                      <w:i/>
                    </w:rPr>
                  </m:ctrlPr>
                </m:dPr>
                <m:e>
                  <m:r>
                    <w:rPr>
                      <w:rFonts w:ascii="Cambria Math" w:eastAsiaTheme="minorEastAsia" w:hAnsi="Cambria Math"/>
                    </w:rPr>
                    <m:t>max-min</m:t>
                  </m:r>
                </m:e>
              </m:d>
              <m:r>
                <w:rPr>
                  <w:rFonts w:ascii="Cambria Math" w:eastAsiaTheme="minorEastAsia" w:hAnsi="Cambria Math"/>
                </w:rPr>
                <m:t>+min #</m:t>
              </m:r>
              <m:d>
                <m:dPr>
                  <m:ctrlPr>
                    <w:rPr>
                      <w:rFonts w:ascii="Cambria Math" w:eastAsiaTheme="minorEastAsia" w:hAnsi="Cambria Math"/>
                      <w:i/>
                    </w:rPr>
                  </m:ctrlPr>
                </m:dPr>
                <m:e>
                  <m:r>
                    <w:rPr>
                      <w:rFonts w:ascii="Cambria Math" w:eastAsiaTheme="minorEastAsia" w:hAnsi="Cambria Math"/>
                    </w:rPr>
                    <m:t>2</m:t>
                  </m:r>
                </m:e>
              </m:d>
            </m:e>
          </m:eqArr>
        </m:oMath>
      </m:oMathPara>
    </w:p>
    <w:p w14:paraId="23F38E59" w14:textId="12AEDA5B" w:rsidR="00966197" w:rsidRDefault="00966197" w:rsidP="00966197">
      <w:pPr>
        <w:spacing w:before="200" w:after="200"/>
        <w:jc w:val="both"/>
        <w:rPr>
          <w:rFonts w:eastAsiaTheme="minorEastAsia"/>
        </w:rPr>
      </w:pPr>
      <w:r>
        <w:rPr>
          <w:rFonts w:eastAsiaTheme="minorEastAsia"/>
        </w:rPr>
        <w:t>where t and f refer to the mean dwell time or frequency of the contact, respectively (</w:t>
      </w:r>
      <w:r>
        <w:rPr>
          <w:rFonts w:eastAsiaTheme="minorEastAsia"/>
        </w:rPr>
        <w:fldChar w:fldCharType="begin"/>
      </w:r>
      <w:r>
        <w:rPr>
          <w:rFonts w:eastAsiaTheme="minorEastAsia"/>
        </w:rPr>
        <w:instrText xml:space="preserve"> REF _Ref149570791 \h </w:instrText>
      </w:r>
      <w:r>
        <w:rPr>
          <w:rFonts w:eastAsiaTheme="minorEastAsia"/>
        </w:rPr>
      </w:r>
      <w:r>
        <w:rPr>
          <w:rFonts w:eastAsiaTheme="minorEastAsia"/>
        </w:rPr>
        <w:fldChar w:fldCharType="separate"/>
      </w:r>
      <w:r w:rsidR="00431BCA">
        <w:t xml:space="preserve">Figure </w:t>
      </w:r>
      <w:r w:rsidR="00431BCA">
        <w:rPr>
          <w:noProof/>
        </w:rPr>
        <w:t>4</w:t>
      </w:r>
      <w:r w:rsidR="00431BCA">
        <w:noBreakHyphen/>
      </w:r>
      <w:r w:rsidR="00431BCA">
        <w:rPr>
          <w:noProof/>
        </w:rPr>
        <w:t>10</w:t>
      </w:r>
      <w:r>
        <w:rPr>
          <w:rFonts w:eastAsiaTheme="minorEastAsia"/>
        </w:rPr>
        <w:fldChar w:fldCharType="end"/>
      </w:r>
      <w:r>
        <w:rPr>
          <w:rFonts w:eastAsiaTheme="minorEastAsia"/>
        </w:rPr>
        <w:t xml:space="preserve">). Taking this approach lets the user set the maximum thickness of the dashes as well as the minimum using the -max and -min tags. The user can also dictate at what frequency or dwell time the radius should reach zero. For example, the user may wish to view only the contacts whose frequency exceeds 15%. In this case, the user would want the radius to approach 0 at f=0.15. Then, all contacts whose frequency is less than 0.15 would have a negative radius and would be excluded from the resulting output. To achieve such a result, a value of -min should be computed as: </w:t>
      </w:r>
    </w:p>
    <w:p w14:paraId="51A8A0EE" w14:textId="77777777" w:rsidR="00966197" w:rsidRPr="00D63199" w:rsidRDefault="00000000" w:rsidP="00966197">
      <w:pPr>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min=</m:t>
              </m:r>
              <m:f>
                <m:fPr>
                  <m:ctrlPr>
                    <w:rPr>
                      <w:rFonts w:ascii="Cambria Math" w:eastAsiaTheme="minorEastAsia" w:hAnsi="Cambria Math"/>
                      <w:i/>
                    </w:rPr>
                  </m:ctrlPr>
                </m:fPr>
                <m:num>
                  <m:r>
                    <w:rPr>
                      <w:rFonts w:ascii="Cambria Math" w:eastAsiaTheme="minorEastAsia" w:hAnsi="Cambria Math"/>
                    </w:rPr>
                    <m:t>f*max</m:t>
                  </m:r>
                </m:num>
                <m:den>
                  <m:r>
                    <w:rPr>
                      <w:rFonts w:ascii="Cambria Math" w:eastAsiaTheme="minorEastAsia" w:hAnsi="Cambria Math"/>
                    </w:rPr>
                    <m:t>f-1</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m:t>
                  </m:r>
                </m:e>
              </m:d>
            </m:e>
          </m:eqArr>
        </m:oMath>
      </m:oMathPara>
    </w:p>
    <w:p w14:paraId="4D32B7EE" w14:textId="77777777" w:rsidR="00966197" w:rsidRPr="00D63199" w:rsidRDefault="00966197" w:rsidP="00966197">
      <w:pPr>
        <w:jc w:val="both"/>
        <w:rPr>
          <w:rFonts w:eastAsiaTheme="minorEastAsia"/>
        </w:rPr>
      </w:pPr>
    </w:p>
    <w:p w14:paraId="2DC70DC3" w14:textId="1EF5C2DF" w:rsidR="00966197" w:rsidRPr="002767DA" w:rsidRDefault="00966197" w:rsidP="00966197">
      <w:pPr>
        <w:spacing w:before="200"/>
        <w:jc w:val="both"/>
        <w:rPr>
          <w:rFonts w:eastAsiaTheme="minorEastAsia"/>
        </w:rPr>
      </w:pPr>
      <w:r>
        <w:rPr>
          <w:rFonts w:eastAsiaTheme="minorEastAsia"/>
        </w:rPr>
        <w:lastRenderedPageBreak/>
        <w:t xml:space="preserve">where f is the desired frequency, 0.15 for this example. Since contacts with negative radius, i.e., those with frequency less than 0.15 are not included in the distance commands, the resulting files can be run as a script within PyMOL for convenience; this is why these file are given the .pml suffix. </w:t>
      </w:r>
      <w:r w:rsidR="00233A18">
        <w:rPr>
          <w:rFonts w:eastAsiaTheme="minorEastAsia"/>
        </w:rPr>
        <w:t>We</w:t>
      </w:r>
      <w:r w:rsidR="00F223CC">
        <w:rPr>
          <w:rFonts w:eastAsiaTheme="minorEastAsia"/>
        </w:rPr>
        <w:t xml:space="preserve"> note that a set of scripts</w:t>
      </w:r>
      <w:r w:rsidR="00233A18">
        <w:rPr>
          <w:rFonts w:eastAsiaTheme="minorEastAsia"/>
        </w:rPr>
        <w:t xml:space="preserve"> </w:t>
      </w:r>
      <w:r w:rsidR="00F223CC">
        <w:rPr>
          <w:rFonts w:eastAsiaTheme="minorEastAsia"/>
        </w:rPr>
        <w:t>are</w:t>
      </w:r>
      <w:r w:rsidR="00233A18">
        <w:rPr>
          <w:rFonts w:eastAsiaTheme="minorEastAsia"/>
        </w:rPr>
        <w:t xml:space="preserve"> provided (see </w:t>
      </w:r>
      <w:r w:rsidR="00233A18">
        <w:t>“</w:t>
      </w:r>
      <w:r w:rsidR="00233A18" w:rsidRPr="008E0CC6">
        <w:t>scripts/contact_mapping.zip</w:t>
      </w:r>
      <w:r w:rsidR="00233A18">
        <w:t>”</w:t>
      </w:r>
      <w:r w:rsidR="00233A18">
        <w:rPr>
          <w:rFonts w:eastAsiaTheme="minorEastAsia"/>
        </w:rPr>
        <w:t xml:space="preserve">) for plotting the contacts data </w:t>
      </w:r>
      <w:r w:rsidR="00F223CC">
        <w:rPr>
          <w:rFonts w:eastAsiaTheme="minorEastAsia"/>
        </w:rPr>
        <w:t xml:space="preserve">(.pml) </w:t>
      </w:r>
      <w:r w:rsidR="00233A18">
        <w:rPr>
          <w:rFonts w:eastAsiaTheme="minorEastAsia"/>
        </w:rPr>
        <w:t>paired with the contact RMSF data</w:t>
      </w:r>
      <w:r w:rsidR="00F223CC">
        <w:rPr>
          <w:rFonts w:eastAsiaTheme="minorEastAsia"/>
        </w:rPr>
        <w:t xml:space="preserve"> (.pdb)</w:t>
      </w:r>
      <w:r w:rsidR="00233A18">
        <w:rPr>
          <w:rFonts w:eastAsiaTheme="minorEastAsia"/>
        </w:rPr>
        <w:t xml:space="preserve">. These scripts can also be used to show the contact RMSF data paired with other contacts data, like hydrogen bonds or salt-bridges. </w:t>
      </w:r>
      <w:r w:rsidR="00F223CC">
        <w:rPr>
          <w:rFonts w:eastAsiaTheme="minorEastAsia"/>
        </w:rPr>
        <w:t xml:space="preserve">These scripts are especially helpful when examining multiple lipids or binding sites, as performing manual operation sin PyMOL can become tedious. </w:t>
      </w:r>
    </w:p>
    <w:p w14:paraId="4867C5AF" w14:textId="77777777" w:rsidR="00966197" w:rsidRDefault="00966197" w:rsidP="00966197">
      <w:pPr>
        <w:pStyle w:val="ListParagraph"/>
        <w:ind w:left="0" w:firstLine="720"/>
        <w:contextualSpacing w:val="0"/>
        <w:jc w:val="both"/>
        <w:rPr>
          <w:rFonts w:eastAsiaTheme="minorEastAsia"/>
        </w:rPr>
      </w:pPr>
    </w:p>
    <w:p w14:paraId="5017AE3A" w14:textId="77777777" w:rsidR="00966197" w:rsidRDefault="00966197" w:rsidP="00966197">
      <w:pPr>
        <w:pStyle w:val="ListParagraph"/>
        <w:keepNext/>
        <w:ind w:left="0" w:firstLine="720"/>
        <w:contextualSpacing w:val="0"/>
        <w:jc w:val="both"/>
      </w:pPr>
      <w:r>
        <w:rPr>
          <w:rFonts w:eastAsiaTheme="minorEastAsia"/>
          <w:noProof/>
        </w:rPr>
        <w:drawing>
          <wp:inline distT="0" distB="0" distL="0" distR="0" wp14:anchorId="2380537E" wp14:editId="0D0FC4CB">
            <wp:extent cx="4584700" cy="2768600"/>
            <wp:effectExtent l="0" t="0" r="0" b="0"/>
            <wp:docPr id="1951858336"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58336" name="Picture 3" descr="Chart, line chart&#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3783D73D" w14:textId="4B08D429" w:rsidR="00966197" w:rsidRPr="00324BD8" w:rsidRDefault="00966197" w:rsidP="001F0914">
      <w:pPr>
        <w:pStyle w:val="Caption"/>
        <w:jc w:val="both"/>
        <w:rPr>
          <w:rFonts w:eastAsiaTheme="minorEastAsia"/>
        </w:rPr>
      </w:pPr>
      <w:bookmarkStart w:id="313" w:name="_Ref149570791"/>
      <w:r>
        <w:t xml:space="preserve">Figure </w:t>
      </w:r>
      <w:fldSimple w:instr=" STYLEREF 1 \s ">
        <w:r w:rsidR="00431BCA">
          <w:rPr>
            <w:noProof/>
          </w:rPr>
          <w:t>4</w:t>
        </w:r>
      </w:fldSimple>
      <w:r w:rsidR="007D7998">
        <w:noBreakHyphen/>
      </w:r>
      <w:fldSimple w:instr=" SEQ Figure \* ARABIC \s 1 ">
        <w:r w:rsidR="00431BCA">
          <w:rPr>
            <w:noProof/>
          </w:rPr>
          <w:t>10</w:t>
        </w:r>
      </w:fldSimple>
      <w:bookmarkEnd w:id="313"/>
      <w:r>
        <w:t xml:space="preserve"> Graph of the dash radius vs the contact frequency for varying -min values. Here, the maximum thickness was held fixed at 0.3. As you can see, choosing a negative -min results in a radius of zero before f=0 is reached. In these cases, all contacts with smaller f values are excluded beyond this point. </w:t>
      </w:r>
    </w:p>
    <w:p w14:paraId="57E515C7" w14:textId="77777777" w:rsidR="00966197" w:rsidRPr="00C459BB" w:rsidRDefault="00966197" w:rsidP="00966197">
      <w:pPr>
        <w:pStyle w:val="ListParagraph"/>
        <w:spacing w:after="200"/>
        <w:ind w:left="0" w:firstLine="720"/>
        <w:contextualSpacing w:val="0"/>
        <w:jc w:val="both"/>
        <w:rPr>
          <w:rFonts w:eastAsiaTheme="minorEastAsia"/>
        </w:rPr>
      </w:pPr>
      <w:r>
        <w:rPr>
          <w:rFonts w:eastAsiaTheme="minorEastAsia"/>
        </w:rPr>
        <w:t>An example of the run commands used with Contacts Kinetics is now given:</w:t>
      </w:r>
    </w:p>
    <w:p w14:paraId="0A814C3D" w14:textId="77777777" w:rsidR="00966197" w:rsidRPr="00C459BB" w:rsidRDefault="00966197" w:rsidP="00966197">
      <w:pPr>
        <w:jc w:val="both"/>
        <w:rPr>
          <w:rFonts w:eastAsiaTheme="minorEastAsia"/>
          <w:i/>
          <w:iCs/>
        </w:rPr>
      </w:pPr>
      <w:r w:rsidRPr="00EF619E">
        <w:rPr>
          <w:rFonts w:eastAsiaTheme="minorEastAsia"/>
          <w:i/>
          <w:iCs/>
        </w:rPr>
        <w:t>$ mpirun -n 100 contacts_kinetics_mpi -traj traj.xtc -ref ref.gro -resi 39706 -ck resi_39706.dat -cdist 0.5 -dt 1200.0 -range 0 -dump 1 -stride 10 -bin 1000.0</w:t>
      </w:r>
      <w:r>
        <w:rPr>
          <w:rFonts w:eastAsiaTheme="minorEastAsia"/>
          <w:i/>
          <w:iCs/>
        </w:rPr>
        <w:t xml:space="preserve"> </w:t>
      </w:r>
      <w:r w:rsidRPr="00147259">
        <w:rPr>
          <w:rFonts w:eastAsiaTheme="minorEastAsia"/>
          <w:i/>
          <w:iCs/>
        </w:rPr>
        <w:t>-min -0.033 -max 0.3</w:t>
      </w:r>
      <w:r w:rsidRPr="00EF619E">
        <w:rPr>
          <w:rFonts w:eastAsiaTheme="minorEastAsia"/>
          <w:i/>
          <w:iCs/>
        </w:rPr>
        <w:t xml:space="preserve"> -b 3000 -e 80000</w:t>
      </w:r>
    </w:p>
    <w:p w14:paraId="1D566494" w14:textId="592787D6" w:rsidR="00966197" w:rsidRDefault="00966197" w:rsidP="00966197">
      <w:pPr>
        <w:spacing w:before="200" w:after="200"/>
        <w:jc w:val="both"/>
        <w:rPr>
          <w:rFonts w:eastAsiaTheme="minorEastAsia"/>
        </w:rPr>
      </w:pPr>
      <w:r>
        <w:rPr>
          <w:rFonts w:eastAsiaTheme="minorEastAsia"/>
        </w:rPr>
        <w:t xml:space="preserve">In the example provided here, the threshold distance (nm) for counting contacts is specified using the -cdist tag. Since the lifetime of these contacts is ultimately computed, the effective timestep (ps) between trajectory frames must be specified using the -dt tag. This effective timestep is the time between the frames analyzed and may be different from the time between trajectory frames if a stride greater than one is used. In this case, we used a stride of 10 so -dt is given as 10 times the time between each trajectory frame. Moreover, the bin width (ps) for the lifetime histogram is specified with the -bin tag. Because our target lipid was only bound for some of the trajectory, we indicated this range using the -b and -e tags. And finally, we have included the -dump 1 argument to instruct the program to dump any bound lipids on the last trajectory frame analyzed. This option is needed to ensure that any lipid that is bound throughout the entire trajectory is not missed since residence times are only recorded when the contacts are broken. An example of the data generated with Contacts Kinetics is shown in </w:t>
      </w:r>
      <w:r>
        <w:rPr>
          <w:rFonts w:eastAsiaTheme="minorEastAsia"/>
        </w:rPr>
        <w:fldChar w:fldCharType="begin"/>
      </w:r>
      <w:r>
        <w:rPr>
          <w:rFonts w:eastAsiaTheme="minorEastAsia"/>
        </w:rPr>
        <w:instrText xml:space="preserve"> REF _Ref126059410 \h </w:instrText>
      </w:r>
      <w:r>
        <w:rPr>
          <w:rFonts w:eastAsiaTheme="minorEastAsia"/>
        </w:rPr>
      </w:r>
      <w:r>
        <w:rPr>
          <w:rFonts w:eastAsiaTheme="minorEastAsia"/>
        </w:rPr>
        <w:fldChar w:fldCharType="separate"/>
      </w:r>
      <w:r w:rsidR="00431BCA">
        <w:t xml:space="preserve">Figure </w:t>
      </w:r>
      <w:r w:rsidR="00431BCA">
        <w:rPr>
          <w:noProof/>
        </w:rPr>
        <w:t>4</w:t>
      </w:r>
      <w:r w:rsidR="00431BCA">
        <w:noBreakHyphen/>
      </w:r>
      <w:r w:rsidR="00431BCA">
        <w:rPr>
          <w:noProof/>
        </w:rPr>
        <w:t>12</w:t>
      </w:r>
      <w:r>
        <w:rPr>
          <w:rFonts w:eastAsiaTheme="minorEastAsia"/>
        </w:rPr>
        <w:fldChar w:fldCharType="end"/>
      </w:r>
      <w:r>
        <w:rPr>
          <w:rFonts w:eastAsiaTheme="minorEastAsia"/>
        </w:rPr>
        <w:t xml:space="preserve">. </w:t>
      </w:r>
    </w:p>
    <w:p w14:paraId="165D3FE2" w14:textId="77777777" w:rsidR="00966197" w:rsidRDefault="00966197" w:rsidP="00966197">
      <w:pPr>
        <w:keepNext/>
        <w:jc w:val="center"/>
      </w:pPr>
      <w:r>
        <w:rPr>
          <w:noProof/>
        </w:rPr>
        <w:lastRenderedPageBreak/>
        <w:drawing>
          <wp:inline distT="0" distB="0" distL="0" distR="0" wp14:anchorId="30FD662E" wp14:editId="684E0BE0">
            <wp:extent cx="5172688" cy="2698794"/>
            <wp:effectExtent l="0" t="0" r="0" b="0"/>
            <wp:docPr id="19053886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88669" name="Picture 4"/>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172688" cy="2698794"/>
                    </a:xfrm>
                    <a:prstGeom prst="rect">
                      <a:avLst/>
                    </a:prstGeom>
                  </pic:spPr>
                </pic:pic>
              </a:graphicData>
            </a:graphic>
          </wp:inline>
        </w:drawing>
      </w:r>
    </w:p>
    <w:p w14:paraId="12688AD6" w14:textId="232F6332" w:rsidR="00966197" w:rsidRPr="003D6949" w:rsidRDefault="00966197" w:rsidP="00966197">
      <w:pPr>
        <w:pStyle w:val="Caption"/>
        <w:jc w:val="both"/>
        <w:rPr>
          <w:rFonts w:eastAsiaTheme="minorEastAsia"/>
        </w:rPr>
      </w:pPr>
      <w:r>
        <w:t xml:space="preserve">Figure </w:t>
      </w:r>
      <w:fldSimple w:instr=" STYLEREF 1 \s ">
        <w:r w:rsidR="00431BCA">
          <w:rPr>
            <w:noProof/>
          </w:rPr>
          <w:t>4</w:t>
        </w:r>
      </w:fldSimple>
      <w:r w:rsidR="007D7998">
        <w:noBreakHyphen/>
      </w:r>
      <w:fldSimple w:instr=" SEQ Figure \* ARABIC \s 1 ">
        <w:r w:rsidR="00431BCA">
          <w:rPr>
            <w:noProof/>
          </w:rPr>
          <w:t>11</w:t>
        </w:r>
      </w:fldSimple>
      <w:r>
        <w:t xml:space="preserve"> </w:t>
      </w:r>
      <w:bookmarkStart w:id="314" w:name="_Ref126059410"/>
      <w:r>
        <w:t xml:space="preserve">Figure </w:t>
      </w:r>
      <w:fldSimple w:instr=" STYLEREF 1 \s ">
        <w:r w:rsidR="00431BCA">
          <w:rPr>
            <w:noProof/>
          </w:rPr>
          <w:t>4</w:t>
        </w:r>
      </w:fldSimple>
      <w:r w:rsidR="007D7998">
        <w:noBreakHyphen/>
      </w:r>
      <w:fldSimple w:instr=" SEQ Figure \* ARABIC \s 1 ">
        <w:r w:rsidR="00431BCA">
          <w:rPr>
            <w:noProof/>
          </w:rPr>
          <w:t>12</w:t>
        </w:r>
      </w:fldSimple>
      <w:bookmarkEnd w:id="314"/>
      <w:r>
        <w:t xml:space="preserve"> Kinetics characterization of contacts between a bound lipid and the protein atoms. Left panel shows the probability of having of a given value. The right panel shows all contact pairs identified with an average lifetime of greater than 10 ns.</w:t>
      </w:r>
      <w:r w:rsidR="00233A18">
        <w:t xml:space="preserve"> Scripts for making plots like the one on the right can be found in the scripts folder at “</w:t>
      </w:r>
      <w:r w:rsidR="00233A18" w:rsidRPr="008E0CC6">
        <w:t>scripts/contact_mapping.zip</w:t>
      </w:r>
      <w:r w:rsidR="00233A18">
        <w:t xml:space="preserve">.”  </w:t>
      </w:r>
      <w:r>
        <w:t xml:space="preserve">  </w:t>
      </w:r>
    </w:p>
    <w:p w14:paraId="4FA2DD07"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It is worth noting that the contacts identified for any given frame can be reported if the -test 1 argument is provided. When this option is used, a set of selection commands is generated for each contact identified that can be used to highlight the contact in PyMol. This option should thus be used with the -b , -e, and -o tags so that a single, or a few, frames from the trajectory can be targeted. Additionally, there is an option to report the current trajectory frame number when a contact pair, which is specified by the user, is encountered. This option lets the user highlight a contact for investigation. This is useful, since contacts are sometimes encountered that seem to defy the laws of physics and the user may want to confirm that these contacts are indeed possible. To use this option, the user must specify a selection card, containing one or more atom pairs, using the -report tag as shown in the following example: </w:t>
      </w:r>
    </w:p>
    <w:p w14:paraId="3606329B" w14:textId="77777777" w:rsidR="00966197" w:rsidRPr="00C459BB" w:rsidRDefault="00966197" w:rsidP="00966197">
      <w:pPr>
        <w:pStyle w:val="ListParagraph"/>
        <w:ind w:left="0"/>
        <w:jc w:val="both"/>
        <w:rPr>
          <w:rFonts w:eastAsiaTheme="minorEastAsia"/>
          <w:b/>
          <w:bCs/>
          <w:color w:val="D8127E"/>
        </w:rPr>
      </w:pPr>
      <w:r w:rsidRPr="009F2C98">
        <w:rPr>
          <w:rFonts w:eastAsiaTheme="minorEastAsia"/>
          <w:b/>
          <w:bCs/>
          <w:color w:val="D8127E"/>
        </w:rPr>
        <w:t>-re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944"/>
      </w:tblGrid>
      <w:tr w:rsidR="00966197" w14:paraId="6CE8313B" w14:textId="77777777" w:rsidTr="007B565F">
        <w:tc>
          <w:tcPr>
            <w:tcW w:w="944" w:type="dxa"/>
          </w:tcPr>
          <w:p w14:paraId="26D02EB7" w14:textId="77777777" w:rsidR="00966197" w:rsidRDefault="00966197" w:rsidP="007B565F">
            <w:pPr>
              <w:pStyle w:val="ListParagraph"/>
              <w:ind w:left="0"/>
              <w:jc w:val="both"/>
              <w:rPr>
                <w:rFonts w:eastAsiaTheme="minorEastAsia"/>
              </w:rPr>
            </w:pPr>
            <w:r w:rsidRPr="009960BB">
              <w:rPr>
                <w:rFonts w:eastAsiaTheme="minorEastAsia"/>
              </w:rPr>
              <w:t>13267</w:t>
            </w:r>
          </w:p>
        </w:tc>
        <w:tc>
          <w:tcPr>
            <w:tcW w:w="944" w:type="dxa"/>
          </w:tcPr>
          <w:p w14:paraId="1B9CE41F" w14:textId="77777777" w:rsidR="00966197" w:rsidRDefault="00966197" w:rsidP="007B565F">
            <w:pPr>
              <w:pStyle w:val="ListParagraph"/>
              <w:ind w:left="0"/>
              <w:jc w:val="both"/>
              <w:rPr>
                <w:rFonts w:eastAsiaTheme="minorEastAsia"/>
              </w:rPr>
            </w:pPr>
            <w:r w:rsidRPr="009960BB">
              <w:rPr>
                <w:rFonts w:eastAsiaTheme="minorEastAsia"/>
              </w:rPr>
              <w:t>18069</w:t>
            </w:r>
          </w:p>
        </w:tc>
      </w:tr>
    </w:tbl>
    <w:p w14:paraId="22B59893" w14:textId="77777777" w:rsidR="00966197" w:rsidRDefault="00966197" w:rsidP="00966197">
      <w:pPr>
        <w:pStyle w:val="ListParagraph"/>
        <w:ind w:left="0"/>
        <w:jc w:val="both"/>
        <w:rPr>
          <w:rFonts w:eastAsiaTheme="minorEastAsia"/>
        </w:rPr>
      </w:pPr>
    </w:p>
    <w:p w14:paraId="2BAB07DC" w14:textId="77777777" w:rsidR="00966197" w:rsidRDefault="00966197" w:rsidP="00966197">
      <w:pPr>
        <w:pStyle w:val="ListParagraph"/>
        <w:spacing w:after="200"/>
        <w:ind w:left="0"/>
        <w:contextualSpacing w:val="0"/>
        <w:jc w:val="both"/>
        <w:rPr>
          <w:rFonts w:eastAsiaTheme="minorEastAsia"/>
        </w:rPr>
      </w:pPr>
      <w:r>
        <w:rPr>
          <w:rFonts w:eastAsiaTheme="minorEastAsia"/>
        </w:rPr>
        <w:t xml:space="preserve">With this information specified, the program will report the frame number when the contact is identified as well as some other information that is useful for selecting the atoms involved. This is shown in the following example: </w:t>
      </w:r>
    </w:p>
    <w:p w14:paraId="5B594F33" w14:textId="77777777" w:rsidR="00966197" w:rsidRDefault="00966197" w:rsidP="00966197">
      <w:pPr>
        <w:pStyle w:val="ListParagraph"/>
        <w:ind w:left="0"/>
        <w:contextualSpacing w:val="0"/>
        <w:jc w:val="both"/>
        <w:rPr>
          <w:rFonts w:eastAsiaTheme="minorEastAsia"/>
        </w:rPr>
      </w:pPr>
      <w:r>
        <w:rPr>
          <w:rFonts w:eastAsiaTheme="minorEastAsia"/>
        </w:rPr>
        <w:t>“</w:t>
      </w:r>
      <w:r w:rsidRPr="009F2C98">
        <w:rPr>
          <w:rFonts w:eastAsiaTheme="minorEastAsia"/>
        </w:rPr>
        <w:t>Contact identified at trajectory frame      28</w:t>
      </w:r>
      <w:r>
        <w:rPr>
          <w:rFonts w:eastAsiaTheme="minorEastAsia"/>
        </w:rPr>
        <w:t>50</w:t>
      </w:r>
      <w:r w:rsidRPr="009F2C98">
        <w:rPr>
          <w:rFonts w:eastAsiaTheme="minorEastAsia"/>
        </w:rPr>
        <w:t>0 between POPC 39951 (9951) atom H18S 180692 (80692) and SER 832 (832) atom HB2 13267 (13267)</w:t>
      </w:r>
      <w:r>
        <w:rPr>
          <w:rFonts w:eastAsiaTheme="minorEastAsia"/>
        </w:rPr>
        <w:t>”</w:t>
      </w:r>
      <w:r w:rsidRPr="009F2C98">
        <w:rPr>
          <w:rFonts w:eastAsiaTheme="minorEastAsia"/>
        </w:rPr>
        <w:t>.</w:t>
      </w:r>
    </w:p>
    <w:p w14:paraId="0C402DEC"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Once a frame has been identified, the user can pull that frame from the trajectory using MosAT as shown now:</w:t>
      </w:r>
    </w:p>
    <w:p w14:paraId="152E7AC6" w14:textId="77777777" w:rsidR="00966197" w:rsidRPr="00C459BB" w:rsidRDefault="00966197" w:rsidP="00966197">
      <w:pPr>
        <w:pStyle w:val="ListParagraph"/>
        <w:ind w:left="0"/>
        <w:contextualSpacing w:val="0"/>
        <w:jc w:val="both"/>
        <w:rPr>
          <w:rFonts w:eastAsiaTheme="minorEastAsia"/>
          <w:i/>
          <w:iCs/>
        </w:rPr>
      </w:pPr>
      <w:r w:rsidRPr="009F2C98">
        <w:rPr>
          <w:rFonts w:eastAsiaTheme="minorEastAsia"/>
          <w:i/>
          <w:iCs/>
        </w:rPr>
        <w:t>$ mpirun -n 1 mosat_mpi -traj traj.xtc -ref ref.gro -b 28500 -e 28500 -o frame_28500.pdb</w:t>
      </w:r>
    </w:p>
    <w:p w14:paraId="6E72BB77" w14:textId="286C58E2" w:rsidR="00966197" w:rsidRDefault="00966197" w:rsidP="00233A18">
      <w:pPr>
        <w:pStyle w:val="ListParagraph"/>
        <w:spacing w:before="200" w:after="200"/>
        <w:ind w:left="0"/>
        <w:contextualSpacing w:val="0"/>
        <w:jc w:val="both"/>
        <w:rPr>
          <w:rFonts w:eastAsiaTheme="minorEastAsia"/>
        </w:rPr>
      </w:pPr>
      <w:r>
        <w:rPr>
          <w:rFonts w:eastAsiaTheme="minorEastAsia"/>
        </w:rPr>
        <w:t xml:space="preserve">The contact of interest could then be highlighted in </w:t>
      </w:r>
      <w:r w:rsidRPr="00763B64">
        <w:rPr>
          <w:rFonts w:eastAsiaTheme="minorEastAsia"/>
        </w:rPr>
        <w:t>frame_28500.pdb</w:t>
      </w:r>
      <w:r>
        <w:rPr>
          <w:rFonts w:eastAsiaTheme="minorEastAsia"/>
        </w:rPr>
        <w:t xml:space="preserve"> using something like the following: </w:t>
      </w:r>
    </w:p>
    <w:p w14:paraId="428EAB55" w14:textId="77777777" w:rsidR="00966197" w:rsidRDefault="00966197" w:rsidP="00966197">
      <w:pPr>
        <w:pStyle w:val="ListParagraph"/>
        <w:ind w:left="0"/>
        <w:contextualSpacing w:val="0"/>
        <w:jc w:val="both"/>
        <w:rPr>
          <w:rFonts w:eastAsiaTheme="minorEastAsia"/>
        </w:rPr>
      </w:pPr>
      <w:r w:rsidRPr="00763B64">
        <w:rPr>
          <w:rFonts w:eastAsiaTheme="minorEastAsia"/>
        </w:rPr>
        <w:lastRenderedPageBreak/>
        <w:t>select a, id 80692 and name H18S</w:t>
      </w:r>
    </w:p>
    <w:p w14:paraId="764FB351" w14:textId="77777777" w:rsidR="00966197" w:rsidRDefault="00966197" w:rsidP="00966197">
      <w:pPr>
        <w:pStyle w:val="ListParagraph"/>
        <w:ind w:left="0"/>
        <w:contextualSpacing w:val="0"/>
        <w:jc w:val="both"/>
        <w:rPr>
          <w:rFonts w:eastAsiaTheme="minorEastAsia"/>
        </w:rPr>
      </w:pPr>
      <w:r w:rsidRPr="00763B64">
        <w:rPr>
          <w:rFonts w:eastAsiaTheme="minorEastAsia"/>
        </w:rPr>
        <w:t>select b, id 13267 and name HB2</w:t>
      </w:r>
    </w:p>
    <w:p w14:paraId="6A9F29A7" w14:textId="77777777" w:rsidR="00966197" w:rsidRDefault="00966197" w:rsidP="00966197">
      <w:pPr>
        <w:pStyle w:val="ListParagraph"/>
        <w:spacing w:after="200"/>
        <w:ind w:left="0"/>
        <w:contextualSpacing w:val="0"/>
        <w:jc w:val="both"/>
        <w:rPr>
          <w:rFonts w:eastAsiaTheme="minorEastAsia"/>
        </w:rPr>
      </w:pPr>
      <w:r w:rsidRPr="00763B64">
        <w:rPr>
          <w:rFonts w:eastAsiaTheme="minorEastAsia"/>
        </w:rPr>
        <w:t>dist this_dist, a, b_</w:t>
      </w:r>
    </w:p>
    <w:p w14:paraId="770DD5FD" w14:textId="23B1020D" w:rsidR="00966197" w:rsidRDefault="00966197" w:rsidP="00966197">
      <w:pPr>
        <w:pStyle w:val="ListParagraph"/>
        <w:spacing w:after="200"/>
        <w:ind w:left="0"/>
        <w:contextualSpacing w:val="0"/>
        <w:jc w:val="both"/>
        <w:rPr>
          <w:rFonts w:eastAsiaTheme="minorEastAsia"/>
        </w:rPr>
      </w:pPr>
      <w:r>
        <w:rPr>
          <w:rFonts w:eastAsiaTheme="minorEastAsia"/>
        </w:rPr>
        <w:t xml:space="preserve">An example of this is shown in </w:t>
      </w:r>
      <w:r>
        <w:rPr>
          <w:rFonts w:eastAsiaTheme="minorEastAsia"/>
        </w:rPr>
        <w:fldChar w:fldCharType="begin"/>
      </w:r>
      <w:r>
        <w:rPr>
          <w:rFonts w:eastAsiaTheme="minorEastAsia"/>
        </w:rPr>
        <w:instrText xml:space="preserve"> REF _Ref126061686 \h </w:instrText>
      </w:r>
      <w:r>
        <w:rPr>
          <w:rFonts w:eastAsiaTheme="minorEastAsia"/>
        </w:rPr>
      </w:r>
      <w:r>
        <w:rPr>
          <w:rFonts w:eastAsiaTheme="minorEastAsia"/>
        </w:rPr>
        <w:fldChar w:fldCharType="separate"/>
      </w:r>
      <w:r w:rsidR="00431BCA">
        <w:t xml:space="preserve">Figure </w:t>
      </w:r>
      <w:r w:rsidR="00431BCA">
        <w:rPr>
          <w:noProof/>
        </w:rPr>
        <w:t>4</w:t>
      </w:r>
      <w:r w:rsidR="00431BCA">
        <w:noBreakHyphen/>
      </w:r>
      <w:r w:rsidR="00431BCA">
        <w:rPr>
          <w:noProof/>
        </w:rPr>
        <w:t>13</w:t>
      </w:r>
      <w:r>
        <w:rPr>
          <w:rFonts w:eastAsiaTheme="minorEastAsia"/>
        </w:rPr>
        <w:fldChar w:fldCharType="end"/>
      </w:r>
      <w:r>
        <w:rPr>
          <w:rFonts w:eastAsiaTheme="minorEastAsia"/>
        </w:rPr>
        <w:t>.</w:t>
      </w:r>
    </w:p>
    <w:p w14:paraId="68D74172" w14:textId="77777777" w:rsidR="00966197" w:rsidRDefault="00966197" w:rsidP="00966197">
      <w:pPr>
        <w:pStyle w:val="ListParagraph"/>
        <w:keepNext/>
        <w:ind w:left="0"/>
        <w:jc w:val="center"/>
      </w:pPr>
      <w:r>
        <w:rPr>
          <w:rFonts w:eastAsiaTheme="minorEastAsia"/>
          <w:noProof/>
        </w:rPr>
        <w:drawing>
          <wp:inline distT="0" distB="0" distL="0" distR="0" wp14:anchorId="03499FF8" wp14:editId="53B68D40">
            <wp:extent cx="4294527" cy="3595290"/>
            <wp:effectExtent l="0" t="0" r="0" b="0"/>
            <wp:docPr id="1619772417" name="Picture 16197724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72417" name="Picture 1619772417" descr="Diagram&#10;&#10;Description automatically generated"/>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304716" cy="3603820"/>
                    </a:xfrm>
                    <a:prstGeom prst="rect">
                      <a:avLst/>
                    </a:prstGeom>
                  </pic:spPr>
                </pic:pic>
              </a:graphicData>
            </a:graphic>
          </wp:inline>
        </w:drawing>
      </w:r>
    </w:p>
    <w:p w14:paraId="16CFBFB7" w14:textId="2D966A0C" w:rsidR="00966197" w:rsidRDefault="00966197" w:rsidP="001F0914">
      <w:pPr>
        <w:pStyle w:val="Caption"/>
        <w:jc w:val="both"/>
      </w:pPr>
      <w:bookmarkStart w:id="315" w:name="_Ref126061686"/>
      <w:r>
        <w:t xml:space="preserve">Figure </w:t>
      </w:r>
      <w:fldSimple w:instr=" STYLEREF 1 \s ">
        <w:r w:rsidR="00431BCA">
          <w:rPr>
            <w:noProof/>
          </w:rPr>
          <w:t>4</w:t>
        </w:r>
      </w:fldSimple>
      <w:r w:rsidR="007D7998">
        <w:noBreakHyphen/>
      </w:r>
      <w:fldSimple w:instr=" SEQ Figure \* ARABIC \s 1 ">
        <w:r w:rsidR="00431BCA">
          <w:rPr>
            <w:noProof/>
          </w:rPr>
          <w:t>13</w:t>
        </w:r>
      </w:fldSimple>
      <w:bookmarkEnd w:id="315"/>
      <w:r>
        <w:t xml:space="preserve"> An example where an unusual contact is formed. In this case the lipid alkyl chain makes a hair pin thus bringing the tip of the chain in contact with protein atoms around the lipid head group. </w:t>
      </w:r>
    </w:p>
    <w:p w14:paraId="3AFA8E92" w14:textId="0A4A53AF" w:rsidR="00966197" w:rsidRDefault="00966197" w:rsidP="001F0914">
      <w:pPr>
        <w:ind w:firstLine="720"/>
        <w:jc w:val="both"/>
      </w:pPr>
      <w:r>
        <w:t>H-bond Kinetics</w:t>
      </w:r>
      <w:r w:rsidR="00B73FAA">
        <w:fldChar w:fldCharType="begin"/>
      </w:r>
      <w:r w:rsidR="00B73FAA">
        <w:instrText xml:space="preserve"> XE "</w:instrText>
      </w:r>
      <w:r w:rsidR="00B73FAA" w:rsidRPr="00F41FE9">
        <w:instrText>H-bond Kinetics</w:instrText>
      </w:r>
      <w:r w:rsidR="00B73FAA">
        <w:instrText xml:space="preserve">" </w:instrText>
      </w:r>
      <w:r w:rsidR="00B73FAA">
        <w:fldChar w:fldCharType="end"/>
      </w:r>
      <w:r>
        <w:t xml:space="preserve"> is an analysis tool like Contacts Kinetics but that focuses on the kinetics of hydrogen bonds. As such, the tool has the same features as Contacts Kinetics and many of the features of Lipid H-bonds</w:t>
      </w:r>
      <w:r w:rsidR="00456B79">
        <w:t xml:space="preserve"> (section </w:t>
      </w:r>
      <w:r w:rsidR="00456B79">
        <w:fldChar w:fldCharType="begin"/>
      </w:r>
      <w:r w:rsidR="00456B79">
        <w:instrText xml:space="preserve"> REF _Ref153452813 \r \h </w:instrText>
      </w:r>
      <w:r w:rsidR="00456B79">
        <w:fldChar w:fldCharType="separate"/>
      </w:r>
      <w:r w:rsidR="00431BCA">
        <w:t>3.14</w:t>
      </w:r>
      <w:r w:rsidR="00456B79">
        <w:fldChar w:fldCharType="end"/>
      </w:r>
      <w:r w:rsidR="00456B79">
        <w:t>)</w:t>
      </w:r>
      <w:r>
        <w:t>. To use the tool, the user must specify the residue id of the bound lipid using the -resi tag</w:t>
      </w:r>
      <w:r w:rsidR="004C4A11">
        <w:t xml:space="preserve"> (alternatively use -be, -x, -y, and -type for a dynamic lipid selection)</w:t>
      </w:r>
      <w:r>
        <w:t xml:space="preserve">. Like with Lipid H-Bonds, the acceptor and donor atom types must be specified for both the lipid and protein. This information, along with a list of bonded atoms </w:t>
      </w:r>
      <w:r w:rsidR="009B2E09">
        <w:t xml:space="preserve">(section </w:t>
      </w:r>
      <w:r w:rsidR="009B2E09">
        <w:fldChar w:fldCharType="begin"/>
      </w:r>
      <w:r w:rsidR="009B2E09">
        <w:instrText xml:space="preserve"> REF _Ref157777879 \r \h </w:instrText>
      </w:r>
      <w:r w:rsidR="009B2E09">
        <w:fldChar w:fldCharType="separate"/>
      </w:r>
      <w:r w:rsidR="00431BCA">
        <w:t>2.12</w:t>
      </w:r>
      <w:r w:rsidR="009B2E09">
        <w:fldChar w:fldCharType="end"/>
      </w:r>
      <w:r w:rsidR="009B2E09">
        <w:t xml:space="preserve">) </w:t>
      </w:r>
      <w:r>
        <w:t>is specified with the lip_a, lip_d, prot_a, prot_d,</w:t>
      </w:r>
      <w:r w:rsidR="00B53337">
        <w:t xml:space="preserve"> and </w:t>
      </w:r>
      <w:r>
        <w:t>-bond tags. These parameters ultimately define what is counted as a hydrogen bond. The protein atoms included in the computation can also be refined using a selection text and the -sel argument. This option is useful, for example, when the user wants to identify hydrogen bonds only between charged groups, i.e., salt-bridges.</w:t>
      </w:r>
      <w:r w:rsidR="00B53337">
        <w:t xml:space="preserve"> Alternatively, salt-bridges can be excluded from the analysis (h-bonds only) by providing a list of excluded interactions with the -ex tag (see section </w:t>
      </w:r>
      <w:r w:rsidR="00B53337">
        <w:fldChar w:fldCharType="begin"/>
      </w:r>
      <w:r w:rsidR="00B53337">
        <w:instrText xml:space="preserve"> REF _Ref153452813 \r \h </w:instrText>
      </w:r>
      <w:r w:rsidR="00B53337">
        <w:fldChar w:fldCharType="separate"/>
      </w:r>
      <w:r w:rsidR="00431BCA">
        <w:t>3.14</w:t>
      </w:r>
      <w:r w:rsidR="00B53337">
        <w:fldChar w:fldCharType="end"/>
      </w:r>
      <w:r w:rsidR="00B53337">
        <w:t xml:space="preserve"> for an example). </w:t>
      </w:r>
      <w:r>
        <w:t xml:space="preserve"> Other options derived from Lipid H-Bonds include -test, and -report (see </w:t>
      </w:r>
      <w:r w:rsidR="004C4A11">
        <w:t xml:space="preserve">section </w:t>
      </w:r>
      <w:r w:rsidR="004C4A11">
        <w:fldChar w:fldCharType="begin"/>
      </w:r>
      <w:r w:rsidR="004C4A11">
        <w:instrText xml:space="preserve"> REF _Ref153452813 \r \h </w:instrText>
      </w:r>
      <w:r w:rsidR="004C4A11">
        <w:fldChar w:fldCharType="separate"/>
      </w:r>
      <w:r w:rsidR="00431BCA">
        <w:t>3.14</w:t>
      </w:r>
      <w:r w:rsidR="004C4A11">
        <w:fldChar w:fldCharType="end"/>
      </w:r>
      <w:r w:rsidR="004C4A11">
        <w:t xml:space="preserve"> </w:t>
      </w:r>
      <w:r>
        <w:t xml:space="preserve">for details regarding these options). With the hydrogen bonds defined, the user must also provide options specific to characterizing the kinetics. This includes the noise filter half-width (-range) and the effective time (-dt) between the trajectory frames analyzed. Like with other programs, the effective time step is the time between trajectory frames multiplied by the stride option. </w:t>
      </w:r>
      <w:r>
        <w:lastRenderedPageBreak/>
        <w:t xml:space="preserve">Other options include -dump, which breaks and reports the contact time for any contacts that were still formed at the end of the trajectory. Other options include, -min, -max, and -bin (see </w:t>
      </w:r>
      <w:r w:rsidR="004C4A11">
        <w:t xml:space="preserve">the above description of Contact Kinetics </w:t>
      </w:r>
      <w:r>
        <w:t>for details regarding these options).</w:t>
      </w:r>
    </w:p>
    <w:p w14:paraId="393C4EA2" w14:textId="77777777" w:rsidR="00966197" w:rsidRDefault="00966197" w:rsidP="00966197">
      <w:pPr>
        <w:jc w:val="both"/>
        <w:rPr>
          <w:rFonts w:eastAsiaTheme="minorEastAsia"/>
        </w:rPr>
      </w:pPr>
      <w:r>
        <w:tab/>
        <w:t xml:space="preserve">Output from H-Bond Kinetics </w:t>
      </w:r>
      <w:r>
        <w:rPr>
          <w:rFonts w:eastAsiaTheme="minorEastAsia"/>
        </w:rPr>
        <w:t xml:space="preserve">includes a histogram of the contact lifetimes which is written to a file whose name is specified using the -hbk tag. In addition to this histogram, a PDB file with the time average protein coordinates and the average coordinates for the target lipid is generated. This file is given the same name as specified with -hbk but with the .pdb extension. These time average coordinates are useful when paired with a list of selection commands, also provided, that can be used with PyMol to indicate the hydrogen bonds via distance measurements between the acceptor and donor atoms. Like with Contacts Kinetics, this list of selection commands is sorted with the hydrogen bonds whose lifetime is largest appearing at the top of the list. With this approach, the user can choose to show only hydrogen bonds whose lifetime exceeds a threshold value. Additionally, a second list is provided where the selection commands are organized by the frequency in which the hydrogen bonds are formed. This enables the user to show hydrogen bonds that are consistently formed but whose lifetime may be short. Both lists are written to separate output files whose name is derived from -hbk but with the </w:t>
      </w:r>
      <w:r w:rsidRPr="00DF7E10">
        <w:rPr>
          <w:rFonts w:eastAsiaTheme="minorEastAsia"/>
        </w:rPr>
        <w:t>_</w:t>
      </w:r>
      <w:r>
        <w:rPr>
          <w:rFonts w:eastAsiaTheme="minorEastAsia"/>
        </w:rPr>
        <w:t>hbonds</w:t>
      </w:r>
      <w:r w:rsidRPr="00DF7E10">
        <w:rPr>
          <w:rFonts w:eastAsiaTheme="minorEastAsia"/>
        </w:rPr>
        <w:t>_dwell_t.</w:t>
      </w:r>
      <w:r>
        <w:rPr>
          <w:rFonts w:eastAsiaTheme="minorEastAsia"/>
        </w:rPr>
        <w:t xml:space="preserve">pml and </w:t>
      </w:r>
      <w:r w:rsidRPr="00DF7E10">
        <w:rPr>
          <w:rFonts w:eastAsiaTheme="minorEastAsia"/>
        </w:rPr>
        <w:t>_</w:t>
      </w:r>
      <w:r>
        <w:rPr>
          <w:rFonts w:eastAsiaTheme="minorEastAsia"/>
        </w:rPr>
        <w:t>hbonds</w:t>
      </w:r>
      <w:r w:rsidRPr="00DF7E10">
        <w:rPr>
          <w:rFonts w:eastAsiaTheme="minorEastAsia"/>
        </w:rPr>
        <w:t>_freq.</w:t>
      </w:r>
      <w:r>
        <w:rPr>
          <w:rFonts w:eastAsiaTheme="minorEastAsia"/>
        </w:rPr>
        <w:t xml:space="preserve">pml appendages, respectively. An example of the run commands used with H-Bonds Kinetics is now given: </w:t>
      </w:r>
    </w:p>
    <w:p w14:paraId="59A15D4A" w14:textId="77777777" w:rsidR="00966197" w:rsidRDefault="00966197" w:rsidP="00966197">
      <w:pPr>
        <w:jc w:val="both"/>
        <w:rPr>
          <w:rFonts w:eastAsiaTheme="minorEastAsia"/>
        </w:rPr>
      </w:pPr>
    </w:p>
    <w:p w14:paraId="1E84C1D1" w14:textId="77777777" w:rsidR="00966197" w:rsidRPr="008041E7" w:rsidRDefault="00966197" w:rsidP="00966197">
      <w:pPr>
        <w:jc w:val="both"/>
        <w:rPr>
          <w:i/>
          <w:iCs/>
        </w:rPr>
      </w:pPr>
      <w:r w:rsidRPr="008041E7">
        <w:rPr>
          <w:i/>
          <w:iCs/>
        </w:rPr>
        <w:t>$ mpirun -n 100 h_bond_kinetics_mpi -traj traj.xtc -ref ref.gro -resi 39830 -hbk resi_39830.dat -lip_a lip_a.crd -lip_d lip_d.crd -prot_a prot_a.crd -prot_d prot_d.crd -bond bonds.crd -dt 120.0 -range 0 -dump 1 -bin 1000.0 -min 0.0 -max 0.3</w:t>
      </w:r>
    </w:p>
    <w:p w14:paraId="660C31E9" w14:textId="77777777" w:rsidR="00966197" w:rsidRDefault="00966197" w:rsidP="00966197">
      <w:pPr>
        <w:jc w:val="both"/>
      </w:pPr>
    </w:p>
    <w:p w14:paraId="7CE3A051" w14:textId="57A76855" w:rsidR="00966197" w:rsidRDefault="00966197" w:rsidP="00966197">
      <w:pPr>
        <w:spacing w:after="200"/>
        <w:jc w:val="both"/>
      </w:pPr>
      <w:r>
        <w:t xml:space="preserve">An example of data generated with H-Bond Kinetics is shown in </w:t>
      </w:r>
      <w:r>
        <w:fldChar w:fldCharType="begin"/>
      </w:r>
      <w:r>
        <w:instrText xml:space="preserve"> REF _Ref149655056 \h </w:instrText>
      </w:r>
      <w:r>
        <w:fldChar w:fldCharType="separate"/>
      </w:r>
      <w:r w:rsidR="00431BCA">
        <w:t xml:space="preserve">Figure </w:t>
      </w:r>
      <w:r w:rsidR="00431BCA">
        <w:rPr>
          <w:noProof/>
        </w:rPr>
        <w:t>4</w:t>
      </w:r>
      <w:r w:rsidR="00431BCA">
        <w:noBreakHyphen/>
      </w:r>
      <w:r w:rsidR="00431BCA">
        <w:rPr>
          <w:noProof/>
        </w:rPr>
        <w:t>14</w:t>
      </w:r>
      <w:r>
        <w:fldChar w:fldCharType="end"/>
      </w:r>
      <w:r>
        <w:t xml:space="preserve">. </w:t>
      </w:r>
    </w:p>
    <w:p w14:paraId="438A3A1D" w14:textId="77777777" w:rsidR="00966197" w:rsidRDefault="00966197" w:rsidP="00966197">
      <w:pPr>
        <w:keepNext/>
        <w:jc w:val="center"/>
      </w:pPr>
      <w:r w:rsidRPr="009E4DF0">
        <w:rPr>
          <w:noProof/>
        </w:rPr>
        <w:drawing>
          <wp:inline distT="0" distB="0" distL="0" distR="0" wp14:anchorId="1D502079" wp14:editId="5CA443CE">
            <wp:extent cx="3586356" cy="2691663"/>
            <wp:effectExtent l="12700" t="12700" r="8255" b="13970"/>
            <wp:docPr id="2108370160" name="Picture 2108370160">
              <a:extLst xmlns:a="http://schemas.openxmlformats.org/drawingml/2006/main">
                <a:ext uri="{FF2B5EF4-FFF2-40B4-BE49-F238E27FC236}">
                  <a16:creationId xmlns:a16="http://schemas.microsoft.com/office/drawing/2014/main" id="{D6304E30-270A-7D74-806B-72AAA354C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370160" name="Picture 2108370160">
                      <a:extLst>
                        <a:ext uri="{FF2B5EF4-FFF2-40B4-BE49-F238E27FC236}">
                          <a16:creationId xmlns:a16="http://schemas.microsoft.com/office/drawing/2014/main" id="{D6304E30-270A-7D74-806B-72AAA354CD0D}"/>
                        </a:ext>
                      </a:extLst>
                    </pic:cNvPr>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586356" cy="2691663"/>
                    </a:xfrm>
                    <a:prstGeom prst="rect">
                      <a:avLst/>
                    </a:prstGeom>
                    <a:ln>
                      <a:solidFill>
                        <a:schemeClr val="tx1"/>
                      </a:solidFill>
                    </a:ln>
                  </pic:spPr>
                </pic:pic>
              </a:graphicData>
            </a:graphic>
          </wp:inline>
        </w:drawing>
      </w:r>
    </w:p>
    <w:p w14:paraId="2329DC5B" w14:textId="4448BF09" w:rsidR="00966197" w:rsidRDefault="00966197" w:rsidP="001F0914">
      <w:pPr>
        <w:pStyle w:val="Caption"/>
        <w:jc w:val="both"/>
      </w:pPr>
      <w:bookmarkStart w:id="316" w:name="_Ref149655056"/>
      <w:r>
        <w:t xml:space="preserve">Figure </w:t>
      </w:r>
      <w:fldSimple w:instr=" STYLEREF 1 \s ">
        <w:r w:rsidR="00431BCA">
          <w:rPr>
            <w:noProof/>
          </w:rPr>
          <w:t>4</w:t>
        </w:r>
      </w:fldSimple>
      <w:r w:rsidR="007D7998">
        <w:noBreakHyphen/>
      </w:r>
      <w:fldSimple w:instr=" SEQ Figure \* ARABIC \s 1 ">
        <w:r w:rsidR="00431BCA">
          <w:rPr>
            <w:noProof/>
          </w:rPr>
          <w:t>14</w:t>
        </w:r>
      </w:fldSimple>
      <w:bookmarkEnd w:id="316"/>
      <w:r>
        <w:t xml:space="preserve"> Hydrogen bonds identified for a bound lipid with H-Bond Kinetics</w:t>
      </w:r>
      <w:r w:rsidR="00F223CC">
        <w:t>. Scripts are provided for making these types of plots and are located in the scripts folder at “</w:t>
      </w:r>
      <w:r w:rsidR="00F223CC" w:rsidRPr="008E0CC6">
        <w:t>scripts/contact_mapping.zip</w:t>
      </w:r>
      <w:r w:rsidR="00F223CC">
        <w:t xml:space="preserve">.”  </w:t>
      </w:r>
    </w:p>
    <w:p w14:paraId="17F74BE7" w14:textId="74C10458" w:rsidR="00966197" w:rsidRDefault="00966197" w:rsidP="001F0914">
      <w:pPr>
        <w:pStyle w:val="ListParagraph"/>
        <w:spacing w:after="200"/>
        <w:ind w:left="0" w:firstLine="720"/>
        <w:contextualSpacing w:val="0"/>
        <w:jc w:val="both"/>
      </w:pPr>
      <w:r>
        <w:t>Lipid Protein Min Dist</w:t>
      </w:r>
      <w:r w:rsidR="00B73FAA">
        <w:fldChar w:fldCharType="begin"/>
      </w:r>
      <w:r w:rsidR="00B73FAA">
        <w:instrText xml:space="preserve"> XE "</w:instrText>
      </w:r>
      <w:r w:rsidR="00B73FAA" w:rsidRPr="00997852">
        <w:instrText>Lipid Protein Min Dist</w:instrText>
      </w:r>
      <w:r w:rsidR="00B73FAA">
        <w:instrText xml:space="preserve">" </w:instrText>
      </w:r>
      <w:r w:rsidR="00B73FAA">
        <w:fldChar w:fldCharType="end"/>
      </w:r>
      <w:r>
        <w:t xml:space="preserve"> is an analysis program designed for characterizing the contacts between a protein-bound lipid and other molecules like the protein </w:t>
      </w:r>
      <w:r>
        <w:lastRenderedPageBreak/>
        <w:t>or lipids. Since the program assumes a bound lipid is being analyzed, the user must specify this molecule using the -resi tag</w:t>
      </w:r>
      <w:r w:rsidR="004C4A11">
        <w:t xml:space="preserve"> (alternatively use -be, -x, -y, and -type for a dynamic lipid selection)</w:t>
      </w:r>
      <w:r>
        <w:t>. Here the user gives the residue id for the bound lipid to be analyzed. Note that the residue id provided corresponds to the internal numbering used by MosAT and the user can test their selection using the Atom Select tool with the -o option. With a residue selected, the user should specify the trajectory frames to be analyzed, i.e., those for which the lipid was in the binding pocket. This is accomplished using the -b and -e tags</w:t>
      </w:r>
      <w:r w:rsidR="004C4A11">
        <w:t xml:space="preserve"> (not needed if using a binding events file for a dynamic lipid selection)</w:t>
      </w:r>
      <w:r>
        <w:t xml:space="preserve">. With this information provided, Lipid Protein Min Dist will compute, for each lipid atom, the average minimum distance to the protein. In addition to the minimum distance, other metrics are projected onto the lipid atoms. For example, the number of contacts each atom forms with the protein is computed as well as the percentage of frames that a contact is present. And finally, the number of contacts formed with other lipids is computed. This latter computation requires the user specify a target leaflet using the -leaf tag.  Moreover, the threshold distance for counting contacts is provided via the -cdist tag. An example is now given: </w:t>
      </w:r>
    </w:p>
    <w:p w14:paraId="0527A348" w14:textId="77777777" w:rsidR="00966197" w:rsidRPr="00171CEC" w:rsidRDefault="00966197" w:rsidP="00966197">
      <w:pPr>
        <w:pStyle w:val="ListParagraph"/>
        <w:ind w:left="0"/>
        <w:contextualSpacing w:val="0"/>
        <w:jc w:val="both"/>
        <w:rPr>
          <w:i/>
          <w:iCs/>
        </w:rPr>
      </w:pPr>
      <w:r w:rsidRPr="000608A6">
        <w:rPr>
          <w:i/>
          <w:iCs/>
        </w:rPr>
        <w:t>$ mpirun -n 50 lipid_protein_min_dist_mpi -traj traj.xtc -ref ref.gro -resi 39706 -lpmd resi_39706.pdb -cdist 0.5 -leaf 1 -b 3000   -e 80000</w:t>
      </w:r>
    </w:p>
    <w:p w14:paraId="5CAFA3C6" w14:textId="242F577F" w:rsidR="00966197" w:rsidRDefault="00966197" w:rsidP="00966197">
      <w:pPr>
        <w:pStyle w:val="ListParagraph"/>
        <w:spacing w:before="200" w:after="200"/>
        <w:ind w:left="0"/>
        <w:contextualSpacing w:val="0"/>
        <w:jc w:val="both"/>
      </w:pPr>
      <w:r>
        <w:t>Here, the base filename for output data is specified using the -lpmd tag. This name is used to derive PDB file names for each metric analyzed. These metrics are projected onto the time average coordinates of the lipid molecule specified with -resi</w:t>
      </w:r>
      <w:r w:rsidR="004C4A11">
        <w:t xml:space="preserve"> (or those of the dynamically selected lipids if a binding events file was provided)</w:t>
      </w:r>
      <w:r>
        <w:t xml:space="preserve">. For comparison, the time average protein coordinates are also included. Output data files include the minimum distance to the protein, the number of contacts formed with the protein, the percentage of frames that a contact is formed with the protein, and the number of contacts formed with other lipids. These data are written to files whose name is derived from the -lpmd argument but with the </w:t>
      </w:r>
      <w:r w:rsidRPr="00354F2F">
        <w:t>_min_dist</w:t>
      </w:r>
      <w:r>
        <w:t xml:space="preserve">.pdb, </w:t>
      </w:r>
      <w:r w:rsidRPr="00354F2F">
        <w:t>_num_contacts.pdb</w:t>
      </w:r>
      <w:r>
        <w:t xml:space="preserve">, </w:t>
      </w:r>
      <w:r w:rsidRPr="00C36B70">
        <w:t>_contacts_freq</w:t>
      </w:r>
      <w:r>
        <w:t xml:space="preserve">.pdb, and </w:t>
      </w:r>
      <w:r w:rsidRPr="00354F2F">
        <w:t>_num_contacts_lip.pdb</w:t>
      </w:r>
      <w:r>
        <w:t xml:space="preserve"> appendages respectively. Additionally, the average number of contacts formed with the lipids is projected onto each protein atom. For example, the number of contacts formed with the target lipid is written to a PDB file with the </w:t>
      </w:r>
      <w:r w:rsidRPr="00354F2F">
        <w:t>_num_contacts_prot_target.pdb</w:t>
      </w:r>
      <w:r>
        <w:t xml:space="preserve"> extension. The number of contacts formed between each protein atom and all other lipids excluding the target is written to a file with the </w:t>
      </w:r>
      <w:r w:rsidRPr="00354F2F">
        <w:t>_num_contacts_prot_other.pdb</w:t>
      </w:r>
      <w:r>
        <w:t xml:space="preserve"> extension. These two additional characterizations, reveal the level of protection for each protein atom when the lipid is bound such that many contacts with the non-target lipids indicates a great amount of competition for the contact. And finally, the RMSF of each target lipid atom is computed and projected onto the time average coordinates. This info is written to another PDB name after -lpmd but with the “_rmsf.pdb” appendage. This information can provide insight into which regions of the lipid molecule are most dynamic.  However, it is noted that the minimum RMSF observed will depend on the quality of the fit when preparing the trajectory for analysis and that it is possible for the binding site itself to be in motion. For this reason, we suggest using Contacts RMSF </w:t>
      </w:r>
      <w:r w:rsidR="004C4A11">
        <w:t>(as described above)</w:t>
      </w:r>
      <w:r>
        <w:t xml:space="preserve"> for this kind of analysis. An example of the output data generated with Lipid Protein Min Dist is given in </w:t>
      </w:r>
      <w:r>
        <w:fldChar w:fldCharType="begin"/>
      </w:r>
      <w:r>
        <w:instrText xml:space="preserve"> REF _Ref126324330 \h </w:instrText>
      </w:r>
      <w:r>
        <w:fldChar w:fldCharType="separate"/>
      </w:r>
      <w:r w:rsidR="00431BCA">
        <w:t xml:space="preserve">Figure </w:t>
      </w:r>
      <w:r w:rsidR="00431BCA">
        <w:rPr>
          <w:noProof/>
        </w:rPr>
        <w:t>4</w:t>
      </w:r>
      <w:r w:rsidR="00431BCA">
        <w:noBreakHyphen/>
      </w:r>
      <w:r w:rsidR="00431BCA">
        <w:rPr>
          <w:noProof/>
        </w:rPr>
        <w:t>15</w:t>
      </w:r>
      <w:r>
        <w:fldChar w:fldCharType="end"/>
      </w:r>
      <w:r>
        <w:t>.</w:t>
      </w:r>
    </w:p>
    <w:p w14:paraId="592AB99F" w14:textId="77777777" w:rsidR="00966197" w:rsidRDefault="00966197" w:rsidP="00966197">
      <w:pPr>
        <w:pStyle w:val="ListParagraph"/>
        <w:ind w:left="0"/>
        <w:jc w:val="both"/>
      </w:pPr>
    </w:p>
    <w:p w14:paraId="571FE8AB" w14:textId="77777777" w:rsidR="00966197" w:rsidRDefault="00966197" w:rsidP="00966197">
      <w:pPr>
        <w:pStyle w:val="ListParagraph"/>
        <w:keepNext/>
        <w:ind w:left="0"/>
        <w:jc w:val="center"/>
      </w:pPr>
      <w:r>
        <w:rPr>
          <w:noProof/>
        </w:rPr>
        <w:lastRenderedPageBreak/>
        <w:drawing>
          <wp:inline distT="0" distB="0" distL="0" distR="0" wp14:anchorId="53DDD4ED" wp14:editId="003E75F2">
            <wp:extent cx="5943600" cy="5978459"/>
            <wp:effectExtent l="0" t="0" r="0" b="0"/>
            <wp:docPr id="168821" name="Picture 168821" descr="A picture containing indoor, different, colorful,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1" name="Picture 168821" descr="A picture containing indoor, different, colorful, several&#10;&#10;Description automatically generated"/>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943600" cy="5978459"/>
                    </a:xfrm>
                    <a:prstGeom prst="rect">
                      <a:avLst/>
                    </a:prstGeom>
                  </pic:spPr>
                </pic:pic>
              </a:graphicData>
            </a:graphic>
          </wp:inline>
        </w:drawing>
      </w:r>
    </w:p>
    <w:p w14:paraId="7E2DD523" w14:textId="72EB8294" w:rsidR="00966197" w:rsidRDefault="00966197" w:rsidP="00966197">
      <w:pPr>
        <w:pStyle w:val="Caption"/>
        <w:jc w:val="both"/>
      </w:pPr>
      <w:bookmarkStart w:id="317" w:name="_Ref126324330"/>
      <w:r>
        <w:t xml:space="preserve">Figure </w:t>
      </w:r>
      <w:fldSimple w:instr=" STYLEREF 1 \s ">
        <w:r w:rsidR="00431BCA">
          <w:rPr>
            <w:noProof/>
          </w:rPr>
          <w:t>4</w:t>
        </w:r>
      </w:fldSimple>
      <w:r w:rsidR="007D7998">
        <w:noBreakHyphen/>
      </w:r>
      <w:fldSimple w:instr=" SEQ Figure \* ARABIC \s 1 ">
        <w:r w:rsidR="00431BCA">
          <w:rPr>
            <w:noProof/>
          </w:rPr>
          <w:t>15</w:t>
        </w:r>
      </w:fldSimple>
      <w:bookmarkEnd w:id="317"/>
      <w:r>
        <w:t xml:space="preserve"> Projections of contact data onto the protein or target lipid atoms. A gives the number of contacts formed with the protein atoms projected onto the target lipid. B gives the number of contacts formed with other lipids projected onto the target lipid atoms. C gives the number of contacts formed with the target lipid projected onto the protein atoms. D gives the number of contacts with lipids, excluding the target lipid, projected onto the protein atoms. </w:t>
      </w:r>
    </w:p>
    <w:p w14:paraId="3F56AAEF" w14:textId="2DC87EAB" w:rsidR="00966197" w:rsidRDefault="00966197" w:rsidP="00966197">
      <w:pPr>
        <w:spacing w:after="200"/>
        <w:jc w:val="both"/>
      </w:pPr>
      <w:r>
        <w:t xml:space="preserve">As a final note, the different metrics computed with Lipid Protein Min Dist can vary substantially. The computation of the number of contacts formed with the protein atoms and non-target lipid molecules is especially expensive relative to the others. This computation has thus been programed </w:t>
      </w:r>
      <w:r w:rsidR="001445D8">
        <w:t>to support “contact screening” where</w:t>
      </w:r>
      <w:r>
        <w:t xml:space="preserve"> lipid molecules </w:t>
      </w:r>
      <w:r w:rsidR="006C7726">
        <w:t xml:space="preserve">(see section </w:t>
      </w:r>
      <w:r w:rsidR="006C7726">
        <w:fldChar w:fldCharType="begin"/>
      </w:r>
      <w:r w:rsidR="006C7726">
        <w:instrText xml:space="preserve"> REF _Ref153453330 \r \h </w:instrText>
      </w:r>
      <w:r w:rsidR="006C7726">
        <w:fldChar w:fldCharType="separate"/>
      </w:r>
      <w:r w:rsidR="00431BCA">
        <w:t>1.19</w:t>
      </w:r>
      <w:r w:rsidR="006C7726">
        <w:fldChar w:fldCharType="end"/>
      </w:r>
      <w:r w:rsidR="006C7726">
        <w:t xml:space="preserve"> for more details) </w:t>
      </w:r>
      <w:r w:rsidR="001445D8">
        <w:t xml:space="preserve">are screened </w:t>
      </w:r>
      <w:r>
        <w:t xml:space="preserve">based on the distance between their </w:t>
      </w:r>
      <w:r w:rsidR="006C7726">
        <w:t xml:space="preserve">geometric </w:t>
      </w:r>
      <w:r>
        <w:t>center</w:t>
      </w:r>
      <w:r w:rsidR="001445D8">
        <w:t>s</w:t>
      </w:r>
      <w:r>
        <w:t xml:space="preserve"> and that of the protein residue. Then if this distance is too large, no further distances are measured. However, if the centers are close enough, then the distance between atoms of the protein residue and lipid are considered and contacts counted. This approach can speed up the computation significantly </w:t>
      </w:r>
      <w:r>
        <w:lastRenderedPageBreak/>
        <w:t xml:space="preserve">depending on the screening distance used. This distance is set to </w:t>
      </w:r>
      <w:r w:rsidR="006C7726">
        <w:t xml:space="preserve">4 </w:t>
      </w:r>
      <w:r>
        <w:t xml:space="preserve">nm by default but may be specified by the user with the -screen tag.   </w:t>
      </w:r>
    </w:p>
    <w:p w14:paraId="2B2B9DD3" w14:textId="6EB9C48D" w:rsidR="00966197" w:rsidRPr="00966197" w:rsidRDefault="00966197" w:rsidP="00966197">
      <w:pPr>
        <w:sectPr w:rsidR="00966197" w:rsidRPr="00966197" w:rsidSect="00F158AF">
          <w:headerReference w:type="default" r:id="rId144"/>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318" w:name="_Ref89325521"/>
      <w:bookmarkStart w:id="319" w:name="_Toc158640044"/>
      <w:r w:rsidRPr="00F6206A">
        <w:lastRenderedPageBreak/>
        <w:t>General Tools</w:t>
      </w:r>
      <w:bookmarkEnd w:id="318"/>
      <w:bookmarkEnd w:id="319"/>
    </w:p>
    <w:p w14:paraId="27B19548" w14:textId="65AA2522" w:rsidR="00DA1F50" w:rsidRDefault="00DA1F50" w:rsidP="00DA1F50">
      <w:pPr>
        <w:pStyle w:val="Heading2"/>
      </w:pPr>
      <w:bookmarkStart w:id="320" w:name="_Toc135122788"/>
      <w:bookmarkStart w:id="321" w:name="_Ref89171557"/>
      <w:r>
        <w:t xml:space="preserve"> </w:t>
      </w:r>
      <w:bookmarkStart w:id="322" w:name="_Ref135142413"/>
      <w:bookmarkStart w:id="323" w:name="_Ref135142909"/>
      <w:bookmarkStart w:id="324" w:name="_Toc158640045"/>
      <w:r>
        <w:t>Atom Select</w:t>
      </w:r>
      <w:bookmarkEnd w:id="320"/>
      <w:bookmarkEnd w:id="322"/>
      <w:bookmarkEnd w:id="323"/>
      <w:bookmarkEnd w:id="324"/>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401B6954" w:rsidR="00DA1F50" w:rsidRDefault="00DA1F50" w:rsidP="00104700">
            <w:pPr>
              <w:pStyle w:val="ListParagraph"/>
              <w:ind w:left="0"/>
              <w:jc w:val="both"/>
            </w:pPr>
            <w:r>
              <w:t xml:space="preserve">prot and </w:t>
            </w:r>
            <w:r w:rsidR="001F16F7">
              <w:t>atom</w:t>
            </w:r>
            <w:r>
              <w:t xml:space="preserv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14F89C29" w:rsidR="00DA1F50" w:rsidRDefault="00DA1F50" w:rsidP="00DA1F50">
      <w:pPr>
        <w:pStyle w:val="ListParagraph"/>
        <w:ind w:left="0"/>
        <w:contextualSpacing w:val="0"/>
        <w:jc w:val="both"/>
        <w:rPr>
          <w:i/>
          <w:iCs/>
        </w:rPr>
      </w:pPr>
      <w:r w:rsidRPr="00031F51">
        <w:rPr>
          <w:i/>
          <w:iCs/>
        </w:rPr>
        <w:t xml:space="preserve">$ mpirun -n 50 atomic_select_mpi -traj </w:t>
      </w:r>
      <w:r w:rsidR="001F783B">
        <w:rPr>
          <w:i/>
          <w:iCs/>
        </w:rPr>
        <w:t>ref.gro</w:t>
      </w:r>
      <w:r w:rsidRPr="00031F51">
        <w:rPr>
          <w:i/>
          <w:iCs/>
        </w:rPr>
        <w:t xml:space="preserve"> -ref ref.gro -sel my_selection.crd -leaf 0</w:t>
      </w:r>
    </w:p>
    <w:p w14:paraId="171EEFF1" w14:textId="242D168A" w:rsidR="00DA1F50" w:rsidRDefault="00DA1F50" w:rsidP="00DA1F50">
      <w:pPr>
        <w:pStyle w:val="ListParagraph"/>
        <w:spacing w:before="200" w:after="200"/>
        <w:ind w:left="0"/>
        <w:contextualSpacing w:val="0"/>
        <w:jc w:val="both"/>
        <w:rPr>
          <w:i/>
          <w:iCs/>
        </w:rPr>
      </w:pPr>
      <w:r>
        <w:rPr>
          <w:i/>
          <w:iCs/>
        </w:rPr>
        <w:t>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w:t>
      </w:r>
      <w:r w:rsidR="001F783B">
        <w:rPr>
          <w:i/>
          <w:iCs/>
        </w:rPr>
        <w:t xml:space="preserve"> </w:t>
      </w:r>
      <w:r>
        <w:rPr>
          <w:i/>
          <w:iCs/>
        </w:rPr>
        <w:t xml:space="preserve">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431BCA">
        <w:t xml:space="preserve">Figure </w:t>
      </w:r>
      <w:r w:rsidR="00431BCA">
        <w:rPr>
          <w:noProof/>
        </w:rPr>
        <w:t>5</w:t>
      </w:r>
      <w:r w:rsidR="00431BCA">
        <w:noBreakHyphen/>
      </w:r>
      <w:r w:rsidR="00431BCA">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2175A726" w:rsidR="00DA1F50" w:rsidRDefault="00DA1F50" w:rsidP="00DA1F50">
      <w:pPr>
        <w:pStyle w:val="Caption"/>
      </w:pPr>
      <w:bookmarkStart w:id="325" w:name="_Ref126051502"/>
      <w:r>
        <w:t xml:space="preserve">Figure </w:t>
      </w:r>
      <w:fldSimple w:instr=" STYLEREF 1 \s ">
        <w:r w:rsidR="00431BCA">
          <w:rPr>
            <w:noProof/>
          </w:rPr>
          <w:t>5</w:t>
        </w:r>
      </w:fldSimple>
      <w:r w:rsidR="007D7998">
        <w:noBreakHyphen/>
      </w:r>
      <w:fldSimple w:instr=" SEQ Figure \* ARABIC \s 1 ">
        <w:r w:rsidR="00431BCA">
          <w:rPr>
            <w:noProof/>
          </w:rPr>
          <w:t>1</w:t>
        </w:r>
      </w:fldSimple>
      <w:bookmarkEnd w:id="325"/>
      <w:r>
        <w:t xml:space="preserve"> Atom selection where the alpha carbons from the above example have been selected.  </w:t>
      </w:r>
    </w:p>
    <w:p w14:paraId="598D959D" w14:textId="5BBF1167"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r w:rsidR="001F783B">
        <w:t xml:space="preserve">In this case, the user should provide the trajectory with the -traj argument instead of the reference file like shown in the example above. </w:t>
      </w:r>
    </w:p>
    <w:p w14:paraId="6389296E" w14:textId="3A9DFA06" w:rsidR="00F7641F" w:rsidRDefault="00F1628B" w:rsidP="00F7641F">
      <w:pPr>
        <w:pStyle w:val="Heading2"/>
      </w:pPr>
      <w:r>
        <w:t xml:space="preserve"> </w:t>
      </w:r>
      <w:bookmarkStart w:id="326" w:name="_Toc158640046"/>
      <w:r w:rsidR="00F7641F">
        <w:t>Histogram</w:t>
      </w:r>
      <w:bookmarkEnd w:id="321"/>
      <w:bookmarkEnd w:id="326"/>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1AA42926"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431BCA">
        <w:t xml:space="preserve">Figure </w:t>
      </w:r>
      <w:r w:rsidR="00431BCA">
        <w:rPr>
          <w:noProof/>
        </w:rPr>
        <w:t>5</w:t>
      </w:r>
      <w:r w:rsidR="00431BCA">
        <w:rPr>
          <w:noProof/>
        </w:rPr>
        <w:noBreakHyphen/>
        <w:t>2</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lastRenderedPageBreak/>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0D93FAF6" w:rsidR="00F7641F" w:rsidRDefault="000C72B6" w:rsidP="00481C77">
      <w:pPr>
        <w:pStyle w:val="Caption"/>
      </w:pPr>
      <w:bookmarkStart w:id="327" w:name="_Ref89172732"/>
      <w:r>
        <w:t xml:space="preserve">Figure </w:t>
      </w:r>
      <w:fldSimple w:instr=" STYLEREF 1 \s ">
        <w:r w:rsidR="00431BCA">
          <w:rPr>
            <w:noProof/>
          </w:rPr>
          <w:t>5</w:t>
        </w:r>
      </w:fldSimple>
      <w:r w:rsidR="007D7998">
        <w:noBreakHyphen/>
      </w:r>
      <w:fldSimple w:instr=" SEQ Figure \* ARABIC \s 1 ">
        <w:r w:rsidR="00431BCA">
          <w:rPr>
            <w:noProof/>
          </w:rPr>
          <w:t>2</w:t>
        </w:r>
      </w:fldSimple>
      <w:bookmarkEnd w:id="327"/>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328" w:name="_Ref89171668"/>
      <w:r>
        <w:t xml:space="preserve"> </w:t>
      </w:r>
      <w:bookmarkStart w:id="329" w:name="_Ref109764478"/>
      <w:bookmarkStart w:id="330" w:name="_Toc158640047"/>
      <w:r w:rsidR="00F7641F">
        <w:t>Data Averager</w:t>
      </w:r>
      <w:bookmarkEnd w:id="328"/>
      <w:bookmarkEnd w:id="329"/>
      <w:bookmarkEnd w:id="330"/>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62DEEAD1"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431BCA">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F158AF">
          <w:headerReference w:type="default" r:id="rId147"/>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331" w:name="_Toc158640048"/>
      <w:r w:rsidRPr="00EE38DA">
        <w:lastRenderedPageBreak/>
        <w:t>Troubleshooting</w:t>
      </w:r>
      <w:bookmarkEnd w:id="331"/>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43D00829"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431BCA">
        <w:t xml:space="preserve">Figure </w:t>
      </w:r>
      <w:r w:rsidR="00431BCA">
        <w:rPr>
          <w:noProof/>
        </w:rPr>
        <w:t>3</w:t>
      </w:r>
      <w:r w:rsidR="00431BCA">
        <w:noBreakHyphen/>
      </w:r>
      <w:r w:rsidR="00431BCA">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3A580022" w14:textId="3A1668F4" w:rsidR="003F6C00" w:rsidRDefault="0094169B" w:rsidP="00E60A72">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403A3A19" w14:textId="0E2847D2" w:rsidR="0094169B" w:rsidRDefault="0094169B" w:rsidP="0094169B">
      <w:pPr>
        <w:jc w:val="both"/>
        <w:sectPr w:rsidR="0094169B" w:rsidSect="00F158AF">
          <w:headerReference w:type="default" r:id="rId148"/>
          <w:pgSz w:w="12240" w:h="15840"/>
          <w:pgMar w:top="1440" w:right="1440" w:bottom="1440" w:left="1440" w:header="720" w:footer="720" w:gutter="0"/>
          <w:cols w:space="720"/>
          <w:docGrid w:linePitch="360"/>
        </w:sectPr>
      </w:pPr>
    </w:p>
    <w:p w14:paraId="6B39DBBC" w14:textId="25AFB369" w:rsidR="00F30538" w:rsidRDefault="00F30538" w:rsidP="00787A4A">
      <w:pPr>
        <w:pStyle w:val="Heading1"/>
        <w:numPr>
          <w:ilvl w:val="0"/>
          <w:numId w:val="0"/>
        </w:numPr>
      </w:pPr>
      <w:bookmarkStart w:id="332" w:name="_Toc158640049"/>
      <w:r>
        <w:lastRenderedPageBreak/>
        <w:t>Bibliography</w:t>
      </w:r>
      <w:bookmarkEnd w:id="332"/>
    </w:p>
    <w:p w14:paraId="60827D36" w14:textId="090A780E" w:rsidR="00F30538" w:rsidRDefault="00F30538" w:rsidP="00F30538"/>
    <w:bookmarkStart w:id="333"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333"/>
    </w:p>
    <w:p w14:paraId="31092E8C" w14:textId="77777777" w:rsidR="007F01E1" w:rsidRDefault="007F01E1" w:rsidP="000D32D8">
      <w:pPr>
        <w:pStyle w:val="ListParagraph"/>
        <w:widowControl w:val="0"/>
        <w:autoSpaceDE w:val="0"/>
        <w:autoSpaceDN w:val="0"/>
        <w:adjustRightInd w:val="0"/>
        <w:rPr>
          <w:rFonts w:cs="Times"/>
          <w:noProof/>
        </w:rPr>
        <w:sectPr w:rsidR="007F01E1" w:rsidSect="00F158AF">
          <w:headerReference w:type="default" r:id="rId149"/>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334" w:name="_Toc158640050"/>
      <w:r>
        <w:lastRenderedPageBreak/>
        <w:t>Index</w:t>
      </w:r>
      <w:bookmarkEnd w:id="334"/>
    </w:p>
    <w:p w14:paraId="6AA9176F" w14:textId="27E0B3A2" w:rsidR="00724DEC" w:rsidRDefault="00724DEC">
      <w:pPr>
        <w:pStyle w:val="ListParagraph"/>
        <w:ind w:left="0"/>
        <w:jc w:val="both"/>
        <w:sectPr w:rsidR="00724DEC" w:rsidSect="00F158AF">
          <w:headerReference w:type="default" r:id="rId150"/>
          <w:pgSz w:w="12240" w:h="15840"/>
          <w:pgMar w:top="1440" w:right="1440" w:bottom="1440" w:left="1440" w:header="720" w:footer="720" w:gutter="0"/>
          <w:cols w:space="720"/>
          <w:docGrid w:linePitch="360"/>
        </w:sectPr>
      </w:pPr>
    </w:p>
    <w:p w14:paraId="0838C4A3" w14:textId="77777777" w:rsidR="00DB6092" w:rsidRDefault="007600A6">
      <w:pPr>
        <w:pStyle w:val="ListParagraph"/>
        <w:ind w:left="0"/>
        <w:jc w:val="both"/>
        <w:rPr>
          <w:noProof/>
        </w:rPr>
        <w:sectPr w:rsidR="00DB6092" w:rsidSect="00F158AF">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04DC4AF4" w14:textId="77777777" w:rsidR="00DB6092" w:rsidRDefault="00DB6092">
      <w:pPr>
        <w:pStyle w:val="IndexHeading"/>
        <w:keepNext/>
        <w:tabs>
          <w:tab w:val="right" w:leader="dot" w:pos="4310"/>
        </w:tabs>
        <w:rPr>
          <w:rFonts w:eastAsiaTheme="minorEastAsia" w:cstheme="minorBidi"/>
          <w:b w:val="0"/>
          <w:bCs w:val="0"/>
          <w:noProof/>
        </w:rPr>
      </w:pPr>
      <w:r>
        <w:rPr>
          <w:noProof/>
        </w:rPr>
        <w:t>2</w:t>
      </w:r>
    </w:p>
    <w:p w14:paraId="12342CCA" w14:textId="77777777" w:rsidR="00DB6092" w:rsidRDefault="00DB6092">
      <w:pPr>
        <w:pStyle w:val="Index1"/>
        <w:tabs>
          <w:tab w:val="right" w:leader="dot" w:pos="4310"/>
        </w:tabs>
        <w:rPr>
          <w:noProof/>
        </w:rPr>
      </w:pPr>
      <w:r>
        <w:rPr>
          <w:noProof/>
        </w:rPr>
        <w:t>2d Enrichment</w:t>
      </w:r>
      <w:r>
        <w:rPr>
          <w:noProof/>
        </w:rPr>
        <w:tab/>
        <w:t>94, 95</w:t>
      </w:r>
    </w:p>
    <w:p w14:paraId="76A6F30F" w14:textId="77777777" w:rsidR="00DB6092" w:rsidRDefault="00DB6092">
      <w:pPr>
        <w:pStyle w:val="Index1"/>
        <w:tabs>
          <w:tab w:val="right" w:leader="dot" w:pos="4310"/>
        </w:tabs>
        <w:rPr>
          <w:noProof/>
        </w:rPr>
      </w:pPr>
      <w:r>
        <w:rPr>
          <w:noProof/>
        </w:rPr>
        <w:t>2d Enrichment Distance Projection</w:t>
      </w:r>
      <w:r>
        <w:rPr>
          <w:noProof/>
        </w:rPr>
        <w:tab/>
        <w:t>95</w:t>
      </w:r>
    </w:p>
    <w:p w14:paraId="7DC770B2" w14:textId="77777777" w:rsidR="00DB6092" w:rsidRDefault="00DB6092">
      <w:pPr>
        <w:pStyle w:val="Index1"/>
        <w:tabs>
          <w:tab w:val="right" w:leader="dot" w:pos="4310"/>
        </w:tabs>
        <w:rPr>
          <w:noProof/>
        </w:rPr>
      </w:pPr>
      <w:r>
        <w:rPr>
          <w:noProof/>
        </w:rPr>
        <w:t>2d Kinetics</w:t>
      </w:r>
      <w:r>
        <w:rPr>
          <w:noProof/>
        </w:rPr>
        <w:tab/>
        <w:t>32, 33</w:t>
      </w:r>
    </w:p>
    <w:p w14:paraId="673B4C61" w14:textId="77777777" w:rsidR="00DB6092" w:rsidRDefault="00DB6092">
      <w:pPr>
        <w:pStyle w:val="IndexHeading"/>
        <w:keepNext/>
        <w:tabs>
          <w:tab w:val="right" w:leader="dot" w:pos="4310"/>
        </w:tabs>
        <w:rPr>
          <w:rFonts w:eastAsiaTheme="minorEastAsia" w:cstheme="minorBidi"/>
          <w:b w:val="0"/>
          <w:bCs w:val="0"/>
          <w:noProof/>
        </w:rPr>
      </w:pPr>
      <w:r>
        <w:rPr>
          <w:noProof/>
        </w:rPr>
        <w:t>3</w:t>
      </w:r>
    </w:p>
    <w:p w14:paraId="68EE1ED8" w14:textId="77777777" w:rsidR="00DB6092" w:rsidRDefault="00DB6092">
      <w:pPr>
        <w:pStyle w:val="Index1"/>
        <w:tabs>
          <w:tab w:val="right" w:leader="dot" w:pos="4310"/>
        </w:tabs>
        <w:rPr>
          <w:noProof/>
        </w:rPr>
      </w:pPr>
      <w:r>
        <w:rPr>
          <w:noProof/>
        </w:rPr>
        <w:t>3D Enrichment</w:t>
      </w:r>
      <w:r>
        <w:rPr>
          <w:noProof/>
        </w:rPr>
        <w:tab/>
        <w:t>126</w:t>
      </w:r>
    </w:p>
    <w:p w14:paraId="12223D1B" w14:textId="77777777" w:rsidR="00DB6092" w:rsidRDefault="00DB6092">
      <w:pPr>
        <w:pStyle w:val="IndexHeading"/>
        <w:keepNext/>
        <w:tabs>
          <w:tab w:val="right" w:leader="dot" w:pos="4310"/>
        </w:tabs>
        <w:rPr>
          <w:rFonts w:eastAsiaTheme="minorEastAsia" w:cstheme="minorBidi"/>
          <w:b w:val="0"/>
          <w:bCs w:val="0"/>
          <w:noProof/>
        </w:rPr>
      </w:pPr>
      <w:r>
        <w:rPr>
          <w:noProof/>
        </w:rPr>
        <w:t>A</w:t>
      </w:r>
    </w:p>
    <w:p w14:paraId="468EF938" w14:textId="77777777" w:rsidR="00DB6092" w:rsidRDefault="00DB6092">
      <w:pPr>
        <w:pStyle w:val="Index1"/>
        <w:tabs>
          <w:tab w:val="right" w:leader="dot" w:pos="4310"/>
        </w:tabs>
        <w:rPr>
          <w:noProof/>
        </w:rPr>
      </w:pPr>
      <w:r>
        <w:rPr>
          <w:noProof/>
        </w:rPr>
        <w:t>APL</w:t>
      </w:r>
      <w:r>
        <w:rPr>
          <w:noProof/>
        </w:rPr>
        <w:tab/>
        <w:t>81, 83, 85, 86</w:t>
      </w:r>
    </w:p>
    <w:p w14:paraId="75FBACF6" w14:textId="77777777" w:rsidR="00DB6092" w:rsidRDefault="00DB6092">
      <w:pPr>
        <w:pStyle w:val="Index1"/>
        <w:tabs>
          <w:tab w:val="right" w:leader="dot" w:pos="4310"/>
        </w:tabs>
        <w:rPr>
          <w:noProof/>
        </w:rPr>
      </w:pPr>
      <w:r>
        <w:rPr>
          <w:noProof/>
        </w:rPr>
        <w:t>APL 3d</w:t>
      </w:r>
      <w:r>
        <w:rPr>
          <w:noProof/>
        </w:rPr>
        <w:tab/>
        <w:t>126</w:t>
      </w:r>
    </w:p>
    <w:p w14:paraId="53274E7B" w14:textId="77777777" w:rsidR="00DB6092" w:rsidRDefault="00DB6092">
      <w:pPr>
        <w:pStyle w:val="Index1"/>
        <w:tabs>
          <w:tab w:val="right" w:leader="dot" w:pos="4310"/>
        </w:tabs>
        <w:rPr>
          <w:noProof/>
        </w:rPr>
      </w:pPr>
      <w:r>
        <w:rPr>
          <w:noProof/>
        </w:rPr>
        <w:t>Atom Select</w:t>
      </w:r>
      <w:r>
        <w:rPr>
          <w:noProof/>
        </w:rPr>
        <w:tab/>
        <w:t>7, 13, 148</w:t>
      </w:r>
    </w:p>
    <w:p w14:paraId="25FA9AEE" w14:textId="77777777" w:rsidR="00DB6092" w:rsidRDefault="00DB6092">
      <w:pPr>
        <w:pStyle w:val="Index1"/>
        <w:tabs>
          <w:tab w:val="right" w:leader="dot" w:pos="4310"/>
        </w:tabs>
        <w:rPr>
          <w:noProof/>
        </w:rPr>
      </w:pPr>
      <w:r>
        <w:rPr>
          <w:noProof/>
        </w:rPr>
        <w:t>Atoms in 2 Planes</w:t>
      </w:r>
      <w:r>
        <w:rPr>
          <w:noProof/>
        </w:rPr>
        <w:tab/>
        <w:t>107, 109, 110, 111</w:t>
      </w:r>
    </w:p>
    <w:p w14:paraId="1A165290" w14:textId="77777777" w:rsidR="00DB6092" w:rsidRDefault="00DB6092">
      <w:pPr>
        <w:pStyle w:val="IndexHeading"/>
        <w:keepNext/>
        <w:tabs>
          <w:tab w:val="right" w:leader="dot" w:pos="4310"/>
        </w:tabs>
        <w:rPr>
          <w:rFonts w:eastAsiaTheme="minorEastAsia" w:cstheme="minorBidi"/>
          <w:b w:val="0"/>
          <w:bCs w:val="0"/>
          <w:noProof/>
        </w:rPr>
      </w:pPr>
      <w:r>
        <w:rPr>
          <w:noProof/>
        </w:rPr>
        <w:t>B</w:t>
      </w:r>
    </w:p>
    <w:p w14:paraId="656A1755" w14:textId="77777777" w:rsidR="00DB6092" w:rsidRDefault="00DB6092">
      <w:pPr>
        <w:pStyle w:val="Index1"/>
        <w:tabs>
          <w:tab w:val="right" w:leader="dot" w:pos="4310"/>
        </w:tabs>
        <w:rPr>
          <w:noProof/>
        </w:rPr>
      </w:pPr>
      <w:r>
        <w:rPr>
          <w:noProof/>
        </w:rPr>
        <w:t>B Stamp</w:t>
      </w:r>
      <w:r>
        <w:rPr>
          <w:noProof/>
        </w:rPr>
        <w:tab/>
        <w:t>91</w:t>
      </w:r>
    </w:p>
    <w:p w14:paraId="320DFA7C" w14:textId="77777777" w:rsidR="00DB6092" w:rsidRDefault="00DB6092">
      <w:pPr>
        <w:pStyle w:val="Index1"/>
        <w:tabs>
          <w:tab w:val="right" w:leader="dot" w:pos="4310"/>
        </w:tabs>
        <w:rPr>
          <w:noProof/>
        </w:rPr>
      </w:pPr>
      <w:r>
        <w:rPr>
          <w:noProof/>
        </w:rPr>
        <w:t>B Stamp Grid</w:t>
      </w:r>
      <w:r>
        <w:rPr>
          <w:noProof/>
        </w:rPr>
        <w:tab/>
        <w:t>105, 106</w:t>
      </w:r>
    </w:p>
    <w:p w14:paraId="5D4F4262" w14:textId="77777777" w:rsidR="00DB6092" w:rsidRDefault="00DB6092">
      <w:pPr>
        <w:pStyle w:val="Index1"/>
        <w:tabs>
          <w:tab w:val="right" w:leader="dot" w:pos="4310"/>
        </w:tabs>
        <w:rPr>
          <w:noProof/>
        </w:rPr>
      </w:pPr>
      <w:r w:rsidRPr="004D459C">
        <w:rPr>
          <w:noProof/>
        </w:rPr>
        <w:t>Bilayer Free Energy</w:t>
      </w:r>
      <w:r>
        <w:rPr>
          <w:noProof/>
        </w:rPr>
        <w:tab/>
        <w:t>66, 67</w:t>
      </w:r>
    </w:p>
    <w:p w14:paraId="44B2938D" w14:textId="77777777" w:rsidR="00DB6092" w:rsidRDefault="00DB6092">
      <w:pPr>
        <w:pStyle w:val="Index1"/>
        <w:tabs>
          <w:tab w:val="right" w:leader="dot" w:pos="4310"/>
        </w:tabs>
        <w:rPr>
          <w:noProof/>
        </w:rPr>
      </w:pPr>
      <w:r>
        <w:rPr>
          <w:noProof/>
        </w:rPr>
        <w:t>Bilayer Z</w:t>
      </w:r>
      <w:r>
        <w:rPr>
          <w:noProof/>
        </w:rPr>
        <w:tab/>
        <w:t>39, 43</w:t>
      </w:r>
    </w:p>
    <w:p w14:paraId="11D35BEC" w14:textId="77777777" w:rsidR="00DB6092" w:rsidRDefault="00DB6092">
      <w:pPr>
        <w:pStyle w:val="Index1"/>
        <w:tabs>
          <w:tab w:val="right" w:leader="dot" w:pos="4310"/>
        </w:tabs>
        <w:rPr>
          <w:noProof/>
        </w:rPr>
      </w:pPr>
      <w:r>
        <w:rPr>
          <w:noProof/>
        </w:rPr>
        <w:t>Bonds Generator</w:t>
      </w:r>
      <w:r>
        <w:rPr>
          <w:noProof/>
        </w:rPr>
        <w:tab/>
        <w:t>58</w:t>
      </w:r>
    </w:p>
    <w:p w14:paraId="747A1C16" w14:textId="77777777" w:rsidR="00DB6092" w:rsidRDefault="00DB6092">
      <w:pPr>
        <w:pStyle w:val="IndexHeading"/>
        <w:keepNext/>
        <w:tabs>
          <w:tab w:val="right" w:leader="dot" w:pos="4310"/>
        </w:tabs>
        <w:rPr>
          <w:rFonts w:eastAsiaTheme="minorEastAsia" w:cstheme="minorBidi"/>
          <w:b w:val="0"/>
          <w:bCs w:val="0"/>
          <w:noProof/>
        </w:rPr>
      </w:pPr>
      <w:r>
        <w:rPr>
          <w:noProof/>
        </w:rPr>
        <w:t>C</w:t>
      </w:r>
    </w:p>
    <w:p w14:paraId="0B947068" w14:textId="77777777" w:rsidR="00DB6092" w:rsidRDefault="00DB6092">
      <w:pPr>
        <w:pStyle w:val="Index1"/>
        <w:tabs>
          <w:tab w:val="right" w:leader="dot" w:pos="4310"/>
        </w:tabs>
        <w:rPr>
          <w:noProof/>
        </w:rPr>
      </w:pPr>
      <w:r>
        <w:rPr>
          <w:noProof/>
        </w:rPr>
        <w:t>Check Broken Mols</w:t>
      </w:r>
      <w:r>
        <w:rPr>
          <w:noProof/>
        </w:rPr>
        <w:tab/>
        <w:t>47</w:t>
      </w:r>
    </w:p>
    <w:p w14:paraId="58A8F55C" w14:textId="77777777" w:rsidR="00DB6092" w:rsidRDefault="00DB6092">
      <w:pPr>
        <w:pStyle w:val="Index1"/>
        <w:tabs>
          <w:tab w:val="right" w:leader="dot" w:pos="4310"/>
        </w:tabs>
        <w:rPr>
          <w:noProof/>
        </w:rPr>
      </w:pPr>
      <w:r>
        <w:rPr>
          <w:noProof/>
        </w:rPr>
        <w:t>Contact RMSF</w:t>
      </w:r>
      <w:r>
        <w:rPr>
          <w:noProof/>
        </w:rPr>
        <w:tab/>
        <w:t>137</w:t>
      </w:r>
    </w:p>
    <w:p w14:paraId="64D9B15F" w14:textId="77777777" w:rsidR="00DB6092" w:rsidRDefault="00DB6092">
      <w:pPr>
        <w:pStyle w:val="Index1"/>
        <w:tabs>
          <w:tab w:val="right" w:leader="dot" w:pos="4310"/>
        </w:tabs>
        <w:rPr>
          <w:noProof/>
        </w:rPr>
      </w:pPr>
      <w:r>
        <w:rPr>
          <w:noProof/>
        </w:rPr>
        <w:t>Contacts Kinetics</w:t>
      </w:r>
      <w:r>
        <w:rPr>
          <w:noProof/>
        </w:rPr>
        <w:tab/>
        <w:t>139</w:t>
      </w:r>
    </w:p>
    <w:p w14:paraId="0E767962" w14:textId="77777777" w:rsidR="00DB6092" w:rsidRDefault="00DB6092">
      <w:pPr>
        <w:pStyle w:val="IndexHeading"/>
        <w:keepNext/>
        <w:tabs>
          <w:tab w:val="right" w:leader="dot" w:pos="4310"/>
        </w:tabs>
        <w:rPr>
          <w:rFonts w:eastAsiaTheme="minorEastAsia" w:cstheme="minorBidi"/>
          <w:b w:val="0"/>
          <w:bCs w:val="0"/>
          <w:noProof/>
        </w:rPr>
      </w:pPr>
      <w:r>
        <w:rPr>
          <w:noProof/>
        </w:rPr>
        <w:t>D</w:t>
      </w:r>
    </w:p>
    <w:p w14:paraId="721B5F58" w14:textId="77777777" w:rsidR="00DB6092" w:rsidRDefault="00DB6092">
      <w:pPr>
        <w:pStyle w:val="Index1"/>
        <w:tabs>
          <w:tab w:val="right" w:leader="dot" w:pos="4310"/>
        </w:tabs>
        <w:rPr>
          <w:noProof/>
        </w:rPr>
      </w:pPr>
      <w:r>
        <w:rPr>
          <w:noProof/>
        </w:rPr>
        <w:t>Data Averager</w:t>
      </w:r>
      <w:r>
        <w:rPr>
          <w:noProof/>
        </w:rPr>
        <w:tab/>
        <w:t>150</w:t>
      </w:r>
    </w:p>
    <w:p w14:paraId="1F259C65" w14:textId="77777777" w:rsidR="00DB6092" w:rsidRDefault="00DB6092">
      <w:pPr>
        <w:pStyle w:val="Index1"/>
        <w:tabs>
          <w:tab w:val="right" w:leader="dot" w:pos="4310"/>
        </w:tabs>
        <w:rPr>
          <w:noProof/>
        </w:rPr>
      </w:pPr>
      <w:r>
        <w:rPr>
          <w:noProof/>
        </w:rPr>
        <w:t>Delta Plot</w:t>
      </w:r>
      <w:r>
        <w:rPr>
          <w:noProof/>
        </w:rPr>
        <w:tab/>
        <w:t>48, 61</w:t>
      </w:r>
    </w:p>
    <w:p w14:paraId="00ED980D" w14:textId="77777777" w:rsidR="00DB6092" w:rsidRDefault="00DB6092">
      <w:pPr>
        <w:pStyle w:val="IndexHeading"/>
        <w:keepNext/>
        <w:tabs>
          <w:tab w:val="right" w:leader="dot" w:pos="4310"/>
        </w:tabs>
        <w:rPr>
          <w:rFonts w:eastAsiaTheme="minorEastAsia" w:cstheme="minorBidi"/>
          <w:b w:val="0"/>
          <w:bCs w:val="0"/>
          <w:noProof/>
        </w:rPr>
      </w:pPr>
      <w:r>
        <w:rPr>
          <w:noProof/>
        </w:rPr>
        <w:t>G</w:t>
      </w:r>
    </w:p>
    <w:p w14:paraId="35EED788" w14:textId="77777777" w:rsidR="00DB6092" w:rsidRDefault="00DB6092">
      <w:pPr>
        <w:pStyle w:val="Index1"/>
        <w:tabs>
          <w:tab w:val="right" w:leader="dot" w:pos="4310"/>
        </w:tabs>
        <w:rPr>
          <w:noProof/>
        </w:rPr>
      </w:pPr>
      <w:r>
        <w:rPr>
          <w:noProof/>
        </w:rPr>
        <w:t>Grid Addition</w:t>
      </w:r>
      <w:r>
        <w:rPr>
          <w:noProof/>
        </w:rPr>
        <w:tab/>
        <w:t>25</w:t>
      </w:r>
    </w:p>
    <w:p w14:paraId="26CF47B6" w14:textId="77777777" w:rsidR="00DB6092" w:rsidRDefault="00DB6092">
      <w:pPr>
        <w:pStyle w:val="Index1"/>
        <w:tabs>
          <w:tab w:val="right" w:leader="dot" w:pos="4310"/>
        </w:tabs>
        <w:rPr>
          <w:noProof/>
        </w:rPr>
      </w:pPr>
      <w:r>
        <w:rPr>
          <w:noProof/>
        </w:rPr>
        <w:t>Grid Data Excluder</w:t>
      </w:r>
      <w:r>
        <w:rPr>
          <w:noProof/>
        </w:rPr>
        <w:tab/>
        <w:t>22, 25, 27</w:t>
      </w:r>
    </w:p>
    <w:p w14:paraId="78FEE51C" w14:textId="77777777" w:rsidR="00DB6092" w:rsidRDefault="00DB6092">
      <w:pPr>
        <w:pStyle w:val="Index1"/>
        <w:tabs>
          <w:tab w:val="right" w:leader="dot" w:pos="4310"/>
        </w:tabs>
        <w:rPr>
          <w:noProof/>
        </w:rPr>
      </w:pPr>
      <w:r>
        <w:rPr>
          <w:noProof/>
        </w:rPr>
        <w:t>Grid Distance Projection</w:t>
      </w:r>
      <w:r>
        <w:rPr>
          <w:noProof/>
        </w:rPr>
        <w:tab/>
        <w:t>27, 29, 30, 32, 95</w:t>
      </w:r>
    </w:p>
    <w:p w14:paraId="65A854C3" w14:textId="77777777" w:rsidR="00DB6092" w:rsidRDefault="00DB6092">
      <w:pPr>
        <w:pStyle w:val="Index1"/>
        <w:tabs>
          <w:tab w:val="right" w:leader="dot" w:pos="4310"/>
        </w:tabs>
        <w:rPr>
          <w:noProof/>
        </w:rPr>
      </w:pPr>
      <w:r>
        <w:rPr>
          <w:noProof/>
        </w:rPr>
        <w:t>Grid Editor</w:t>
      </w:r>
      <w:r>
        <w:rPr>
          <w:noProof/>
        </w:rPr>
        <w:tab/>
        <w:t>27</w:t>
      </w:r>
    </w:p>
    <w:p w14:paraId="05C8A4C5" w14:textId="77777777" w:rsidR="00DB6092" w:rsidRDefault="00DB6092">
      <w:pPr>
        <w:pStyle w:val="Index1"/>
        <w:tabs>
          <w:tab w:val="right" w:leader="dot" w:pos="4310"/>
        </w:tabs>
        <w:rPr>
          <w:noProof/>
        </w:rPr>
      </w:pPr>
      <w:r>
        <w:rPr>
          <w:noProof/>
        </w:rPr>
        <w:t>Grid Region Integrator</w:t>
      </w:r>
      <w:r>
        <w:rPr>
          <w:noProof/>
        </w:rPr>
        <w:tab/>
        <w:t>25, 66</w:t>
      </w:r>
    </w:p>
    <w:p w14:paraId="7D65CA91" w14:textId="77777777" w:rsidR="00DB6092" w:rsidRDefault="00DB6092">
      <w:pPr>
        <w:pStyle w:val="Index1"/>
        <w:tabs>
          <w:tab w:val="right" w:leader="dot" w:pos="4310"/>
        </w:tabs>
        <w:rPr>
          <w:noProof/>
        </w:rPr>
      </w:pPr>
      <w:r>
        <w:rPr>
          <w:noProof/>
        </w:rPr>
        <w:t>GromAT</w:t>
      </w:r>
      <w:r>
        <w:rPr>
          <w:noProof/>
        </w:rPr>
        <w:tab/>
        <w:t>2, 3, 4, 5, 6, 7, 8, 9, 39, 47, 48, 49, 51</w:t>
      </w:r>
    </w:p>
    <w:p w14:paraId="451914F0" w14:textId="77777777" w:rsidR="00DB6092" w:rsidRDefault="00DB6092">
      <w:pPr>
        <w:pStyle w:val="IndexHeading"/>
        <w:keepNext/>
        <w:tabs>
          <w:tab w:val="right" w:leader="dot" w:pos="4310"/>
        </w:tabs>
        <w:rPr>
          <w:rFonts w:eastAsiaTheme="minorEastAsia" w:cstheme="minorBidi"/>
          <w:b w:val="0"/>
          <w:bCs w:val="0"/>
          <w:noProof/>
        </w:rPr>
      </w:pPr>
      <w:r>
        <w:rPr>
          <w:noProof/>
        </w:rPr>
        <w:t>H</w:t>
      </w:r>
    </w:p>
    <w:p w14:paraId="6E450331" w14:textId="77777777" w:rsidR="00DB6092" w:rsidRDefault="00DB6092">
      <w:pPr>
        <w:pStyle w:val="Index1"/>
        <w:tabs>
          <w:tab w:val="right" w:leader="dot" w:pos="4310"/>
        </w:tabs>
        <w:rPr>
          <w:noProof/>
        </w:rPr>
      </w:pPr>
      <w:r>
        <w:rPr>
          <w:noProof/>
        </w:rPr>
        <w:t>H-bond Kinetics</w:t>
      </w:r>
      <w:r>
        <w:rPr>
          <w:noProof/>
        </w:rPr>
        <w:tab/>
        <w:t>143</w:t>
      </w:r>
    </w:p>
    <w:p w14:paraId="68985DFE" w14:textId="77777777" w:rsidR="00DB6092" w:rsidRDefault="00DB6092">
      <w:pPr>
        <w:pStyle w:val="Index1"/>
        <w:tabs>
          <w:tab w:val="right" w:leader="dot" w:pos="4310"/>
        </w:tabs>
        <w:rPr>
          <w:noProof/>
        </w:rPr>
      </w:pPr>
      <w:r>
        <w:rPr>
          <w:noProof/>
        </w:rPr>
        <w:t>Histogram</w:t>
      </w:r>
      <w:r>
        <w:rPr>
          <w:noProof/>
        </w:rPr>
        <w:tab/>
        <w:t>149, 150</w:t>
      </w:r>
    </w:p>
    <w:p w14:paraId="385AC865" w14:textId="77777777" w:rsidR="00DB6092" w:rsidRDefault="00DB6092">
      <w:pPr>
        <w:pStyle w:val="IndexHeading"/>
        <w:keepNext/>
        <w:tabs>
          <w:tab w:val="right" w:leader="dot" w:pos="4310"/>
        </w:tabs>
        <w:rPr>
          <w:rFonts w:eastAsiaTheme="minorEastAsia" w:cstheme="minorBidi"/>
          <w:b w:val="0"/>
          <w:bCs w:val="0"/>
          <w:noProof/>
        </w:rPr>
      </w:pPr>
      <w:r>
        <w:rPr>
          <w:noProof/>
        </w:rPr>
        <w:t>I</w:t>
      </w:r>
    </w:p>
    <w:p w14:paraId="0DC68C7B" w14:textId="77777777" w:rsidR="00DB6092" w:rsidRDefault="00DB6092">
      <w:pPr>
        <w:pStyle w:val="Index1"/>
        <w:tabs>
          <w:tab w:val="right" w:leader="dot" w:pos="4310"/>
        </w:tabs>
        <w:rPr>
          <w:noProof/>
        </w:rPr>
      </w:pPr>
      <w:r>
        <w:rPr>
          <w:noProof/>
        </w:rPr>
        <w:t>Interdigitation</w:t>
      </w:r>
      <w:r>
        <w:rPr>
          <w:noProof/>
        </w:rPr>
        <w:tab/>
        <w:t>26, 27, 30, 74, 78, 79, 80, 81</w:t>
      </w:r>
    </w:p>
    <w:p w14:paraId="15081098" w14:textId="77777777" w:rsidR="00DB6092" w:rsidRDefault="00DB6092">
      <w:pPr>
        <w:pStyle w:val="Index1"/>
        <w:tabs>
          <w:tab w:val="right" w:leader="dot" w:pos="4310"/>
        </w:tabs>
        <w:rPr>
          <w:noProof/>
        </w:rPr>
      </w:pPr>
      <w:r>
        <w:rPr>
          <w:noProof/>
        </w:rPr>
        <w:t>Interleaflet Contacts</w:t>
      </w:r>
      <w:r>
        <w:rPr>
          <w:noProof/>
        </w:rPr>
        <w:tab/>
        <w:t>74, 77</w:t>
      </w:r>
    </w:p>
    <w:p w14:paraId="71715CC0" w14:textId="77777777" w:rsidR="00DB6092" w:rsidRDefault="00DB6092">
      <w:pPr>
        <w:pStyle w:val="Index1"/>
        <w:tabs>
          <w:tab w:val="right" w:leader="dot" w:pos="4310"/>
        </w:tabs>
        <w:rPr>
          <w:noProof/>
        </w:rPr>
      </w:pPr>
      <w:r>
        <w:rPr>
          <w:noProof/>
        </w:rPr>
        <w:t>Interleaflet Contacts 3d</w:t>
      </w:r>
      <w:r>
        <w:rPr>
          <w:noProof/>
        </w:rPr>
        <w:tab/>
        <w:t>126</w:t>
      </w:r>
    </w:p>
    <w:p w14:paraId="2500212C" w14:textId="77777777" w:rsidR="00DB6092" w:rsidRDefault="00DB6092">
      <w:pPr>
        <w:pStyle w:val="IndexHeading"/>
        <w:keepNext/>
        <w:tabs>
          <w:tab w:val="right" w:leader="dot" w:pos="4310"/>
        </w:tabs>
        <w:rPr>
          <w:rFonts w:eastAsiaTheme="minorEastAsia" w:cstheme="minorBidi"/>
          <w:b w:val="0"/>
          <w:bCs w:val="0"/>
          <w:noProof/>
        </w:rPr>
      </w:pPr>
      <w:r>
        <w:rPr>
          <w:noProof/>
        </w:rPr>
        <w:t>L</w:t>
      </w:r>
    </w:p>
    <w:p w14:paraId="11054C5C" w14:textId="77777777" w:rsidR="00DB6092" w:rsidRDefault="00DB6092">
      <w:pPr>
        <w:pStyle w:val="Index1"/>
        <w:tabs>
          <w:tab w:val="right" w:leader="dot" w:pos="4310"/>
        </w:tabs>
        <w:rPr>
          <w:noProof/>
        </w:rPr>
      </w:pPr>
      <w:r>
        <w:rPr>
          <w:noProof/>
        </w:rPr>
        <w:t>Leaflet Averager</w:t>
      </w:r>
      <w:r>
        <w:rPr>
          <w:noProof/>
        </w:rPr>
        <w:tab/>
        <w:t>26, 27, 63</w:t>
      </w:r>
    </w:p>
    <w:p w14:paraId="134F21D1" w14:textId="77777777" w:rsidR="00DB6092" w:rsidRDefault="00DB6092">
      <w:pPr>
        <w:pStyle w:val="Index1"/>
        <w:tabs>
          <w:tab w:val="right" w:leader="dot" w:pos="4310"/>
        </w:tabs>
        <w:rPr>
          <w:noProof/>
        </w:rPr>
      </w:pPr>
      <w:r>
        <w:rPr>
          <w:noProof/>
        </w:rPr>
        <w:t>Lipid Contacts</w:t>
      </w:r>
      <w:r>
        <w:rPr>
          <w:noProof/>
        </w:rPr>
        <w:tab/>
        <w:t>16, 17, 86, 87, 88, 89</w:t>
      </w:r>
    </w:p>
    <w:p w14:paraId="5DD111D6" w14:textId="77777777" w:rsidR="00DB6092" w:rsidRDefault="00DB6092">
      <w:pPr>
        <w:pStyle w:val="Index1"/>
        <w:tabs>
          <w:tab w:val="right" w:leader="dot" w:pos="4310"/>
        </w:tabs>
        <w:rPr>
          <w:noProof/>
        </w:rPr>
      </w:pPr>
      <w:r>
        <w:rPr>
          <w:noProof/>
        </w:rPr>
        <w:t>Lipid Contacts 3d</w:t>
      </w:r>
      <w:r>
        <w:rPr>
          <w:noProof/>
        </w:rPr>
        <w:tab/>
        <w:t>126</w:t>
      </w:r>
    </w:p>
    <w:p w14:paraId="38A62073" w14:textId="77777777" w:rsidR="00DB6092" w:rsidRDefault="00DB6092">
      <w:pPr>
        <w:pStyle w:val="Index1"/>
        <w:tabs>
          <w:tab w:val="right" w:leader="dot" w:pos="4310"/>
        </w:tabs>
        <w:rPr>
          <w:noProof/>
        </w:rPr>
      </w:pPr>
      <w:r w:rsidRPr="004D459C">
        <w:rPr>
          <w:noProof/>
        </w:rPr>
        <w:t>Lipid Density</w:t>
      </w:r>
      <w:r>
        <w:rPr>
          <w:noProof/>
        </w:rPr>
        <w:tab/>
        <w:t>66, 67</w:t>
      </w:r>
    </w:p>
    <w:p w14:paraId="5837B038" w14:textId="77777777" w:rsidR="00DB6092" w:rsidRDefault="00DB6092">
      <w:pPr>
        <w:pStyle w:val="Index1"/>
        <w:tabs>
          <w:tab w:val="right" w:leader="dot" w:pos="4310"/>
        </w:tabs>
        <w:rPr>
          <w:noProof/>
        </w:rPr>
      </w:pPr>
      <w:r>
        <w:rPr>
          <w:noProof/>
        </w:rPr>
        <w:t>Lipid Density 3d</w:t>
      </w:r>
      <w:r>
        <w:rPr>
          <w:noProof/>
        </w:rPr>
        <w:tab/>
        <w:t>128</w:t>
      </w:r>
    </w:p>
    <w:p w14:paraId="6B704961" w14:textId="77777777" w:rsidR="00DB6092" w:rsidRDefault="00DB6092">
      <w:pPr>
        <w:pStyle w:val="Index1"/>
        <w:tabs>
          <w:tab w:val="right" w:leader="dot" w:pos="4310"/>
        </w:tabs>
        <w:rPr>
          <w:noProof/>
        </w:rPr>
      </w:pPr>
      <w:r>
        <w:rPr>
          <w:noProof/>
        </w:rPr>
        <w:t>Lipid Distances</w:t>
      </w:r>
      <w:r>
        <w:rPr>
          <w:noProof/>
        </w:rPr>
        <w:tab/>
        <w:t>51, 70, 71, 94</w:t>
      </w:r>
    </w:p>
    <w:p w14:paraId="4DBC03CD" w14:textId="77777777" w:rsidR="00DB6092" w:rsidRDefault="00DB6092">
      <w:pPr>
        <w:pStyle w:val="Index1"/>
        <w:tabs>
          <w:tab w:val="right" w:leader="dot" w:pos="4310"/>
        </w:tabs>
        <w:rPr>
          <w:noProof/>
        </w:rPr>
      </w:pPr>
      <w:r>
        <w:rPr>
          <w:noProof/>
        </w:rPr>
        <w:t>Lipid Distances 3d</w:t>
      </w:r>
      <w:r>
        <w:rPr>
          <w:noProof/>
        </w:rPr>
        <w:tab/>
        <w:t>126</w:t>
      </w:r>
    </w:p>
    <w:p w14:paraId="40EAA929" w14:textId="77777777" w:rsidR="00DB6092" w:rsidRDefault="00DB6092">
      <w:pPr>
        <w:pStyle w:val="Index1"/>
        <w:tabs>
          <w:tab w:val="right" w:leader="dot" w:pos="4310"/>
        </w:tabs>
        <w:rPr>
          <w:noProof/>
        </w:rPr>
      </w:pPr>
      <w:r>
        <w:rPr>
          <w:noProof/>
        </w:rPr>
        <w:t>Lipid Flip</w:t>
      </w:r>
      <w:r>
        <w:rPr>
          <w:noProof/>
        </w:rPr>
        <w:tab/>
        <w:t>124</w:t>
      </w:r>
    </w:p>
    <w:p w14:paraId="056873FF" w14:textId="77777777" w:rsidR="00DB6092" w:rsidRDefault="00DB6092">
      <w:pPr>
        <w:pStyle w:val="Index1"/>
        <w:tabs>
          <w:tab w:val="right" w:leader="dot" w:pos="4310"/>
        </w:tabs>
        <w:rPr>
          <w:noProof/>
        </w:rPr>
      </w:pPr>
      <w:r>
        <w:rPr>
          <w:noProof/>
        </w:rPr>
        <w:t>Lipid Gyration</w:t>
      </w:r>
      <w:r>
        <w:rPr>
          <w:noProof/>
        </w:rPr>
        <w:tab/>
        <w:t>92</w:t>
      </w:r>
    </w:p>
    <w:p w14:paraId="1336B8E8" w14:textId="77777777" w:rsidR="00DB6092" w:rsidRDefault="00DB6092">
      <w:pPr>
        <w:pStyle w:val="Index1"/>
        <w:tabs>
          <w:tab w:val="right" w:leader="dot" w:pos="4310"/>
        </w:tabs>
        <w:rPr>
          <w:noProof/>
        </w:rPr>
      </w:pPr>
      <w:r>
        <w:rPr>
          <w:noProof/>
        </w:rPr>
        <w:t>Lipid H-Bonds</w:t>
      </w:r>
      <w:r>
        <w:rPr>
          <w:noProof/>
        </w:rPr>
        <w:tab/>
        <w:t>112</w:t>
      </w:r>
    </w:p>
    <w:p w14:paraId="356069C2" w14:textId="77777777" w:rsidR="00DB6092" w:rsidRDefault="00DB6092">
      <w:pPr>
        <w:pStyle w:val="Index1"/>
        <w:tabs>
          <w:tab w:val="right" w:leader="dot" w:pos="4310"/>
        </w:tabs>
        <w:rPr>
          <w:noProof/>
        </w:rPr>
      </w:pPr>
      <w:r>
        <w:rPr>
          <w:noProof/>
        </w:rPr>
        <w:t>Lipid Mixing</w:t>
      </w:r>
      <w:r>
        <w:rPr>
          <w:noProof/>
        </w:rPr>
        <w:tab/>
        <w:t>33, 39, 130, 131, 132, 133</w:t>
      </w:r>
    </w:p>
    <w:p w14:paraId="4EC60A46" w14:textId="77777777" w:rsidR="00DB6092" w:rsidRDefault="00DB6092">
      <w:pPr>
        <w:pStyle w:val="Index1"/>
        <w:tabs>
          <w:tab w:val="right" w:leader="dot" w:pos="4310"/>
        </w:tabs>
        <w:rPr>
          <w:noProof/>
        </w:rPr>
      </w:pPr>
      <w:r>
        <w:rPr>
          <w:noProof/>
        </w:rPr>
        <w:t>Lipid MSD</w:t>
      </w:r>
      <w:r>
        <w:rPr>
          <w:noProof/>
        </w:rPr>
        <w:tab/>
        <w:t>39, 40, 134</w:t>
      </w:r>
    </w:p>
    <w:p w14:paraId="1E84EE42" w14:textId="77777777" w:rsidR="00DB6092" w:rsidRDefault="00DB6092">
      <w:pPr>
        <w:pStyle w:val="Index1"/>
        <w:tabs>
          <w:tab w:val="right" w:leader="dot" w:pos="4310"/>
        </w:tabs>
        <w:rPr>
          <w:noProof/>
        </w:rPr>
      </w:pPr>
      <w:r>
        <w:rPr>
          <w:noProof/>
        </w:rPr>
        <w:t>Lipid Orientation</w:t>
      </w:r>
      <w:r>
        <w:rPr>
          <w:noProof/>
        </w:rPr>
        <w:tab/>
        <w:t>72, 73</w:t>
      </w:r>
    </w:p>
    <w:p w14:paraId="6CB510BF" w14:textId="77777777" w:rsidR="00DB6092" w:rsidRDefault="00DB6092">
      <w:pPr>
        <w:pStyle w:val="Index1"/>
        <w:tabs>
          <w:tab w:val="right" w:leader="dot" w:pos="4310"/>
        </w:tabs>
        <w:rPr>
          <w:noProof/>
        </w:rPr>
      </w:pPr>
      <w:r>
        <w:rPr>
          <w:noProof/>
        </w:rPr>
        <w:t>Lipid Orientation 3d</w:t>
      </w:r>
      <w:r>
        <w:rPr>
          <w:noProof/>
        </w:rPr>
        <w:tab/>
        <w:t>126</w:t>
      </w:r>
    </w:p>
    <w:p w14:paraId="7950671E" w14:textId="77777777" w:rsidR="00DB6092" w:rsidRDefault="00DB6092">
      <w:pPr>
        <w:pStyle w:val="Index1"/>
        <w:tabs>
          <w:tab w:val="right" w:leader="dot" w:pos="4310"/>
        </w:tabs>
        <w:rPr>
          <w:noProof/>
        </w:rPr>
      </w:pPr>
      <w:r>
        <w:rPr>
          <w:noProof/>
        </w:rPr>
        <w:t>Lipid Protein Min Dist</w:t>
      </w:r>
      <w:r>
        <w:rPr>
          <w:noProof/>
        </w:rPr>
        <w:tab/>
        <w:t>144</w:t>
      </w:r>
    </w:p>
    <w:p w14:paraId="1C90F44B" w14:textId="77777777" w:rsidR="00DB6092" w:rsidRDefault="00DB6092">
      <w:pPr>
        <w:pStyle w:val="Index1"/>
        <w:tabs>
          <w:tab w:val="right" w:leader="dot" w:pos="4310"/>
        </w:tabs>
        <w:rPr>
          <w:noProof/>
        </w:rPr>
      </w:pPr>
      <w:r>
        <w:rPr>
          <w:noProof/>
        </w:rPr>
        <w:t>Lipid Salt Bridges</w:t>
      </w:r>
      <w:r>
        <w:rPr>
          <w:noProof/>
        </w:rPr>
        <w:tab/>
        <w:t>39, 112, 120, 123</w:t>
      </w:r>
    </w:p>
    <w:p w14:paraId="7FF8A79A" w14:textId="77777777" w:rsidR="00DB6092" w:rsidRDefault="00DB6092">
      <w:pPr>
        <w:pStyle w:val="IndexHeading"/>
        <w:keepNext/>
        <w:tabs>
          <w:tab w:val="right" w:leader="dot" w:pos="4310"/>
        </w:tabs>
        <w:rPr>
          <w:rFonts w:eastAsiaTheme="minorEastAsia" w:cstheme="minorBidi"/>
          <w:b w:val="0"/>
          <w:bCs w:val="0"/>
          <w:noProof/>
        </w:rPr>
      </w:pPr>
      <w:r>
        <w:rPr>
          <w:noProof/>
        </w:rPr>
        <w:t>M</w:t>
      </w:r>
    </w:p>
    <w:p w14:paraId="0142AE4B" w14:textId="77777777" w:rsidR="00DB6092" w:rsidRDefault="00DB6092">
      <w:pPr>
        <w:pStyle w:val="Index1"/>
        <w:tabs>
          <w:tab w:val="right" w:leader="dot" w:pos="4310"/>
        </w:tabs>
        <w:rPr>
          <w:noProof/>
        </w:rPr>
      </w:pPr>
      <w:r>
        <w:rPr>
          <w:noProof/>
        </w:rPr>
        <w:t>Mask Maker</w:t>
      </w:r>
      <w:r>
        <w:rPr>
          <w:noProof/>
        </w:rPr>
        <w:tab/>
        <w:t>30, 31</w:t>
      </w:r>
    </w:p>
    <w:p w14:paraId="762523B9" w14:textId="77777777" w:rsidR="00DB6092" w:rsidRDefault="00DB6092">
      <w:pPr>
        <w:pStyle w:val="Index1"/>
        <w:tabs>
          <w:tab w:val="right" w:leader="dot" w:pos="4310"/>
        </w:tabs>
        <w:rPr>
          <w:noProof/>
        </w:rPr>
      </w:pPr>
      <w:r>
        <w:rPr>
          <w:noProof/>
        </w:rPr>
        <w:t>Mean Coords</w:t>
      </w:r>
      <w:r>
        <w:rPr>
          <w:noProof/>
        </w:rPr>
        <w:tab/>
        <w:t>102, 107, 111, 151</w:t>
      </w:r>
    </w:p>
    <w:p w14:paraId="09D85E0F" w14:textId="77777777" w:rsidR="00DB6092" w:rsidRDefault="00DB6092">
      <w:pPr>
        <w:pStyle w:val="Index1"/>
        <w:tabs>
          <w:tab w:val="right" w:leader="dot" w:pos="4310"/>
        </w:tabs>
        <w:rPr>
          <w:noProof/>
        </w:rPr>
      </w:pPr>
      <w:r>
        <w:rPr>
          <w:noProof/>
        </w:rPr>
        <w:t>Mean Coords Row Selector</w:t>
      </w:r>
      <w:r>
        <w:rPr>
          <w:noProof/>
        </w:rPr>
        <w:tab/>
        <w:t>104</w:t>
      </w:r>
    </w:p>
    <w:p w14:paraId="4C9D090A" w14:textId="77777777" w:rsidR="00DB6092" w:rsidRDefault="00DB6092">
      <w:pPr>
        <w:pStyle w:val="Index1"/>
        <w:tabs>
          <w:tab w:val="right" w:leader="dot" w:pos="4310"/>
        </w:tabs>
        <w:rPr>
          <w:noProof/>
        </w:rPr>
      </w:pPr>
      <w:r>
        <w:rPr>
          <w:noProof/>
        </w:rPr>
        <w:t>Mean Lipid Coords</w:t>
      </w:r>
      <w:r>
        <w:rPr>
          <w:noProof/>
        </w:rPr>
        <w:tab/>
        <w:t>102, 103, 104, 105, 106</w:t>
      </w:r>
    </w:p>
    <w:p w14:paraId="3F70A930" w14:textId="77777777" w:rsidR="00DB6092" w:rsidRDefault="00DB6092">
      <w:pPr>
        <w:pStyle w:val="Index1"/>
        <w:tabs>
          <w:tab w:val="right" w:leader="dot" w:pos="4310"/>
        </w:tabs>
        <w:rPr>
          <w:noProof/>
        </w:rPr>
      </w:pPr>
      <w:r>
        <w:rPr>
          <w:noProof/>
        </w:rPr>
        <w:t>Mean Lipid Coords 3d</w:t>
      </w:r>
      <w:r>
        <w:rPr>
          <w:noProof/>
        </w:rPr>
        <w:tab/>
        <w:t>126</w:t>
      </w:r>
    </w:p>
    <w:p w14:paraId="60176722" w14:textId="77777777" w:rsidR="00DB6092" w:rsidRDefault="00DB6092">
      <w:pPr>
        <w:pStyle w:val="Index1"/>
        <w:tabs>
          <w:tab w:val="right" w:leader="dot" w:pos="4310"/>
        </w:tabs>
        <w:rPr>
          <w:noProof/>
        </w:rPr>
      </w:pPr>
      <w:r>
        <w:rPr>
          <w:noProof/>
        </w:rPr>
        <w:t>Mean Protein Coords</w:t>
      </w:r>
      <w:r>
        <w:rPr>
          <w:noProof/>
        </w:rPr>
        <w:tab/>
        <w:t>49, 102, 106, 111</w:t>
      </w:r>
    </w:p>
    <w:p w14:paraId="7CDC753D" w14:textId="77777777" w:rsidR="00DB6092" w:rsidRDefault="00DB6092">
      <w:pPr>
        <w:pStyle w:val="Index1"/>
        <w:tabs>
          <w:tab w:val="right" w:leader="dot" w:pos="4310"/>
        </w:tabs>
        <w:rPr>
          <w:noProof/>
        </w:rPr>
      </w:pPr>
      <w:r>
        <w:rPr>
          <w:noProof/>
        </w:rPr>
        <w:t>Membrane Thickness</w:t>
      </w:r>
      <w:r>
        <w:rPr>
          <w:noProof/>
        </w:rPr>
        <w:tab/>
        <w:t>39, 45, 60, 61, 62, 63, 64, 65</w:t>
      </w:r>
    </w:p>
    <w:p w14:paraId="308AA8F6" w14:textId="77777777" w:rsidR="00DB6092" w:rsidRDefault="00DB6092">
      <w:pPr>
        <w:pStyle w:val="Index1"/>
        <w:tabs>
          <w:tab w:val="right" w:leader="dot" w:pos="4310"/>
        </w:tabs>
        <w:rPr>
          <w:noProof/>
        </w:rPr>
      </w:pPr>
      <w:r>
        <w:rPr>
          <w:noProof/>
        </w:rPr>
        <w:t>Midplane</w:t>
      </w:r>
      <w:r>
        <w:rPr>
          <w:noProof/>
        </w:rPr>
        <w:tab/>
        <w:t>61</w:t>
      </w:r>
    </w:p>
    <w:p w14:paraId="5280AC53" w14:textId="77777777" w:rsidR="00DB6092" w:rsidRDefault="00DB6092">
      <w:pPr>
        <w:pStyle w:val="IndexHeading"/>
        <w:keepNext/>
        <w:tabs>
          <w:tab w:val="right" w:leader="dot" w:pos="4310"/>
        </w:tabs>
        <w:rPr>
          <w:rFonts w:eastAsiaTheme="minorEastAsia" w:cstheme="minorBidi"/>
          <w:b w:val="0"/>
          <w:bCs w:val="0"/>
          <w:noProof/>
        </w:rPr>
      </w:pPr>
      <w:r>
        <w:rPr>
          <w:noProof/>
        </w:rPr>
        <w:t>N</w:t>
      </w:r>
    </w:p>
    <w:p w14:paraId="2D5FC684" w14:textId="77777777" w:rsidR="00DB6092" w:rsidRDefault="00DB6092">
      <w:pPr>
        <w:pStyle w:val="Index1"/>
        <w:tabs>
          <w:tab w:val="right" w:leader="dot" w:pos="4310"/>
        </w:tabs>
        <w:rPr>
          <w:noProof/>
        </w:rPr>
      </w:pPr>
      <w:r>
        <w:rPr>
          <w:noProof/>
        </w:rPr>
        <w:t>NaN Selector</w:t>
      </w:r>
      <w:r>
        <w:rPr>
          <w:noProof/>
        </w:rPr>
        <w:tab/>
        <w:t>28, 30</w:t>
      </w:r>
    </w:p>
    <w:p w14:paraId="4E4F920A" w14:textId="77777777" w:rsidR="00DB6092" w:rsidRDefault="00DB6092">
      <w:pPr>
        <w:pStyle w:val="Index1"/>
        <w:tabs>
          <w:tab w:val="right" w:leader="dot" w:pos="4310"/>
        </w:tabs>
        <w:rPr>
          <w:noProof/>
        </w:rPr>
      </w:pPr>
      <w:r>
        <w:rPr>
          <w:noProof/>
        </w:rPr>
        <w:t>Nearest Neighbors</w:t>
      </w:r>
      <w:r>
        <w:rPr>
          <w:noProof/>
        </w:rPr>
        <w:tab/>
        <w:t>39, 81, 82</w:t>
      </w:r>
    </w:p>
    <w:p w14:paraId="5DA26C89" w14:textId="77777777" w:rsidR="00DB6092" w:rsidRDefault="00DB6092">
      <w:pPr>
        <w:pStyle w:val="Index1"/>
        <w:tabs>
          <w:tab w:val="right" w:leader="dot" w:pos="4310"/>
        </w:tabs>
        <w:rPr>
          <w:noProof/>
        </w:rPr>
      </w:pPr>
      <w:r>
        <w:rPr>
          <w:noProof/>
        </w:rPr>
        <w:t>Nearest Neighbors 3d</w:t>
      </w:r>
      <w:r>
        <w:rPr>
          <w:noProof/>
        </w:rPr>
        <w:tab/>
        <w:t>126</w:t>
      </w:r>
    </w:p>
    <w:p w14:paraId="3B2ABAFB" w14:textId="77777777" w:rsidR="00DB6092" w:rsidRDefault="00DB6092">
      <w:pPr>
        <w:pStyle w:val="IndexHeading"/>
        <w:keepNext/>
        <w:tabs>
          <w:tab w:val="right" w:leader="dot" w:pos="4310"/>
        </w:tabs>
        <w:rPr>
          <w:rFonts w:eastAsiaTheme="minorEastAsia" w:cstheme="minorBidi"/>
          <w:b w:val="0"/>
          <w:bCs w:val="0"/>
          <w:noProof/>
        </w:rPr>
      </w:pPr>
      <w:r>
        <w:rPr>
          <w:noProof/>
        </w:rPr>
        <w:t>O</w:t>
      </w:r>
    </w:p>
    <w:p w14:paraId="715408A5" w14:textId="77777777" w:rsidR="00DB6092" w:rsidRDefault="00DB6092">
      <w:pPr>
        <w:pStyle w:val="Index1"/>
        <w:tabs>
          <w:tab w:val="right" w:leader="dot" w:pos="4310"/>
        </w:tabs>
        <w:rPr>
          <w:noProof/>
        </w:rPr>
      </w:pPr>
      <w:r>
        <w:rPr>
          <w:noProof/>
        </w:rPr>
        <w:t>Orientation Histogram</w:t>
      </w:r>
      <w:r>
        <w:rPr>
          <w:noProof/>
        </w:rPr>
        <w:tab/>
        <w:t>109, 110</w:t>
      </w:r>
    </w:p>
    <w:p w14:paraId="3FDC9D80" w14:textId="77777777" w:rsidR="00DB6092" w:rsidRDefault="00DB6092">
      <w:pPr>
        <w:pStyle w:val="IndexHeading"/>
        <w:keepNext/>
        <w:tabs>
          <w:tab w:val="right" w:leader="dot" w:pos="4310"/>
        </w:tabs>
        <w:rPr>
          <w:rFonts w:eastAsiaTheme="minorEastAsia" w:cstheme="minorBidi"/>
          <w:b w:val="0"/>
          <w:bCs w:val="0"/>
          <w:noProof/>
        </w:rPr>
      </w:pPr>
      <w:r>
        <w:rPr>
          <w:noProof/>
        </w:rPr>
        <w:t>P</w:t>
      </w:r>
    </w:p>
    <w:p w14:paraId="0D92FF36" w14:textId="0276C486" w:rsidR="00DB6092" w:rsidRDefault="00DB6092">
      <w:pPr>
        <w:pStyle w:val="Index1"/>
        <w:tabs>
          <w:tab w:val="right" w:leader="dot" w:pos="4310"/>
        </w:tabs>
        <w:rPr>
          <w:noProof/>
        </w:rPr>
      </w:pPr>
      <w:r>
        <w:rPr>
          <w:noProof/>
        </w:rPr>
        <w:t>P2</w:t>
      </w:r>
      <w:r>
        <w:rPr>
          <w:noProof/>
        </w:rPr>
        <w:tab/>
      </w:r>
      <w:r>
        <w:rPr>
          <w:noProof/>
        </w:rPr>
        <w:tab/>
        <w:t>51, 68, 69</w:t>
      </w:r>
    </w:p>
    <w:p w14:paraId="5B556793" w14:textId="77777777" w:rsidR="00DB6092" w:rsidRDefault="00DB6092">
      <w:pPr>
        <w:pStyle w:val="Index1"/>
        <w:tabs>
          <w:tab w:val="right" w:leader="dot" w:pos="4310"/>
        </w:tabs>
        <w:rPr>
          <w:noProof/>
        </w:rPr>
      </w:pPr>
      <w:r>
        <w:rPr>
          <w:noProof/>
        </w:rPr>
        <w:t>P2 3d</w:t>
      </w:r>
      <w:r>
        <w:rPr>
          <w:noProof/>
        </w:rPr>
        <w:tab/>
        <w:t>126</w:t>
      </w:r>
    </w:p>
    <w:p w14:paraId="76734BA4" w14:textId="77777777" w:rsidR="00DB6092" w:rsidRDefault="00DB6092">
      <w:pPr>
        <w:pStyle w:val="Index1"/>
        <w:tabs>
          <w:tab w:val="right" w:leader="dot" w:pos="4310"/>
        </w:tabs>
        <w:rPr>
          <w:noProof/>
        </w:rPr>
      </w:pPr>
      <w:r>
        <w:rPr>
          <w:noProof/>
        </w:rPr>
        <w:t>PBC Gen</w:t>
      </w:r>
      <w:r>
        <w:rPr>
          <w:noProof/>
        </w:rPr>
        <w:tab/>
        <w:t>40, 50</w:t>
      </w:r>
    </w:p>
    <w:p w14:paraId="4029B93B" w14:textId="77777777" w:rsidR="00DB6092" w:rsidRDefault="00DB6092">
      <w:pPr>
        <w:pStyle w:val="Index1"/>
        <w:tabs>
          <w:tab w:val="right" w:leader="dot" w:pos="4310"/>
        </w:tabs>
        <w:rPr>
          <w:noProof/>
        </w:rPr>
      </w:pPr>
      <w:r>
        <w:rPr>
          <w:noProof/>
        </w:rPr>
        <w:t>PBC XY</w:t>
      </w:r>
      <w:r>
        <w:rPr>
          <w:noProof/>
        </w:rPr>
        <w:tab/>
        <w:t>40, 46</w:t>
      </w:r>
    </w:p>
    <w:p w14:paraId="1BB3E095" w14:textId="77777777" w:rsidR="00DB6092" w:rsidRDefault="00DB6092">
      <w:pPr>
        <w:pStyle w:val="Index1"/>
        <w:tabs>
          <w:tab w:val="right" w:leader="dot" w:pos="4310"/>
        </w:tabs>
        <w:rPr>
          <w:noProof/>
        </w:rPr>
      </w:pPr>
      <w:r>
        <w:rPr>
          <w:noProof/>
        </w:rPr>
        <w:t>PBC Z</w:t>
      </w:r>
      <w:r>
        <w:rPr>
          <w:noProof/>
        </w:rPr>
        <w:tab/>
        <w:t>39, 44</w:t>
      </w:r>
    </w:p>
    <w:p w14:paraId="5EBB66EE" w14:textId="77777777" w:rsidR="00DB6092" w:rsidRDefault="00DB6092">
      <w:pPr>
        <w:pStyle w:val="Index1"/>
        <w:tabs>
          <w:tab w:val="right" w:leader="dot" w:pos="4310"/>
        </w:tabs>
        <w:rPr>
          <w:noProof/>
        </w:rPr>
      </w:pPr>
      <w:r>
        <w:rPr>
          <w:noProof/>
        </w:rPr>
        <w:t>Protein Lipid Contacts</w:t>
      </w:r>
      <w:r>
        <w:rPr>
          <w:noProof/>
        </w:rPr>
        <w:tab/>
        <w:t>86, 89</w:t>
      </w:r>
    </w:p>
    <w:p w14:paraId="56689825" w14:textId="77777777" w:rsidR="00DB6092" w:rsidRDefault="00DB6092">
      <w:pPr>
        <w:pStyle w:val="Index1"/>
        <w:tabs>
          <w:tab w:val="right" w:leader="dot" w:pos="4310"/>
        </w:tabs>
        <w:rPr>
          <w:noProof/>
        </w:rPr>
      </w:pPr>
      <w:r>
        <w:rPr>
          <w:noProof/>
        </w:rPr>
        <w:t>Protein Mask</w:t>
      </w:r>
      <w:r>
        <w:rPr>
          <w:noProof/>
        </w:rPr>
        <w:tab/>
        <w:t>27, 30</w:t>
      </w:r>
    </w:p>
    <w:p w14:paraId="05A19B90" w14:textId="77777777" w:rsidR="00DB6092" w:rsidRDefault="00DB6092">
      <w:pPr>
        <w:pStyle w:val="Index1"/>
        <w:tabs>
          <w:tab w:val="right" w:leader="dot" w:pos="4310"/>
        </w:tabs>
        <w:rPr>
          <w:noProof/>
        </w:rPr>
      </w:pPr>
      <w:r>
        <w:rPr>
          <w:noProof/>
        </w:rPr>
        <w:t>Protein Mask Grower</w:t>
      </w:r>
      <w:r>
        <w:rPr>
          <w:noProof/>
        </w:rPr>
        <w:tab/>
        <w:t>28, 30</w:t>
      </w:r>
    </w:p>
    <w:p w14:paraId="23D987CE" w14:textId="77777777" w:rsidR="00DB6092" w:rsidRDefault="00DB6092">
      <w:pPr>
        <w:pStyle w:val="Index1"/>
        <w:tabs>
          <w:tab w:val="right" w:leader="dot" w:pos="4310"/>
        </w:tabs>
        <w:rPr>
          <w:noProof/>
        </w:rPr>
      </w:pPr>
      <w:r>
        <w:rPr>
          <w:noProof/>
        </w:rPr>
        <w:t>Protein Orientation</w:t>
      </w:r>
      <w:r>
        <w:rPr>
          <w:noProof/>
        </w:rPr>
        <w:tab/>
        <w:t>5, 108, 111</w:t>
      </w:r>
    </w:p>
    <w:p w14:paraId="6B3BAEEB" w14:textId="77777777" w:rsidR="00DB6092" w:rsidRDefault="00DB6092">
      <w:pPr>
        <w:pStyle w:val="Index1"/>
        <w:tabs>
          <w:tab w:val="right" w:leader="dot" w:pos="4310"/>
        </w:tabs>
        <w:rPr>
          <w:noProof/>
        </w:rPr>
      </w:pPr>
      <w:r>
        <w:rPr>
          <w:noProof/>
        </w:rPr>
        <w:t>Protein Residue Enrichment</w:t>
      </w:r>
      <w:r>
        <w:rPr>
          <w:noProof/>
        </w:rPr>
        <w:tab/>
        <w:t>96, 98</w:t>
      </w:r>
    </w:p>
    <w:p w14:paraId="6BB25957" w14:textId="77777777" w:rsidR="00DB6092" w:rsidRDefault="00DB6092">
      <w:pPr>
        <w:pStyle w:val="Index1"/>
        <w:tabs>
          <w:tab w:val="right" w:leader="dot" w:pos="4310"/>
        </w:tabs>
        <w:rPr>
          <w:noProof/>
        </w:rPr>
      </w:pPr>
      <w:r>
        <w:rPr>
          <w:noProof/>
        </w:rPr>
        <w:lastRenderedPageBreak/>
        <w:t>Protein Translator</w:t>
      </w:r>
      <w:r>
        <w:rPr>
          <w:noProof/>
        </w:rPr>
        <w:tab/>
        <w:t>41, 42, 43</w:t>
      </w:r>
    </w:p>
    <w:p w14:paraId="341A5511" w14:textId="77777777" w:rsidR="00DB6092" w:rsidRDefault="00DB6092">
      <w:pPr>
        <w:pStyle w:val="IndexHeading"/>
        <w:keepNext/>
        <w:tabs>
          <w:tab w:val="right" w:leader="dot" w:pos="4310"/>
        </w:tabs>
        <w:rPr>
          <w:rFonts w:eastAsiaTheme="minorEastAsia" w:cstheme="minorBidi"/>
          <w:b w:val="0"/>
          <w:bCs w:val="0"/>
          <w:noProof/>
        </w:rPr>
      </w:pPr>
      <w:r>
        <w:rPr>
          <w:noProof/>
        </w:rPr>
        <w:t>S</w:t>
      </w:r>
    </w:p>
    <w:p w14:paraId="713E4DC1" w14:textId="77777777" w:rsidR="00DB6092" w:rsidRDefault="00DB6092">
      <w:pPr>
        <w:pStyle w:val="Index1"/>
        <w:tabs>
          <w:tab w:val="right" w:leader="dot" w:pos="4310"/>
        </w:tabs>
        <w:rPr>
          <w:noProof/>
        </w:rPr>
      </w:pPr>
      <w:r>
        <w:rPr>
          <w:noProof/>
        </w:rPr>
        <w:t>Single Frame Distributions</w:t>
      </w:r>
      <w:r>
        <w:rPr>
          <w:noProof/>
        </w:rPr>
        <w:tab/>
        <w:t>31</w:t>
      </w:r>
    </w:p>
    <w:p w14:paraId="7E39EA7B" w14:textId="77777777" w:rsidR="00DB6092" w:rsidRDefault="00DB6092">
      <w:pPr>
        <w:pStyle w:val="Index1"/>
        <w:tabs>
          <w:tab w:val="right" w:leader="dot" w:pos="4310"/>
        </w:tabs>
        <w:rPr>
          <w:noProof/>
        </w:rPr>
      </w:pPr>
      <w:r>
        <w:rPr>
          <w:noProof/>
        </w:rPr>
        <w:t>Single Frame Error</w:t>
      </w:r>
      <w:r>
        <w:rPr>
          <w:noProof/>
        </w:rPr>
        <w:tab/>
        <w:t>40, 50, 51</w:t>
      </w:r>
    </w:p>
    <w:p w14:paraId="0EE57D2D" w14:textId="77777777" w:rsidR="00DB6092" w:rsidRDefault="00DB6092">
      <w:pPr>
        <w:pStyle w:val="Index1"/>
        <w:tabs>
          <w:tab w:val="right" w:leader="dot" w:pos="4310"/>
        </w:tabs>
        <w:rPr>
          <w:noProof/>
        </w:rPr>
      </w:pPr>
      <w:r>
        <w:rPr>
          <w:noProof/>
        </w:rPr>
        <w:t>Surface Residue Finder</w:t>
      </w:r>
      <w:r>
        <w:rPr>
          <w:noProof/>
        </w:rPr>
        <w:tab/>
        <w:t>99</w:t>
      </w:r>
    </w:p>
    <w:p w14:paraId="14FFF101" w14:textId="77777777" w:rsidR="00DB6092" w:rsidRDefault="00DB6092">
      <w:pPr>
        <w:pStyle w:val="Index1"/>
        <w:tabs>
          <w:tab w:val="right" w:leader="dot" w:pos="4310"/>
        </w:tabs>
        <w:rPr>
          <w:noProof/>
        </w:rPr>
      </w:pPr>
      <w:r>
        <w:rPr>
          <w:noProof/>
        </w:rPr>
        <w:t>System Translator</w:t>
      </w:r>
      <w:r>
        <w:rPr>
          <w:noProof/>
        </w:rPr>
        <w:tab/>
        <w:t>38, 40, 48</w:t>
      </w:r>
    </w:p>
    <w:p w14:paraId="39CD7C0B" w14:textId="77777777" w:rsidR="00DB6092" w:rsidRDefault="00DB6092">
      <w:pPr>
        <w:pStyle w:val="IndexHeading"/>
        <w:keepNext/>
        <w:tabs>
          <w:tab w:val="right" w:leader="dot" w:pos="4310"/>
        </w:tabs>
        <w:rPr>
          <w:rFonts w:eastAsiaTheme="minorEastAsia" w:cstheme="minorBidi"/>
          <w:b w:val="0"/>
          <w:bCs w:val="0"/>
          <w:noProof/>
        </w:rPr>
      </w:pPr>
      <w:r>
        <w:rPr>
          <w:noProof/>
        </w:rPr>
        <w:t>T</w:t>
      </w:r>
    </w:p>
    <w:p w14:paraId="1B1C932E" w14:textId="77777777" w:rsidR="00DB6092" w:rsidRDefault="00DB6092">
      <w:pPr>
        <w:pStyle w:val="Index1"/>
        <w:tabs>
          <w:tab w:val="right" w:leader="dot" w:pos="4310"/>
        </w:tabs>
        <w:rPr>
          <w:noProof/>
        </w:rPr>
      </w:pPr>
      <w:r>
        <w:rPr>
          <w:noProof/>
        </w:rPr>
        <w:t>Traj Prep</w:t>
      </w:r>
      <w:r>
        <w:rPr>
          <w:noProof/>
        </w:rPr>
        <w:tab/>
        <w:t>38, 52</w:t>
      </w:r>
    </w:p>
    <w:p w14:paraId="324715BE" w14:textId="77777777" w:rsidR="00DB6092" w:rsidRDefault="00DB6092">
      <w:pPr>
        <w:pStyle w:val="Index1"/>
        <w:tabs>
          <w:tab w:val="right" w:leader="dot" w:pos="4310"/>
        </w:tabs>
        <w:rPr>
          <w:noProof/>
        </w:rPr>
      </w:pPr>
      <w:r>
        <w:rPr>
          <w:noProof/>
        </w:rPr>
        <w:t>Traj Time</w:t>
      </w:r>
      <w:r>
        <w:rPr>
          <w:noProof/>
        </w:rPr>
        <w:tab/>
        <w:t>40, 49</w:t>
      </w:r>
    </w:p>
    <w:p w14:paraId="6C19DF2E" w14:textId="77777777" w:rsidR="00DB6092" w:rsidRDefault="00DB6092">
      <w:pPr>
        <w:pStyle w:val="IndexHeading"/>
        <w:keepNext/>
        <w:tabs>
          <w:tab w:val="right" w:leader="dot" w:pos="4310"/>
        </w:tabs>
        <w:rPr>
          <w:rFonts w:eastAsiaTheme="minorEastAsia" w:cstheme="minorBidi"/>
          <w:b w:val="0"/>
          <w:bCs w:val="0"/>
          <w:noProof/>
        </w:rPr>
      </w:pPr>
      <w:r>
        <w:rPr>
          <w:noProof/>
        </w:rPr>
        <w:t>Z</w:t>
      </w:r>
    </w:p>
    <w:p w14:paraId="3793DAA7" w14:textId="77777777" w:rsidR="00DB6092" w:rsidRDefault="00DB6092">
      <w:pPr>
        <w:pStyle w:val="Index1"/>
        <w:tabs>
          <w:tab w:val="right" w:leader="dot" w:pos="4310"/>
        </w:tabs>
        <w:rPr>
          <w:noProof/>
        </w:rPr>
      </w:pPr>
      <w:r>
        <w:rPr>
          <w:noProof/>
        </w:rPr>
        <w:t>Z Coord</w:t>
      </w:r>
      <w:r>
        <w:rPr>
          <w:noProof/>
        </w:rPr>
        <w:tab/>
        <w:t>60, 61, 62, 67, 94, 103</w:t>
      </w:r>
    </w:p>
    <w:p w14:paraId="2FB32FAD" w14:textId="77777777" w:rsidR="00DB6092" w:rsidRDefault="00DB6092">
      <w:pPr>
        <w:pStyle w:val="ListParagraph"/>
        <w:ind w:left="0"/>
        <w:jc w:val="both"/>
        <w:rPr>
          <w:noProof/>
        </w:rPr>
        <w:sectPr w:rsidR="00DB6092" w:rsidSect="00F158AF">
          <w:type w:val="continuous"/>
          <w:pgSz w:w="12240" w:h="15840"/>
          <w:pgMar w:top="1440" w:right="1440" w:bottom="1440" w:left="1440" w:header="720" w:footer="720" w:gutter="0"/>
          <w:cols w:num="2" w:space="720"/>
          <w:docGrid w:linePitch="360"/>
        </w:sectPr>
      </w:pPr>
    </w:p>
    <w:p w14:paraId="6DFAFB8B" w14:textId="0E32033F"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F158A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0E9B2" w14:textId="77777777" w:rsidR="00F158AF" w:rsidRDefault="00F158AF" w:rsidP="00EC5D87">
      <w:r>
        <w:separator/>
      </w:r>
    </w:p>
  </w:endnote>
  <w:endnote w:type="continuationSeparator" w:id="0">
    <w:p w14:paraId="618A41BE" w14:textId="77777777" w:rsidR="00F158AF" w:rsidRDefault="00F158AF"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5CA71" w14:textId="77777777" w:rsidR="00F158AF" w:rsidRDefault="00F158AF" w:rsidP="00EC5D87">
      <w:r>
        <w:separator/>
      </w:r>
    </w:p>
  </w:footnote>
  <w:footnote w:type="continuationSeparator" w:id="0">
    <w:p w14:paraId="74FB3DAB" w14:textId="77777777" w:rsidR="00F158AF" w:rsidRDefault="00F158AF"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21D5"/>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0EF"/>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7CB"/>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368A"/>
    <w:rsid w:val="00074995"/>
    <w:rsid w:val="00074C34"/>
    <w:rsid w:val="0007581B"/>
    <w:rsid w:val="00075A7E"/>
    <w:rsid w:val="0007610B"/>
    <w:rsid w:val="000762D9"/>
    <w:rsid w:val="00076DD3"/>
    <w:rsid w:val="00076E8F"/>
    <w:rsid w:val="00077700"/>
    <w:rsid w:val="00077E0E"/>
    <w:rsid w:val="000804A4"/>
    <w:rsid w:val="000804FB"/>
    <w:rsid w:val="000807D4"/>
    <w:rsid w:val="00080C5A"/>
    <w:rsid w:val="00081FC7"/>
    <w:rsid w:val="00082309"/>
    <w:rsid w:val="0008382C"/>
    <w:rsid w:val="00083D85"/>
    <w:rsid w:val="000840D2"/>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0CF5"/>
    <w:rsid w:val="000A1019"/>
    <w:rsid w:val="000A184B"/>
    <w:rsid w:val="000A1BDC"/>
    <w:rsid w:val="000A26E2"/>
    <w:rsid w:val="000A2774"/>
    <w:rsid w:val="000A316C"/>
    <w:rsid w:val="000A3A19"/>
    <w:rsid w:val="000A4545"/>
    <w:rsid w:val="000A51EC"/>
    <w:rsid w:val="000A55B7"/>
    <w:rsid w:val="000A657E"/>
    <w:rsid w:val="000A6BF8"/>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2B50"/>
    <w:rsid w:val="000D32D8"/>
    <w:rsid w:val="000D48EF"/>
    <w:rsid w:val="000D524A"/>
    <w:rsid w:val="000D68D2"/>
    <w:rsid w:val="000D6B68"/>
    <w:rsid w:val="000D6EA6"/>
    <w:rsid w:val="000D7386"/>
    <w:rsid w:val="000E0CB2"/>
    <w:rsid w:val="000E14FD"/>
    <w:rsid w:val="000E222D"/>
    <w:rsid w:val="000E2A2D"/>
    <w:rsid w:val="000E2D4E"/>
    <w:rsid w:val="000E2FAB"/>
    <w:rsid w:val="000E32D7"/>
    <w:rsid w:val="000E499D"/>
    <w:rsid w:val="000E508E"/>
    <w:rsid w:val="000E583C"/>
    <w:rsid w:val="000E5E04"/>
    <w:rsid w:val="000E6A5A"/>
    <w:rsid w:val="000E72D2"/>
    <w:rsid w:val="000E73FB"/>
    <w:rsid w:val="000F0F90"/>
    <w:rsid w:val="000F11D7"/>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4C5"/>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0DA9"/>
    <w:rsid w:val="00121DF9"/>
    <w:rsid w:val="00122A19"/>
    <w:rsid w:val="00123D9A"/>
    <w:rsid w:val="00124191"/>
    <w:rsid w:val="001242A1"/>
    <w:rsid w:val="001245E4"/>
    <w:rsid w:val="00124791"/>
    <w:rsid w:val="00124800"/>
    <w:rsid w:val="00125185"/>
    <w:rsid w:val="00125663"/>
    <w:rsid w:val="001258F7"/>
    <w:rsid w:val="001261FB"/>
    <w:rsid w:val="00126DE8"/>
    <w:rsid w:val="00127027"/>
    <w:rsid w:val="00127562"/>
    <w:rsid w:val="00127625"/>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5D8"/>
    <w:rsid w:val="00144D3B"/>
    <w:rsid w:val="00144EBB"/>
    <w:rsid w:val="00145193"/>
    <w:rsid w:val="0014521C"/>
    <w:rsid w:val="0014536F"/>
    <w:rsid w:val="00145515"/>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3B28"/>
    <w:rsid w:val="001640B7"/>
    <w:rsid w:val="00164CA8"/>
    <w:rsid w:val="00165460"/>
    <w:rsid w:val="00165CA7"/>
    <w:rsid w:val="00166484"/>
    <w:rsid w:val="00166E4E"/>
    <w:rsid w:val="00166FFF"/>
    <w:rsid w:val="001671B9"/>
    <w:rsid w:val="001673B3"/>
    <w:rsid w:val="00167A0D"/>
    <w:rsid w:val="00167DA0"/>
    <w:rsid w:val="00170084"/>
    <w:rsid w:val="00170F06"/>
    <w:rsid w:val="001713C4"/>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0389"/>
    <w:rsid w:val="001A181C"/>
    <w:rsid w:val="001A2137"/>
    <w:rsid w:val="001A2A5C"/>
    <w:rsid w:val="001A2E80"/>
    <w:rsid w:val="001A660A"/>
    <w:rsid w:val="001A6678"/>
    <w:rsid w:val="001A725C"/>
    <w:rsid w:val="001A7E9E"/>
    <w:rsid w:val="001B0317"/>
    <w:rsid w:val="001B06AC"/>
    <w:rsid w:val="001B079F"/>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469"/>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914"/>
    <w:rsid w:val="001F0EFB"/>
    <w:rsid w:val="001F16F7"/>
    <w:rsid w:val="001F2A9F"/>
    <w:rsid w:val="001F2C9E"/>
    <w:rsid w:val="001F2CB0"/>
    <w:rsid w:val="001F2E2A"/>
    <w:rsid w:val="001F3372"/>
    <w:rsid w:val="001F3734"/>
    <w:rsid w:val="001F4BF2"/>
    <w:rsid w:val="001F55D9"/>
    <w:rsid w:val="001F56BF"/>
    <w:rsid w:val="001F60E1"/>
    <w:rsid w:val="001F6A8D"/>
    <w:rsid w:val="001F6AE3"/>
    <w:rsid w:val="001F6D86"/>
    <w:rsid w:val="001F73BF"/>
    <w:rsid w:val="001F783B"/>
    <w:rsid w:val="001F7CA1"/>
    <w:rsid w:val="00200354"/>
    <w:rsid w:val="00200750"/>
    <w:rsid w:val="00200777"/>
    <w:rsid w:val="0020087A"/>
    <w:rsid w:val="00200AD0"/>
    <w:rsid w:val="00200C0C"/>
    <w:rsid w:val="0020118C"/>
    <w:rsid w:val="00201267"/>
    <w:rsid w:val="002014AF"/>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926"/>
    <w:rsid w:val="00213D16"/>
    <w:rsid w:val="00214087"/>
    <w:rsid w:val="0021411A"/>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4D2"/>
    <w:rsid w:val="002326D5"/>
    <w:rsid w:val="00232C80"/>
    <w:rsid w:val="00232F20"/>
    <w:rsid w:val="00233A18"/>
    <w:rsid w:val="00234710"/>
    <w:rsid w:val="00234A0E"/>
    <w:rsid w:val="002356FC"/>
    <w:rsid w:val="00235A39"/>
    <w:rsid w:val="00235FC2"/>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2BFE"/>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D23"/>
    <w:rsid w:val="00272F25"/>
    <w:rsid w:val="00273526"/>
    <w:rsid w:val="0027546D"/>
    <w:rsid w:val="002754C1"/>
    <w:rsid w:val="00276C30"/>
    <w:rsid w:val="00276C8A"/>
    <w:rsid w:val="00276D22"/>
    <w:rsid w:val="00276F9F"/>
    <w:rsid w:val="00277233"/>
    <w:rsid w:val="00277DD3"/>
    <w:rsid w:val="00277E80"/>
    <w:rsid w:val="002800B2"/>
    <w:rsid w:val="00280228"/>
    <w:rsid w:val="00280841"/>
    <w:rsid w:val="002813E1"/>
    <w:rsid w:val="00281442"/>
    <w:rsid w:val="002817AB"/>
    <w:rsid w:val="00282BB4"/>
    <w:rsid w:val="00282DBD"/>
    <w:rsid w:val="00283C2A"/>
    <w:rsid w:val="00285593"/>
    <w:rsid w:val="0028689A"/>
    <w:rsid w:val="00286DDF"/>
    <w:rsid w:val="002874BD"/>
    <w:rsid w:val="00287C7B"/>
    <w:rsid w:val="00287DCE"/>
    <w:rsid w:val="00287F6F"/>
    <w:rsid w:val="002909B0"/>
    <w:rsid w:val="00292737"/>
    <w:rsid w:val="002931AD"/>
    <w:rsid w:val="00293802"/>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7148"/>
    <w:rsid w:val="002A7983"/>
    <w:rsid w:val="002A7C03"/>
    <w:rsid w:val="002B0FFB"/>
    <w:rsid w:val="002B171C"/>
    <w:rsid w:val="002B1E2C"/>
    <w:rsid w:val="002B260E"/>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5B2"/>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104"/>
    <w:rsid w:val="002F14C0"/>
    <w:rsid w:val="002F1B12"/>
    <w:rsid w:val="002F25A3"/>
    <w:rsid w:val="002F2C4A"/>
    <w:rsid w:val="002F3788"/>
    <w:rsid w:val="002F3C95"/>
    <w:rsid w:val="002F3D47"/>
    <w:rsid w:val="002F71E0"/>
    <w:rsid w:val="002F75F2"/>
    <w:rsid w:val="002F77D6"/>
    <w:rsid w:val="002F785A"/>
    <w:rsid w:val="002F7A07"/>
    <w:rsid w:val="003009E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07399"/>
    <w:rsid w:val="003109D1"/>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C34"/>
    <w:rsid w:val="00337D00"/>
    <w:rsid w:val="00337DFE"/>
    <w:rsid w:val="00340188"/>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4BE9"/>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67DA8"/>
    <w:rsid w:val="0037026A"/>
    <w:rsid w:val="0037040D"/>
    <w:rsid w:val="00370563"/>
    <w:rsid w:val="00370689"/>
    <w:rsid w:val="0037071D"/>
    <w:rsid w:val="00370AAB"/>
    <w:rsid w:val="003716A2"/>
    <w:rsid w:val="00371D22"/>
    <w:rsid w:val="00371E96"/>
    <w:rsid w:val="00372CE0"/>
    <w:rsid w:val="003747D8"/>
    <w:rsid w:val="00374855"/>
    <w:rsid w:val="00374B41"/>
    <w:rsid w:val="00374F3F"/>
    <w:rsid w:val="0037503F"/>
    <w:rsid w:val="00375748"/>
    <w:rsid w:val="00375857"/>
    <w:rsid w:val="00375A96"/>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0D6A"/>
    <w:rsid w:val="00411842"/>
    <w:rsid w:val="004120F8"/>
    <w:rsid w:val="00412BC2"/>
    <w:rsid w:val="00412E5D"/>
    <w:rsid w:val="00414479"/>
    <w:rsid w:val="004145B4"/>
    <w:rsid w:val="004148DC"/>
    <w:rsid w:val="00415033"/>
    <w:rsid w:val="004150B4"/>
    <w:rsid w:val="004154D8"/>
    <w:rsid w:val="00415561"/>
    <w:rsid w:val="00415C60"/>
    <w:rsid w:val="00415DB7"/>
    <w:rsid w:val="00416290"/>
    <w:rsid w:val="004167B9"/>
    <w:rsid w:val="0042012F"/>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10A7"/>
    <w:rsid w:val="004319C7"/>
    <w:rsid w:val="00431BCA"/>
    <w:rsid w:val="00431F5C"/>
    <w:rsid w:val="004322E1"/>
    <w:rsid w:val="00432433"/>
    <w:rsid w:val="0043264E"/>
    <w:rsid w:val="004326BF"/>
    <w:rsid w:val="00432DE4"/>
    <w:rsid w:val="00433355"/>
    <w:rsid w:val="004339F2"/>
    <w:rsid w:val="00433B27"/>
    <w:rsid w:val="00434039"/>
    <w:rsid w:val="0043413A"/>
    <w:rsid w:val="00434537"/>
    <w:rsid w:val="00434818"/>
    <w:rsid w:val="00434B1C"/>
    <w:rsid w:val="004355F2"/>
    <w:rsid w:val="0043560E"/>
    <w:rsid w:val="0043599F"/>
    <w:rsid w:val="004362B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5F44"/>
    <w:rsid w:val="00456B79"/>
    <w:rsid w:val="0045798D"/>
    <w:rsid w:val="00460210"/>
    <w:rsid w:val="00460D56"/>
    <w:rsid w:val="00461EF7"/>
    <w:rsid w:val="00462DDB"/>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0632"/>
    <w:rsid w:val="00470DDF"/>
    <w:rsid w:val="004717F2"/>
    <w:rsid w:val="00471976"/>
    <w:rsid w:val="00471A10"/>
    <w:rsid w:val="00471F79"/>
    <w:rsid w:val="00473CC0"/>
    <w:rsid w:val="00474B36"/>
    <w:rsid w:val="004756BF"/>
    <w:rsid w:val="00475DAA"/>
    <w:rsid w:val="00476170"/>
    <w:rsid w:val="004761B8"/>
    <w:rsid w:val="00476C28"/>
    <w:rsid w:val="00477D64"/>
    <w:rsid w:val="00477EB0"/>
    <w:rsid w:val="00480066"/>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0A3"/>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224"/>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4A11"/>
    <w:rsid w:val="004C53D0"/>
    <w:rsid w:val="004C5474"/>
    <w:rsid w:val="004C5ACB"/>
    <w:rsid w:val="004C5FEB"/>
    <w:rsid w:val="004C60C3"/>
    <w:rsid w:val="004D067D"/>
    <w:rsid w:val="004D0697"/>
    <w:rsid w:val="004D0840"/>
    <w:rsid w:val="004D302D"/>
    <w:rsid w:val="004D31FF"/>
    <w:rsid w:val="004D368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0A53"/>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125D"/>
    <w:rsid w:val="0050210E"/>
    <w:rsid w:val="00502DB5"/>
    <w:rsid w:val="005033EA"/>
    <w:rsid w:val="00503769"/>
    <w:rsid w:val="00503AC8"/>
    <w:rsid w:val="005040B2"/>
    <w:rsid w:val="005054E7"/>
    <w:rsid w:val="00505B33"/>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0A4"/>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9D3"/>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2FCD"/>
    <w:rsid w:val="005B4110"/>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1074"/>
    <w:rsid w:val="005D1175"/>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2CB4"/>
    <w:rsid w:val="005E3E48"/>
    <w:rsid w:val="005E5094"/>
    <w:rsid w:val="005E53F5"/>
    <w:rsid w:val="005E5442"/>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5CCC"/>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50F"/>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572"/>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6A14"/>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726"/>
    <w:rsid w:val="006C7C77"/>
    <w:rsid w:val="006C7E19"/>
    <w:rsid w:val="006D16F1"/>
    <w:rsid w:val="006D18B3"/>
    <w:rsid w:val="006D32B8"/>
    <w:rsid w:val="006D4551"/>
    <w:rsid w:val="006D5186"/>
    <w:rsid w:val="006D5F97"/>
    <w:rsid w:val="006D7AD2"/>
    <w:rsid w:val="006E03AD"/>
    <w:rsid w:val="006E0A3B"/>
    <w:rsid w:val="006E0E09"/>
    <w:rsid w:val="006E171F"/>
    <w:rsid w:val="006E1ECE"/>
    <w:rsid w:val="006E375F"/>
    <w:rsid w:val="006E3871"/>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3AD7"/>
    <w:rsid w:val="00705174"/>
    <w:rsid w:val="00706705"/>
    <w:rsid w:val="00706EE8"/>
    <w:rsid w:val="00707894"/>
    <w:rsid w:val="007102F9"/>
    <w:rsid w:val="0071034B"/>
    <w:rsid w:val="0071044E"/>
    <w:rsid w:val="0071095F"/>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585"/>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9B7"/>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0FF2"/>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5872"/>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C49"/>
    <w:rsid w:val="00784D7A"/>
    <w:rsid w:val="007852EA"/>
    <w:rsid w:val="007857AD"/>
    <w:rsid w:val="00785E1A"/>
    <w:rsid w:val="00787148"/>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0B90"/>
    <w:rsid w:val="007A1057"/>
    <w:rsid w:val="007A118A"/>
    <w:rsid w:val="007A216C"/>
    <w:rsid w:val="007A2188"/>
    <w:rsid w:val="007A252A"/>
    <w:rsid w:val="007A2ACD"/>
    <w:rsid w:val="007A3461"/>
    <w:rsid w:val="007A3696"/>
    <w:rsid w:val="007A3A11"/>
    <w:rsid w:val="007A3F9D"/>
    <w:rsid w:val="007A447A"/>
    <w:rsid w:val="007A66EA"/>
    <w:rsid w:val="007A69B0"/>
    <w:rsid w:val="007A6C9A"/>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56AD"/>
    <w:rsid w:val="007C7E94"/>
    <w:rsid w:val="007D08EF"/>
    <w:rsid w:val="007D09C2"/>
    <w:rsid w:val="007D238D"/>
    <w:rsid w:val="007D26CD"/>
    <w:rsid w:val="007D37FB"/>
    <w:rsid w:val="007D3959"/>
    <w:rsid w:val="007D4C36"/>
    <w:rsid w:val="007D54E0"/>
    <w:rsid w:val="007D6B8E"/>
    <w:rsid w:val="007D7696"/>
    <w:rsid w:val="007D7998"/>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3B0F"/>
    <w:rsid w:val="00815883"/>
    <w:rsid w:val="0081676A"/>
    <w:rsid w:val="00816FAF"/>
    <w:rsid w:val="00817492"/>
    <w:rsid w:val="00817550"/>
    <w:rsid w:val="00817B26"/>
    <w:rsid w:val="00817F67"/>
    <w:rsid w:val="00820402"/>
    <w:rsid w:val="00820AE6"/>
    <w:rsid w:val="0082161D"/>
    <w:rsid w:val="0082361B"/>
    <w:rsid w:val="008244B7"/>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B3B"/>
    <w:rsid w:val="008951EA"/>
    <w:rsid w:val="00895D4D"/>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0CC"/>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22DC"/>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0CC6"/>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0D"/>
    <w:rsid w:val="0091486A"/>
    <w:rsid w:val="009148C7"/>
    <w:rsid w:val="00914B7E"/>
    <w:rsid w:val="009158E1"/>
    <w:rsid w:val="00915BBF"/>
    <w:rsid w:val="009175A2"/>
    <w:rsid w:val="009176A4"/>
    <w:rsid w:val="00917CEB"/>
    <w:rsid w:val="00917D67"/>
    <w:rsid w:val="00920163"/>
    <w:rsid w:val="00920CC5"/>
    <w:rsid w:val="009213C7"/>
    <w:rsid w:val="009215A2"/>
    <w:rsid w:val="009216D2"/>
    <w:rsid w:val="00921C37"/>
    <w:rsid w:val="0092206C"/>
    <w:rsid w:val="00922E45"/>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69B"/>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EAD"/>
    <w:rsid w:val="009612E9"/>
    <w:rsid w:val="00961406"/>
    <w:rsid w:val="00961A9E"/>
    <w:rsid w:val="00963035"/>
    <w:rsid w:val="009635AE"/>
    <w:rsid w:val="009650A5"/>
    <w:rsid w:val="00965A22"/>
    <w:rsid w:val="00965AF7"/>
    <w:rsid w:val="00966197"/>
    <w:rsid w:val="00966D5E"/>
    <w:rsid w:val="00967FC9"/>
    <w:rsid w:val="00970363"/>
    <w:rsid w:val="00971AD5"/>
    <w:rsid w:val="00971C87"/>
    <w:rsid w:val="00971DEC"/>
    <w:rsid w:val="00971E16"/>
    <w:rsid w:val="0097380E"/>
    <w:rsid w:val="00973CB4"/>
    <w:rsid w:val="00973FC6"/>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C99"/>
    <w:rsid w:val="009B0E5A"/>
    <w:rsid w:val="009B12A6"/>
    <w:rsid w:val="009B16C5"/>
    <w:rsid w:val="009B17B8"/>
    <w:rsid w:val="009B1CE9"/>
    <w:rsid w:val="009B1EB1"/>
    <w:rsid w:val="009B2120"/>
    <w:rsid w:val="009B2343"/>
    <w:rsid w:val="009B25EA"/>
    <w:rsid w:val="009B2C0A"/>
    <w:rsid w:val="009B2E09"/>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953"/>
    <w:rsid w:val="009F6B42"/>
    <w:rsid w:val="009F6F74"/>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0B0"/>
    <w:rsid w:val="00A156F3"/>
    <w:rsid w:val="00A159DD"/>
    <w:rsid w:val="00A15AAE"/>
    <w:rsid w:val="00A15E65"/>
    <w:rsid w:val="00A16E49"/>
    <w:rsid w:val="00A17172"/>
    <w:rsid w:val="00A20A9F"/>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6EFC"/>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8F9"/>
    <w:rsid w:val="00A50A2F"/>
    <w:rsid w:val="00A50BA2"/>
    <w:rsid w:val="00A515C3"/>
    <w:rsid w:val="00A51B80"/>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868"/>
    <w:rsid w:val="00A72A39"/>
    <w:rsid w:val="00A72D0A"/>
    <w:rsid w:val="00A72D1C"/>
    <w:rsid w:val="00A73227"/>
    <w:rsid w:val="00A733F0"/>
    <w:rsid w:val="00A7353C"/>
    <w:rsid w:val="00A73BA2"/>
    <w:rsid w:val="00A73D8B"/>
    <w:rsid w:val="00A74233"/>
    <w:rsid w:val="00A7563E"/>
    <w:rsid w:val="00A75F32"/>
    <w:rsid w:val="00A76B7B"/>
    <w:rsid w:val="00A776AD"/>
    <w:rsid w:val="00A808C8"/>
    <w:rsid w:val="00A80D74"/>
    <w:rsid w:val="00A810A9"/>
    <w:rsid w:val="00A810DF"/>
    <w:rsid w:val="00A81CC4"/>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07"/>
    <w:rsid w:val="00A93FB1"/>
    <w:rsid w:val="00A9541B"/>
    <w:rsid w:val="00A96822"/>
    <w:rsid w:val="00A96AE3"/>
    <w:rsid w:val="00A972D8"/>
    <w:rsid w:val="00A97EFD"/>
    <w:rsid w:val="00AA04DC"/>
    <w:rsid w:val="00AA0AC6"/>
    <w:rsid w:val="00AA121A"/>
    <w:rsid w:val="00AA1883"/>
    <w:rsid w:val="00AA1E8B"/>
    <w:rsid w:val="00AA1FA0"/>
    <w:rsid w:val="00AA2474"/>
    <w:rsid w:val="00AA41E5"/>
    <w:rsid w:val="00AA4971"/>
    <w:rsid w:val="00AA4DAB"/>
    <w:rsid w:val="00AA55CA"/>
    <w:rsid w:val="00AA55DC"/>
    <w:rsid w:val="00AA5B25"/>
    <w:rsid w:val="00AA66D4"/>
    <w:rsid w:val="00AA6881"/>
    <w:rsid w:val="00AA7000"/>
    <w:rsid w:val="00AA791A"/>
    <w:rsid w:val="00AB095B"/>
    <w:rsid w:val="00AB09E2"/>
    <w:rsid w:val="00AB0D69"/>
    <w:rsid w:val="00AB1FCB"/>
    <w:rsid w:val="00AB2206"/>
    <w:rsid w:val="00AB221E"/>
    <w:rsid w:val="00AB2275"/>
    <w:rsid w:val="00AB2B16"/>
    <w:rsid w:val="00AB382C"/>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4ED5"/>
    <w:rsid w:val="00AC60DD"/>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12CB"/>
    <w:rsid w:val="00B52FF5"/>
    <w:rsid w:val="00B53337"/>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3FAA"/>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7CE"/>
    <w:rsid w:val="00B95948"/>
    <w:rsid w:val="00B959EF"/>
    <w:rsid w:val="00B963DE"/>
    <w:rsid w:val="00B96D52"/>
    <w:rsid w:val="00B970DB"/>
    <w:rsid w:val="00B9789C"/>
    <w:rsid w:val="00B97B3F"/>
    <w:rsid w:val="00BA0BC8"/>
    <w:rsid w:val="00BA0D2D"/>
    <w:rsid w:val="00BA0D36"/>
    <w:rsid w:val="00BA11D8"/>
    <w:rsid w:val="00BA1566"/>
    <w:rsid w:val="00BA2952"/>
    <w:rsid w:val="00BA31BA"/>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7A0"/>
    <w:rsid w:val="00BC598C"/>
    <w:rsid w:val="00BC6FBD"/>
    <w:rsid w:val="00BC7F70"/>
    <w:rsid w:val="00BD0186"/>
    <w:rsid w:val="00BD0B15"/>
    <w:rsid w:val="00BD101D"/>
    <w:rsid w:val="00BD12E5"/>
    <w:rsid w:val="00BD1906"/>
    <w:rsid w:val="00BD1F4F"/>
    <w:rsid w:val="00BD2421"/>
    <w:rsid w:val="00BD2F50"/>
    <w:rsid w:val="00BD3665"/>
    <w:rsid w:val="00BD47FB"/>
    <w:rsid w:val="00BD4D0B"/>
    <w:rsid w:val="00BD4FFD"/>
    <w:rsid w:val="00BD5E25"/>
    <w:rsid w:val="00BD5F39"/>
    <w:rsid w:val="00BD5F79"/>
    <w:rsid w:val="00BD60B9"/>
    <w:rsid w:val="00BD694C"/>
    <w:rsid w:val="00BD707A"/>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80C"/>
    <w:rsid w:val="00BE7BA6"/>
    <w:rsid w:val="00BE7C54"/>
    <w:rsid w:val="00BE7D27"/>
    <w:rsid w:val="00BE7D73"/>
    <w:rsid w:val="00BF12CB"/>
    <w:rsid w:val="00BF15EF"/>
    <w:rsid w:val="00BF19B4"/>
    <w:rsid w:val="00BF1DAC"/>
    <w:rsid w:val="00BF2029"/>
    <w:rsid w:val="00BF265A"/>
    <w:rsid w:val="00BF290C"/>
    <w:rsid w:val="00BF3522"/>
    <w:rsid w:val="00BF4217"/>
    <w:rsid w:val="00BF4777"/>
    <w:rsid w:val="00BF4A0A"/>
    <w:rsid w:val="00BF4DE1"/>
    <w:rsid w:val="00BF557B"/>
    <w:rsid w:val="00BF5C4D"/>
    <w:rsid w:val="00BF6A08"/>
    <w:rsid w:val="00BF728F"/>
    <w:rsid w:val="00BF784D"/>
    <w:rsid w:val="00BF7E86"/>
    <w:rsid w:val="00C00B96"/>
    <w:rsid w:val="00C0131D"/>
    <w:rsid w:val="00C0138C"/>
    <w:rsid w:val="00C013BF"/>
    <w:rsid w:val="00C017A6"/>
    <w:rsid w:val="00C01916"/>
    <w:rsid w:val="00C028DF"/>
    <w:rsid w:val="00C03CB0"/>
    <w:rsid w:val="00C054A1"/>
    <w:rsid w:val="00C055FA"/>
    <w:rsid w:val="00C05A9B"/>
    <w:rsid w:val="00C062AC"/>
    <w:rsid w:val="00C07785"/>
    <w:rsid w:val="00C07DBB"/>
    <w:rsid w:val="00C1000B"/>
    <w:rsid w:val="00C10058"/>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3AB"/>
    <w:rsid w:val="00C23A89"/>
    <w:rsid w:val="00C23D26"/>
    <w:rsid w:val="00C24B00"/>
    <w:rsid w:val="00C251DB"/>
    <w:rsid w:val="00C252B2"/>
    <w:rsid w:val="00C25D88"/>
    <w:rsid w:val="00C26265"/>
    <w:rsid w:val="00C26BF3"/>
    <w:rsid w:val="00C27C0B"/>
    <w:rsid w:val="00C30303"/>
    <w:rsid w:val="00C30406"/>
    <w:rsid w:val="00C307F4"/>
    <w:rsid w:val="00C31386"/>
    <w:rsid w:val="00C315BD"/>
    <w:rsid w:val="00C320B3"/>
    <w:rsid w:val="00C32926"/>
    <w:rsid w:val="00C33C02"/>
    <w:rsid w:val="00C34786"/>
    <w:rsid w:val="00C34CC7"/>
    <w:rsid w:val="00C34EAF"/>
    <w:rsid w:val="00C34F80"/>
    <w:rsid w:val="00C361A4"/>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B36"/>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CC7"/>
    <w:rsid w:val="00C86EAA"/>
    <w:rsid w:val="00C87771"/>
    <w:rsid w:val="00C87D26"/>
    <w:rsid w:val="00C90432"/>
    <w:rsid w:val="00C9097F"/>
    <w:rsid w:val="00C915A1"/>
    <w:rsid w:val="00C91850"/>
    <w:rsid w:val="00C91A30"/>
    <w:rsid w:val="00C91E04"/>
    <w:rsid w:val="00C92018"/>
    <w:rsid w:val="00C931A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0A2"/>
    <w:rsid w:val="00CA312C"/>
    <w:rsid w:val="00CA3155"/>
    <w:rsid w:val="00CA3A10"/>
    <w:rsid w:val="00CA3C9C"/>
    <w:rsid w:val="00CA5219"/>
    <w:rsid w:val="00CA5CE3"/>
    <w:rsid w:val="00CA5CFF"/>
    <w:rsid w:val="00CA6C4B"/>
    <w:rsid w:val="00CA6C64"/>
    <w:rsid w:val="00CA6E5B"/>
    <w:rsid w:val="00CA7A5E"/>
    <w:rsid w:val="00CA7C72"/>
    <w:rsid w:val="00CA7D89"/>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3E1A"/>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CF7E32"/>
    <w:rsid w:val="00D00B62"/>
    <w:rsid w:val="00D0132A"/>
    <w:rsid w:val="00D021C8"/>
    <w:rsid w:val="00D02770"/>
    <w:rsid w:val="00D02CCD"/>
    <w:rsid w:val="00D040F2"/>
    <w:rsid w:val="00D04A00"/>
    <w:rsid w:val="00D04BD1"/>
    <w:rsid w:val="00D04ED9"/>
    <w:rsid w:val="00D05A3B"/>
    <w:rsid w:val="00D06552"/>
    <w:rsid w:val="00D06C0F"/>
    <w:rsid w:val="00D07517"/>
    <w:rsid w:val="00D07FC9"/>
    <w:rsid w:val="00D10E81"/>
    <w:rsid w:val="00D126AC"/>
    <w:rsid w:val="00D127CC"/>
    <w:rsid w:val="00D13539"/>
    <w:rsid w:val="00D137A7"/>
    <w:rsid w:val="00D13840"/>
    <w:rsid w:val="00D13E65"/>
    <w:rsid w:val="00D1464E"/>
    <w:rsid w:val="00D15E39"/>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EE8"/>
    <w:rsid w:val="00D412D3"/>
    <w:rsid w:val="00D412E6"/>
    <w:rsid w:val="00D4282D"/>
    <w:rsid w:val="00D440BD"/>
    <w:rsid w:val="00D459C9"/>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CAA"/>
    <w:rsid w:val="00D80E30"/>
    <w:rsid w:val="00D82705"/>
    <w:rsid w:val="00D8294C"/>
    <w:rsid w:val="00D83158"/>
    <w:rsid w:val="00D835BA"/>
    <w:rsid w:val="00D83682"/>
    <w:rsid w:val="00D8454F"/>
    <w:rsid w:val="00D848B9"/>
    <w:rsid w:val="00D84BA5"/>
    <w:rsid w:val="00D85AE6"/>
    <w:rsid w:val="00D86E82"/>
    <w:rsid w:val="00D87A47"/>
    <w:rsid w:val="00D90CE5"/>
    <w:rsid w:val="00D91616"/>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7C1"/>
    <w:rsid w:val="00DB395E"/>
    <w:rsid w:val="00DB4091"/>
    <w:rsid w:val="00DB41FB"/>
    <w:rsid w:val="00DB49AF"/>
    <w:rsid w:val="00DB52EE"/>
    <w:rsid w:val="00DB551D"/>
    <w:rsid w:val="00DB56F9"/>
    <w:rsid w:val="00DB6092"/>
    <w:rsid w:val="00DB710C"/>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6A77"/>
    <w:rsid w:val="00DC783E"/>
    <w:rsid w:val="00DC7E93"/>
    <w:rsid w:val="00DD07AD"/>
    <w:rsid w:val="00DD08EA"/>
    <w:rsid w:val="00DD376B"/>
    <w:rsid w:val="00DD3CB0"/>
    <w:rsid w:val="00DD41B4"/>
    <w:rsid w:val="00DD4CE2"/>
    <w:rsid w:val="00DD599E"/>
    <w:rsid w:val="00DD5E31"/>
    <w:rsid w:val="00DD67C8"/>
    <w:rsid w:val="00DD6F9E"/>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BA8"/>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5BE3"/>
    <w:rsid w:val="00E265E9"/>
    <w:rsid w:val="00E26C49"/>
    <w:rsid w:val="00E27CD1"/>
    <w:rsid w:val="00E3051F"/>
    <w:rsid w:val="00E307F2"/>
    <w:rsid w:val="00E3088C"/>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8E4"/>
    <w:rsid w:val="00E45BDC"/>
    <w:rsid w:val="00E45D3A"/>
    <w:rsid w:val="00E46717"/>
    <w:rsid w:val="00E46AB6"/>
    <w:rsid w:val="00E46D59"/>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07E"/>
    <w:rsid w:val="00E821E9"/>
    <w:rsid w:val="00E8224F"/>
    <w:rsid w:val="00E82AA4"/>
    <w:rsid w:val="00E82AE7"/>
    <w:rsid w:val="00E82CBE"/>
    <w:rsid w:val="00E832CD"/>
    <w:rsid w:val="00E837EF"/>
    <w:rsid w:val="00E8427D"/>
    <w:rsid w:val="00E84362"/>
    <w:rsid w:val="00E84818"/>
    <w:rsid w:val="00E84D54"/>
    <w:rsid w:val="00E854DA"/>
    <w:rsid w:val="00E85D12"/>
    <w:rsid w:val="00E861F5"/>
    <w:rsid w:val="00E87507"/>
    <w:rsid w:val="00E879D0"/>
    <w:rsid w:val="00E879F7"/>
    <w:rsid w:val="00E907A9"/>
    <w:rsid w:val="00E91648"/>
    <w:rsid w:val="00E91A25"/>
    <w:rsid w:val="00E92541"/>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2A5"/>
    <w:rsid w:val="00EC0515"/>
    <w:rsid w:val="00EC1DC8"/>
    <w:rsid w:val="00EC241F"/>
    <w:rsid w:val="00EC282F"/>
    <w:rsid w:val="00EC32AC"/>
    <w:rsid w:val="00EC3B05"/>
    <w:rsid w:val="00EC3C39"/>
    <w:rsid w:val="00EC5D87"/>
    <w:rsid w:val="00EC5E69"/>
    <w:rsid w:val="00EC5FE1"/>
    <w:rsid w:val="00EC6C7F"/>
    <w:rsid w:val="00EC70FF"/>
    <w:rsid w:val="00EC72B5"/>
    <w:rsid w:val="00EC7DF2"/>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1ECB"/>
    <w:rsid w:val="00F04239"/>
    <w:rsid w:val="00F05112"/>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58AF"/>
    <w:rsid w:val="00F1628B"/>
    <w:rsid w:val="00F166CC"/>
    <w:rsid w:val="00F1728B"/>
    <w:rsid w:val="00F17E72"/>
    <w:rsid w:val="00F20BC5"/>
    <w:rsid w:val="00F20F2B"/>
    <w:rsid w:val="00F21574"/>
    <w:rsid w:val="00F21654"/>
    <w:rsid w:val="00F21E0C"/>
    <w:rsid w:val="00F223C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0F5F"/>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6DC"/>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777"/>
    <w:rsid w:val="00F7085E"/>
    <w:rsid w:val="00F70D84"/>
    <w:rsid w:val="00F71438"/>
    <w:rsid w:val="00F727DF"/>
    <w:rsid w:val="00F73483"/>
    <w:rsid w:val="00F736EF"/>
    <w:rsid w:val="00F7428E"/>
    <w:rsid w:val="00F7442C"/>
    <w:rsid w:val="00F7480D"/>
    <w:rsid w:val="00F748FB"/>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3AD"/>
    <w:rsid w:val="00FA09FE"/>
    <w:rsid w:val="00FA0A3D"/>
    <w:rsid w:val="00FA129D"/>
    <w:rsid w:val="00FA1632"/>
    <w:rsid w:val="00FA16F8"/>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0C78"/>
    <w:rsid w:val="00FE1B79"/>
    <w:rsid w:val="00FE242E"/>
    <w:rsid w:val="00FE260B"/>
    <w:rsid w:val="00FE283C"/>
    <w:rsid w:val="00FE31CA"/>
    <w:rsid w:val="00FE36FC"/>
    <w:rsid w:val="00FE3720"/>
    <w:rsid w:val="00FE3DC2"/>
    <w:rsid w:val="00FE40CD"/>
    <w:rsid w:val="00FE41C8"/>
    <w:rsid w:val="00FE44FD"/>
    <w:rsid w:val="00FE4599"/>
    <w:rsid w:val="00FE546F"/>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94985">
      <w:bodyDiv w:val="1"/>
      <w:marLeft w:val="0"/>
      <w:marRight w:val="0"/>
      <w:marTop w:val="0"/>
      <w:marBottom w:val="0"/>
      <w:divBdr>
        <w:top w:val="none" w:sz="0" w:space="0" w:color="auto"/>
        <w:left w:val="none" w:sz="0" w:space="0" w:color="auto"/>
        <w:bottom w:val="none" w:sz="0" w:space="0" w:color="auto"/>
        <w:right w:val="none" w:sz="0" w:space="0" w:color="auto"/>
      </w:divBdr>
      <w:divsChild>
        <w:div w:id="840388719">
          <w:marLeft w:val="0"/>
          <w:marRight w:val="0"/>
          <w:marTop w:val="0"/>
          <w:marBottom w:val="0"/>
          <w:divBdr>
            <w:top w:val="none" w:sz="0" w:space="0" w:color="auto"/>
            <w:left w:val="none" w:sz="0" w:space="0" w:color="auto"/>
            <w:bottom w:val="none" w:sz="0" w:space="0" w:color="auto"/>
            <w:right w:val="none" w:sz="0" w:space="0" w:color="auto"/>
          </w:divBdr>
          <w:divsChild>
            <w:div w:id="1153133683">
              <w:marLeft w:val="0"/>
              <w:marRight w:val="0"/>
              <w:marTop w:val="0"/>
              <w:marBottom w:val="0"/>
              <w:divBdr>
                <w:top w:val="none" w:sz="0" w:space="0" w:color="auto"/>
                <w:left w:val="none" w:sz="0" w:space="0" w:color="auto"/>
                <w:bottom w:val="none" w:sz="0" w:space="0" w:color="auto"/>
                <w:right w:val="none" w:sz="0" w:space="0" w:color="auto"/>
              </w:divBdr>
              <w:divsChild>
                <w:div w:id="49546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9.png"/><Relationship Id="rId42" Type="http://schemas.openxmlformats.org/officeDocument/2006/relationships/footer" Target="footer3.xml"/><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3.png"/><Relationship Id="rId107" Type="http://schemas.openxmlformats.org/officeDocument/2006/relationships/image" Target="media/image9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14.png"/><Relationship Id="rId149" Type="http://schemas.openxmlformats.org/officeDocument/2006/relationships/header" Target="header8.xml"/><Relationship Id="rId5" Type="http://schemas.openxmlformats.org/officeDocument/2006/relationships/webSettings" Target="webSettings.xml"/><Relationship Id="rId95" Type="http://schemas.openxmlformats.org/officeDocument/2006/relationships/image" Target="media/image81.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19.png"/><Relationship Id="rId139" Type="http://schemas.openxmlformats.org/officeDocument/2006/relationships/image" Target="media/image124.png"/><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header" Target="header9.xml"/><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10.emf"/><Relationship Id="rId129" Type="http://schemas.openxmlformats.org/officeDocument/2006/relationships/header" Target="header4.xm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5.png"/><Relationship Id="rId145" Type="http://schemas.openxmlformats.org/officeDocument/2006/relationships/image" Target="media/image12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png"/><Relationship Id="rId60" Type="http://schemas.openxmlformats.org/officeDocument/2006/relationships/image" Target="media/image46.emf"/><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image" Target="media/image115.png"/><Relationship Id="rId135" Type="http://schemas.openxmlformats.org/officeDocument/2006/relationships/image" Target="media/image120.png"/><Relationship Id="rId151" Type="http://schemas.openxmlformats.org/officeDocument/2006/relationships/fontTable" Target="fontTable.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5.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6.png"/><Relationship Id="rId146" Type="http://schemas.openxmlformats.org/officeDocument/2006/relationships/image" Target="media/image130.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6.png"/><Relationship Id="rId136" Type="http://schemas.openxmlformats.org/officeDocument/2006/relationships/image" Target="media/image121.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png"/><Relationship Id="rId20" Type="http://schemas.openxmlformats.org/officeDocument/2006/relationships/image" Target="media/image8.png"/><Relationship Id="rId41" Type="http://schemas.openxmlformats.org/officeDocument/2006/relationships/header" Target="header3.xml"/><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7.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8.png"/><Relationship Id="rId148"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8.pn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header" Target="header5.xml"/><Relationship Id="rId90"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9</Pages>
  <Words>49764</Words>
  <Characters>283661</Characters>
  <Application>Microsoft Office Word</Application>
  <DocSecurity>0</DocSecurity>
  <Lines>2363</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E]</cp:lastModifiedBy>
  <cp:revision>3</cp:revision>
  <cp:lastPrinted>2024-02-12T19:20:00Z</cp:lastPrinted>
  <dcterms:created xsi:type="dcterms:W3CDTF">2024-02-12T19:20:00Z</dcterms:created>
  <dcterms:modified xsi:type="dcterms:W3CDTF">2024-02-12T19:20:00Z</dcterms:modified>
</cp:coreProperties>
</file>